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850934" w14:textId="3033B016" w:rsidR="00E67B68" w:rsidRDefault="00E67B68" w:rsidP="00E67B68">
      <w:pPr>
        <w:spacing w:line="480" w:lineRule="auto"/>
        <w:jc w:val="both"/>
        <w:rPr>
          <w:rFonts w:ascii="Times New Roman" w:hAnsi="Times New Roman" w:cs="Times New Roman"/>
          <w:b/>
          <w:sz w:val="24"/>
          <w:szCs w:val="24"/>
        </w:rPr>
      </w:pPr>
      <w:r w:rsidRPr="00372A95">
        <w:rPr>
          <w:rFonts w:ascii="Times New Roman" w:hAnsi="Times New Roman" w:cs="Times New Roman"/>
          <w:b/>
          <w:sz w:val="24"/>
          <w:szCs w:val="24"/>
        </w:rPr>
        <w:t xml:space="preserve">The ramp </w:t>
      </w:r>
      <w:r w:rsidR="001E51B8">
        <w:rPr>
          <w:rFonts w:ascii="Times New Roman" w:hAnsi="Times New Roman" w:cs="Times New Roman"/>
          <w:b/>
          <w:sz w:val="24"/>
          <w:szCs w:val="24"/>
        </w:rPr>
        <w:t xml:space="preserve">and </w:t>
      </w:r>
      <w:r w:rsidRPr="00372A95">
        <w:rPr>
          <w:rFonts w:ascii="Times New Roman" w:hAnsi="Times New Roman" w:cs="Times New Roman"/>
          <w:b/>
          <w:sz w:val="24"/>
          <w:szCs w:val="24"/>
        </w:rPr>
        <w:t>all-out exercise test to determine critical power: validity and robustness to manipulations in body position</w:t>
      </w:r>
    </w:p>
    <w:p w14:paraId="67BEB188" w14:textId="77777777" w:rsidR="00E67B68" w:rsidRPr="001968EA" w:rsidRDefault="00E67B68" w:rsidP="00E67B68">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Submission type: </w:t>
      </w:r>
      <w:r>
        <w:rPr>
          <w:rFonts w:ascii="Times New Roman" w:hAnsi="Times New Roman" w:cs="Times New Roman"/>
          <w:sz w:val="24"/>
          <w:szCs w:val="24"/>
        </w:rPr>
        <w:t>Original Investigation</w:t>
      </w:r>
    </w:p>
    <w:p w14:paraId="19AD9D9B" w14:textId="77777777" w:rsidR="00E67B68" w:rsidRPr="00372A95" w:rsidRDefault="00E67B68" w:rsidP="00E67B68">
      <w:pPr>
        <w:spacing w:line="480" w:lineRule="auto"/>
        <w:jc w:val="both"/>
        <w:rPr>
          <w:rFonts w:ascii="Times New Roman" w:hAnsi="Times New Roman" w:cs="Times New Roman"/>
          <w:b/>
          <w:sz w:val="24"/>
          <w:szCs w:val="24"/>
        </w:rPr>
      </w:pPr>
      <w:r w:rsidRPr="00372A95">
        <w:rPr>
          <w:rFonts w:ascii="Times New Roman" w:hAnsi="Times New Roman" w:cs="Times New Roman"/>
          <w:b/>
          <w:sz w:val="24"/>
          <w:szCs w:val="24"/>
        </w:rPr>
        <w:t>RICHIE P. GOULDING</w:t>
      </w:r>
      <w:r w:rsidRPr="00372A95">
        <w:rPr>
          <w:rFonts w:ascii="Times New Roman" w:hAnsi="Times New Roman" w:cs="Times New Roman"/>
          <w:b/>
          <w:sz w:val="24"/>
          <w:szCs w:val="24"/>
          <w:vertAlign w:val="superscript"/>
        </w:rPr>
        <w:t>1</w:t>
      </w:r>
      <w:r w:rsidRPr="00372A95">
        <w:rPr>
          <w:rFonts w:ascii="Times New Roman" w:hAnsi="Times New Roman" w:cs="Times New Roman"/>
          <w:b/>
          <w:sz w:val="24"/>
          <w:szCs w:val="24"/>
        </w:rPr>
        <w:t>; DENISE M. ROCHE</w:t>
      </w:r>
      <w:r>
        <w:rPr>
          <w:rFonts w:ascii="Times New Roman" w:hAnsi="Times New Roman" w:cs="Times New Roman"/>
          <w:b/>
          <w:sz w:val="24"/>
          <w:szCs w:val="24"/>
          <w:vertAlign w:val="superscript"/>
        </w:rPr>
        <w:t>2</w:t>
      </w:r>
      <w:r w:rsidRPr="00372A95">
        <w:rPr>
          <w:rFonts w:ascii="Times New Roman" w:hAnsi="Times New Roman" w:cs="Times New Roman"/>
          <w:b/>
          <w:sz w:val="24"/>
          <w:szCs w:val="24"/>
        </w:rPr>
        <w:t>; SIMON MARWOOD</w:t>
      </w:r>
      <w:r w:rsidRPr="009B6CDE">
        <w:rPr>
          <w:rFonts w:ascii="Times New Roman" w:hAnsi="Times New Roman" w:cs="Times New Roman"/>
          <w:b/>
          <w:sz w:val="24"/>
          <w:szCs w:val="24"/>
          <w:vertAlign w:val="superscript"/>
        </w:rPr>
        <w:t>2</w:t>
      </w:r>
    </w:p>
    <w:p w14:paraId="3483F12A" w14:textId="77777777" w:rsidR="00E67B68" w:rsidRPr="00372A95" w:rsidRDefault="00E67B68" w:rsidP="00E67B68">
      <w:pPr>
        <w:spacing w:line="480" w:lineRule="auto"/>
        <w:jc w:val="both"/>
        <w:rPr>
          <w:rFonts w:ascii="Times New Roman" w:hAnsi="Times New Roman" w:cs="Times New Roman"/>
          <w:i/>
          <w:sz w:val="24"/>
          <w:szCs w:val="24"/>
        </w:rPr>
      </w:pPr>
      <w:r w:rsidRPr="00372A95">
        <w:rPr>
          <w:rFonts w:ascii="Times New Roman" w:hAnsi="Times New Roman" w:cs="Times New Roman"/>
          <w:i/>
          <w:sz w:val="24"/>
          <w:szCs w:val="24"/>
          <w:vertAlign w:val="superscript"/>
        </w:rPr>
        <w:t>1</w:t>
      </w:r>
      <w:r>
        <w:rPr>
          <w:rFonts w:ascii="Times New Roman" w:hAnsi="Times New Roman" w:cs="Times New Roman"/>
          <w:i/>
          <w:sz w:val="24"/>
          <w:szCs w:val="24"/>
        </w:rPr>
        <w:t>Laboratory for Myology, Vrije Universiteit</w:t>
      </w:r>
      <w:r w:rsidRPr="00372A95">
        <w:rPr>
          <w:rFonts w:ascii="Times New Roman" w:hAnsi="Times New Roman" w:cs="Times New Roman"/>
          <w:i/>
          <w:sz w:val="24"/>
          <w:szCs w:val="24"/>
        </w:rPr>
        <w:t xml:space="preserve">, </w:t>
      </w:r>
      <w:r>
        <w:rPr>
          <w:rFonts w:ascii="Times New Roman" w:hAnsi="Times New Roman" w:cs="Times New Roman"/>
          <w:i/>
          <w:sz w:val="24"/>
          <w:szCs w:val="24"/>
        </w:rPr>
        <w:t xml:space="preserve">Amsterdam, Netherlands; </w:t>
      </w:r>
      <w:r w:rsidRPr="00F52CD5">
        <w:rPr>
          <w:rFonts w:ascii="Times New Roman" w:hAnsi="Times New Roman" w:cs="Times New Roman"/>
          <w:i/>
          <w:sz w:val="24"/>
          <w:szCs w:val="24"/>
          <w:vertAlign w:val="superscript"/>
        </w:rPr>
        <w:t>2</w:t>
      </w:r>
      <w:r>
        <w:rPr>
          <w:rFonts w:ascii="Times New Roman" w:hAnsi="Times New Roman" w:cs="Times New Roman"/>
          <w:i/>
          <w:sz w:val="24"/>
          <w:szCs w:val="24"/>
        </w:rPr>
        <w:t xml:space="preserve">School of Health Sciences, Liverpool Hope University, </w:t>
      </w:r>
      <w:r w:rsidRPr="00372A95">
        <w:rPr>
          <w:rFonts w:ascii="Times New Roman" w:hAnsi="Times New Roman" w:cs="Times New Roman"/>
          <w:i/>
          <w:sz w:val="24"/>
          <w:szCs w:val="24"/>
        </w:rPr>
        <w:t>Liverpool, United Kingdom</w:t>
      </w:r>
    </w:p>
    <w:p w14:paraId="44C7B864" w14:textId="77777777" w:rsidR="00E67B68" w:rsidRPr="00372A95" w:rsidRDefault="00E67B68" w:rsidP="00E67B68">
      <w:pPr>
        <w:spacing w:line="480" w:lineRule="auto"/>
        <w:jc w:val="both"/>
        <w:rPr>
          <w:rFonts w:ascii="Times New Roman" w:hAnsi="Times New Roman" w:cs="Times New Roman"/>
          <w:sz w:val="24"/>
          <w:szCs w:val="24"/>
        </w:rPr>
      </w:pPr>
      <w:r w:rsidRPr="00372A95">
        <w:rPr>
          <w:rFonts w:ascii="Times New Roman" w:hAnsi="Times New Roman" w:cs="Times New Roman"/>
          <w:b/>
          <w:sz w:val="24"/>
          <w:szCs w:val="24"/>
        </w:rPr>
        <w:t>Corresponding author:</w:t>
      </w:r>
      <w:r>
        <w:rPr>
          <w:rFonts w:ascii="Times New Roman" w:hAnsi="Times New Roman" w:cs="Times New Roman"/>
          <w:sz w:val="24"/>
          <w:szCs w:val="24"/>
        </w:rPr>
        <w:t xml:space="preserve"> Richie P. Goulding</w:t>
      </w:r>
    </w:p>
    <w:p w14:paraId="01926D2B" w14:textId="77777777" w:rsidR="00801F00" w:rsidRDefault="00E67B68" w:rsidP="00801F00">
      <w:pPr>
        <w:spacing w:line="480" w:lineRule="auto"/>
        <w:rPr>
          <w:rFonts w:ascii="Times New Roman" w:hAnsi="Times New Roman" w:cs="Times New Roman"/>
          <w:bCs/>
          <w:sz w:val="24"/>
          <w:szCs w:val="24"/>
        </w:rPr>
      </w:pPr>
      <w:r w:rsidRPr="00372A95">
        <w:rPr>
          <w:rFonts w:ascii="Times New Roman" w:hAnsi="Times New Roman" w:cs="Times New Roman"/>
          <w:b/>
          <w:sz w:val="24"/>
          <w:szCs w:val="24"/>
        </w:rPr>
        <w:t>Address Correspondence:</w:t>
      </w:r>
      <w:r w:rsidRPr="00372A95">
        <w:rPr>
          <w:rFonts w:ascii="Times New Roman" w:hAnsi="Times New Roman" w:cs="Times New Roman"/>
          <w:sz w:val="24"/>
          <w:szCs w:val="24"/>
        </w:rPr>
        <w:t xml:space="preserve"> </w:t>
      </w:r>
      <w:r w:rsidR="00801F00">
        <w:rPr>
          <w:rFonts w:ascii="Times New Roman" w:hAnsi="Times New Roman" w:cs="Times New Roman"/>
          <w:bCs/>
          <w:sz w:val="24"/>
          <w:szCs w:val="24"/>
        </w:rPr>
        <w:t>Richie Goulding, Ph.D.</w:t>
      </w:r>
    </w:p>
    <w:p w14:paraId="6972C1B1" w14:textId="77777777" w:rsidR="00801F00" w:rsidRDefault="00801F00" w:rsidP="00801F00">
      <w:pPr>
        <w:spacing w:line="480" w:lineRule="auto"/>
        <w:rPr>
          <w:rFonts w:ascii="Times New Roman" w:hAnsi="Times New Roman" w:cs="Times New Roman"/>
          <w:bCs/>
          <w:sz w:val="24"/>
          <w:szCs w:val="24"/>
        </w:rPr>
      </w:pPr>
      <w:r>
        <w:rPr>
          <w:rFonts w:ascii="Times New Roman" w:hAnsi="Times New Roman" w:cs="Times New Roman"/>
          <w:bCs/>
          <w:sz w:val="24"/>
          <w:szCs w:val="24"/>
        </w:rPr>
        <w:t>Laboratory for Myology, Vrije Universiteit</w:t>
      </w:r>
    </w:p>
    <w:p w14:paraId="3CF9AFE4" w14:textId="2FCE8A86" w:rsidR="00E67B68" w:rsidRPr="00801F00" w:rsidRDefault="00801F00" w:rsidP="00801F00">
      <w:pPr>
        <w:spacing w:line="480" w:lineRule="auto"/>
        <w:rPr>
          <w:rFonts w:ascii="Times New Roman" w:hAnsi="Times New Roman" w:cs="Times New Roman"/>
          <w:bCs/>
          <w:sz w:val="24"/>
          <w:szCs w:val="24"/>
        </w:rPr>
      </w:pPr>
      <w:r>
        <w:rPr>
          <w:rFonts w:ascii="Times New Roman" w:hAnsi="Times New Roman" w:cs="Times New Roman"/>
          <w:bCs/>
          <w:sz w:val="24"/>
          <w:szCs w:val="24"/>
        </w:rPr>
        <w:t>O</w:t>
      </w:r>
      <w:r w:rsidRPr="00AD4777">
        <w:rPr>
          <w:rFonts w:ascii="Times New Roman" w:hAnsi="Times New Roman" w:cs="Times New Roman"/>
          <w:bCs/>
          <w:sz w:val="24"/>
          <w:szCs w:val="24"/>
        </w:rPr>
        <w:t>|</w:t>
      </w:r>
      <w:r>
        <w:rPr>
          <w:rFonts w:ascii="Times New Roman" w:hAnsi="Times New Roman" w:cs="Times New Roman"/>
          <w:bCs/>
          <w:sz w:val="24"/>
          <w:szCs w:val="24"/>
        </w:rPr>
        <w:t xml:space="preserve">2 Labgebouw, </w:t>
      </w:r>
      <w:r w:rsidRPr="00AD4777">
        <w:rPr>
          <w:rFonts w:ascii="Times New Roman" w:hAnsi="Times New Roman" w:cs="Times New Roman"/>
          <w:bCs/>
          <w:sz w:val="24"/>
          <w:szCs w:val="24"/>
        </w:rPr>
        <w:t>De Boelelaan 1108, 1081 HZ Amsterdam</w:t>
      </w:r>
      <w:r>
        <w:rPr>
          <w:rFonts w:ascii="Times New Roman" w:hAnsi="Times New Roman" w:cs="Times New Roman"/>
          <w:bCs/>
          <w:sz w:val="24"/>
          <w:szCs w:val="24"/>
        </w:rPr>
        <w:t>, The Netherlands</w:t>
      </w:r>
    </w:p>
    <w:p w14:paraId="51DD9651" w14:textId="77777777" w:rsidR="00E67B68" w:rsidRPr="00372A95" w:rsidRDefault="00E67B68" w:rsidP="00E67B68">
      <w:pPr>
        <w:spacing w:line="480" w:lineRule="auto"/>
        <w:jc w:val="both"/>
        <w:rPr>
          <w:rFonts w:ascii="Times New Roman" w:hAnsi="Times New Roman" w:cs="Times New Roman"/>
          <w:sz w:val="24"/>
          <w:szCs w:val="24"/>
        </w:rPr>
      </w:pPr>
      <w:r w:rsidRPr="00372A95">
        <w:rPr>
          <w:rFonts w:ascii="Times New Roman" w:hAnsi="Times New Roman" w:cs="Times New Roman"/>
          <w:b/>
          <w:sz w:val="24"/>
          <w:szCs w:val="24"/>
        </w:rPr>
        <w:t>Phone:</w:t>
      </w:r>
      <w:r w:rsidRPr="00372A95">
        <w:rPr>
          <w:rFonts w:ascii="Times New Roman" w:hAnsi="Times New Roman" w:cs="Times New Roman"/>
          <w:sz w:val="24"/>
          <w:szCs w:val="24"/>
        </w:rPr>
        <w:t xml:space="preserve"> </w:t>
      </w:r>
      <w:r>
        <w:rPr>
          <w:rFonts w:ascii="Times New Roman" w:hAnsi="Times New Roman" w:cs="Times New Roman"/>
          <w:sz w:val="24"/>
          <w:szCs w:val="24"/>
        </w:rPr>
        <w:t>+447909075938</w:t>
      </w:r>
    </w:p>
    <w:p w14:paraId="3CDC8F1F" w14:textId="77777777" w:rsidR="00E67B68" w:rsidRDefault="00E67B68" w:rsidP="00E67B68">
      <w:pPr>
        <w:spacing w:line="480" w:lineRule="auto"/>
        <w:jc w:val="both"/>
        <w:rPr>
          <w:rFonts w:ascii="Times New Roman" w:hAnsi="Times New Roman" w:cs="Times New Roman"/>
          <w:b/>
          <w:sz w:val="24"/>
          <w:szCs w:val="24"/>
        </w:rPr>
      </w:pPr>
      <w:r w:rsidRPr="00372A95">
        <w:rPr>
          <w:rFonts w:ascii="Times New Roman" w:hAnsi="Times New Roman" w:cs="Times New Roman"/>
          <w:b/>
          <w:sz w:val="24"/>
          <w:szCs w:val="24"/>
        </w:rPr>
        <w:t>Email:</w:t>
      </w:r>
      <w:r w:rsidRPr="00372A95">
        <w:rPr>
          <w:rFonts w:ascii="Times New Roman" w:hAnsi="Times New Roman" w:cs="Times New Roman"/>
          <w:sz w:val="24"/>
          <w:szCs w:val="24"/>
        </w:rPr>
        <w:t xml:space="preserve"> </w:t>
      </w:r>
      <w:hyperlink r:id="rId8" w:history="1">
        <w:r w:rsidRPr="0037626A">
          <w:rPr>
            <w:rStyle w:val="Hyperlink"/>
            <w:rFonts w:ascii="Times New Roman" w:hAnsi="Times New Roman" w:cs="Times New Roman"/>
            <w:sz w:val="24"/>
            <w:szCs w:val="24"/>
          </w:rPr>
          <w:t>r.p.goulding@vu.nl</w:t>
        </w:r>
      </w:hyperlink>
      <w:r w:rsidRPr="001968EA">
        <w:rPr>
          <w:rFonts w:ascii="Times New Roman" w:hAnsi="Times New Roman" w:cs="Times New Roman"/>
          <w:b/>
          <w:sz w:val="24"/>
          <w:szCs w:val="24"/>
        </w:rPr>
        <w:t xml:space="preserve"> </w:t>
      </w:r>
    </w:p>
    <w:p w14:paraId="746B6F1A" w14:textId="77777777" w:rsidR="00E67B68" w:rsidRPr="00372A95" w:rsidRDefault="00E67B68" w:rsidP="00E67B68">
      <w:pPr>
        <w:spacing w:line="480" w:lineRule="auto"/>
        <w:jc w:val="both"/>
        <w:rPr>
          <w:rFonts w:ascii="Times New Roman" w:hAnsi="Times New Roman" w:cs="Times New Roman"/>
          <w:sz w:val="24"/>
          <w:szCs w:val="24"/>
        </w:rPr>
      </w:pPr>
      <w:r w:rsidRPr="00372A95">
        <w:rPr>
          <w:rFonts w:ascii="Times New Roman" w:hAnsi="Times New Roman" w:cs="Times New Roman"/>
          <w:b/>
          <w:sz w:val="24"/>
          <w:szCs w:val="24"/>
        </w:rPr>
        <w:t>Running head:</w:t>
      </w:r>
      <w:r w:rsidRPr="00372A95">
        <w:rPr>
          <w:rFonts w:ascii="Times New Roman" w:hAnsi="Times New Roman" w:cs="Times New Roman"/>
          <w:sz w:val="24"/>
          <w:szCs w:val="24"/>
        </w:rPr>
        <w:t xml:space="preserve"> The ramp all-out test and critical power</w:t>
      </w:r>
    </w:p>
    <w:p w14:paraId="6AEF9AF6" w14:textId="4F77CA2E" w:rsidR="00E67B68" w:rsidRDefault="00E67B68" w:rsidP="00E67B68">
      <w:pPr>
        <w:spacing w:line="480" w:lineRule="auto"/>
        <w:jc w:val="both"/>
        <w:rPr>
          <w:rFonts w:ascii="Times New Roman" w:hAnsi="Times New Roman" w:cs="Times New Roman"/>
          <w:b/>
          <w:sz w:val="24"/>
          <w:szCs w:val="24"/>
        </w:rPr>
      </w:pPr>
    </w:p>
    <w:p w14:paraId="41941F5A" w14:textId="0C3F63DF" w:rsidR="00801F00" w:rsidRDefault="00801F00" w:rsidP="00E67B68">
      <w:pPr>
        <w:spacing w:line="480" w:lineRule="auto"/>
        <w:jc w:val="both"/>
        <w:rPr>
          <w:rFonts w:ascii="Times New Roman" w:hAnsi="Times New Roman" w:cs="Times New Roman"/>
          <w:b/>
          <w:sz w:val="24"/>
          <w:szCs w:val="24"/>
        </w:rPr>
      </w:pPr>
    </w:p>
    <w:p w14:paraId="76E71615" w14:textId="3AA13DB6" w:rsidR="00801F00" w:rsidRDefault="00801F00" w:rsidP="00E67B68">
      <w:pPr>
        <w:spacing w:line="480" w:lineRule="auto"/>
        <w:jc w:val="both"/>
        <w:rPr>
          <w:rFonts w:ascii="Times New Roman" w:hAnsi="Times New Roman" w:cs="Times New Roman"/>
          <w:b/>
          <w:sz w:val="24"/>
          <w:szCs w:val="24"/>
        </w:rPr>
      </w:pPr>
    </w:p>
    <w:p w14:paraId="56C95073" w14:textId="77777777" w:rsidR="00801F00" w:rsidRDefault="00801F00" w:rsidP="00E67B68">
      <w:pPr>
        <w:spacing w:line="480" w:lineRule="auto"/>
        <w:jc w:val="both"/>
        <w:rPr>
          <w:rFonts w:ascii="Times New Roman" w:hAnsi="Times New Roman" w:cs="Times New Roman"/>
          <w:b/>
          <w:sz w:val="24"/>
          <w:szCs w:val="24"/>
        </w:rPr>
      </w:pPr>
    </w:p>
    <w:p w14:paraId="0518C948" w14:textId="77777777" w:rsidR="00E67B68" w:rsidRDefault="00E67B68" w:rsidP="00E67B68">
      <w:pPr>
        <w:spacing w:line="480" w:lineRule="auto"/>
        <w:jc w:val="both"/>
        <w:rPr>
          <w:rFonts w:ascii="Times New Roman" w:hAnsi="Times New Roman" w:cs="Times New Roman"/>
          <w:b/>
          <w:sz w:val="24"/>
          <w:szCs w:val="24"/>
        </w:rPr>
      </w:pPr>
    </w:p>
    <w:p w14:paraId="22EE70A7" w14:textId="77777777" w:rsidR="00E67B68" w:rsidRDefault="00E67B68" w:rsidP="00E67B68">
      <w:pPr>
        <w:spacing w:line="480" w:lineRule="auto"/>
        <w:jc w:val="both"/>
        <w:rPr>
          <w:rFonts w:ascii="Times New Roman" w:hAnsi="Times New Roman" w:cs="Times New Roman"/>
          <w:b/>
          <w:sz w:val="24"/>
          <w:szCs w:val="24"/>
        </w:rPr>
      </w:pPr>
    </w:p>
    <w:p w14:paraId="30647190" w14:textId="77777777" w:rsidR="00E67B68" w:rsidRDefault="00E67B68" w:rsidP="00E67B68"/>
    <w:p w14:paraId="6E159DFE" w14:textId="77777777" w:rsidR="00E67B68" w:rsidRDefault="00E67B68" w:rsidP="00372A95">
      <w:pPr>
        <w:spacing w:line="480" w:lineRule="auto"/>
        <w:jc w:val="both"/>
        <w:rPr>
          <w:rFonts w:ascii="Times New Roman" w:hAnsi="Times New Roman" w:cs="Times New Roman"/>
          <w:b/>
          <w:sz w:val="24"/>
          <w:szCs w:val="24"/>
        </w:rPr>
      </w:pPr>
    </w:p>
    <w:p w14:paraId="28E79A05" w14:textId="03E7C8F9" w:rsidR="00372A95" w:rsidRPr="005E03EE" w:rsidRDefault="00372A95" w:rsidP="00372A95">
      <w:pPr>
        <w:spacing w:line="480" w:lineRule="auto"/>
        <w:jc w:val="both"/>
        <w:rPr>
          <w:rFonts w:ascii="Times New Roman" w:hAnsi="Times New Roman" w:cs="Times New Roman"/>
          <w:b/>
          <w:sz w:val="24"/>
          <w:szCs w:val="24"/>
        </w:rPr>
      </w:pPr>
      <w:r w:rsidRPr="005E03EE">
        <w:rPr>
          <w:rFonts w:ascii="Times New Roman" w:hAnsi="Times New Roman" w:cs="Times New Roman"/>
          <w:b/>
          <w:sz w:val="24"/>
          <w:szCs w:val="24"/>
        </w:rPr>
        <w:lastRenderedPageBreak/>
        <w:t>ABSTRACT</w:t>
      </w:r>
    </w:p>
    <w:p w14:paraId="2B7EEB6A" w14:textId="29C02D22" w:rsidR="00372A95" w:rsidRPr="00F01CE2" w:rsidRDefault="00372A95" w:rsidP="00372A95">
      <w:pPr>
        <w:spacing w:line="480" w:lineRule="auto"/>
        <w:jc w:val="both"/>
        <w:rPr>
          <w:rFonts w:ascii="Times New Roman" w:hAnsi="Times New Roman" w:cs="Times New Roman"/>
          <w:sz w:val="24"/>
          <w:szCs w:val="24"/>
        </w:rPr>
      </w:pPr>
      <w:r w:rsidRPr="005E03EE">
        <w:rPr>
          <w:rFonts w:ascii="Times New Roman" w:hAnsi="Times New Roman" w:cs="Times New Roman"/>
          <w:b/>
          <w:sz w:val="24"/>
          <w:szCs w:val="24"/>
        </w:rPr>
        <w:t xml:space="preserve">Purpose: </w:t>
      </w:r>
      <w:r w:rsidRPr="005E03EE">
        <w:rPr>
          <w:rFonts w:ascii="Times New Roman" w:hAnsi="Times New Roman" w:cs="Times New Roman"/>
          <w:sz w:val="24"/>
          <w:szCs w:val="24"/>
        </w:rPr>
        <w:t xml:space="preserve">The purpose of the present study was to determine whether a contiguous ramp and all-out exercise test could accurately determine critical power </w:t>
      </w:r>
      <w:r w:rsidR="0076393C">
        <w:rPr>
          <w:rFonts w:ascii="Times New Roman" w:hAnsi="Times New Roman" w:cs="Times New Roman"/>
          <w:sz w:val="24"/>
          <w:szCs w:val="24"/>
        </w:rPr>
        <w:t xml:space="preserve">(CP) </w:t>
      </w:r>
      <w:r w:rsidRPr="005E03EE">
        <w:rPr>
          <w:rFonts w:ascii="Times New Roman" w:hAnsi="Times New Roman" w:cs="Times New Roman"/>
          <w:sz w:val="24"/>
          <w:szCs w:val="24"/>
        </w:rPr>
        <w:t>in a single laboratory visit during both upright and supine cycle exercise.</w:t>
      </w:r>
      <w:r w:rsidR="00F01CE2">
        <w:rPr>
          <w:rFonts w:ascii="Times New Roman" w:hAnsi="Times New Roman" w:cs="Times New Roman"/>
          <w:sz w:val="24"/>
          <w:szCs w:val="24"/>
        </w:rPr>
        <w:t xml:space="preserve"> </w:t>
      </w:r>
      <w:r w:rsidRPr="005E03EE">
        <w:rPr>
          <w:rFonts w:ascii="Times New Roman" w:hAnsi="Times New Roman" w:cs="Times New Roman"/>
          <w:b/>
          <w:sz w:val="24"/>
          <w:szCs w:val="24"/>
        </w:rPr>
        <w:t xml:space="preserve">Methods: </w:t>
      </w:r>
      <w:r w:rsidR="00D50510">
        <w:rPr>
          <w:rFonts w:ascii="Times New Roman" w:hAnsi="Times New Roman" w:cs="Times New Roman"/>
          <w:sz w:val="24"/>
          <w:szCs w:val="24"/>
        </w:rPr>
        <w:t>H</w:t>
      </w:r>
      <w:r w:rsidRPr="005E03EE">
        <w:rPr>
          <w:rFonts w:ascii="Times New Roman" w:hAnsi="Times New Roman" w:cs="Times New Roman"/>
          <w:sz w:val="24"/>
          <w:szCs w:val="24"/>
        </w:rPr>
        <w:t xml:space="preserve">ealthy males completed maximal ramp-incremental exercise </w:t>
      </w:r>
      <w:r w:rsidR="00D50510">
        <w:rPr>
          <w:rFonts w:ascii="Times New Roman" w:hAnsi="Times New Roman" w:cs="Times New Roman"/>
          <w:sz w:val="24"/>
          <w:szCs w:val="24"/>
        </w:rPr>
        <w:t xml:space="preserve">on </w:t>
      </w:r>
      <w:r w:rsidRPr="005E03EE">
        <w:rPr>
          <w:rFonts w:ascii="Times New Roman" w:hAnsi="Times New Roman" w:cs="Times New Roman"/>
          <w:sz w:val="24"/>
          <w:szCs w:val="24"/>
        </w:rPr>
        <w:t>a cycle ergometer</w:t>
      </w:r>
      <w:r w:rsidR="00D50510">
        <w:rPr>
          <w:rFonts w:ascii="Times New Roman" w:hAnsi="Times New Roman" w:cs="Times New Roman"/>
          <w:sz w:val="24"/>
          <w:szCs w:val="24"/>
        </w:rPr>
        <w:t xml:space="preserve"> in the upright (</w:t>
      </w:r>
      <w:r w:rsidR="00D50510" w:rsidRPr="00D50510">
        <w:rPr>
          <w:rFonts w:ascii="Times New Roman" w:hAnsi="Times New Roman" w:cs="Times New Roman"/>
          <w:i/>
          <w:iCs/>
          <w:sz w:val="24"/>
          <w:szCs w:val="24"/>
        </w:rPr>
        <w:t>n</w:t>
      </w:r>
      <w:r w:rsidR="00D50510">
        <w:rPr>
          <w:rFonts w:ascii="Times New Roman" w:hAnsi="Times New Roman" w:cs="Times New Roman"/>
          <w:sz w:val="24"/>
          <w:szCs w:val="24"/>
        </w:rPr>
        <w:t>=15) and supine positions (</w:t>
      </w:r>
      <w:r w:rsidR="00D50510" w:rsidRPr="00D50510">
        <w:rPr>
          <w:rFonts w:ascii="Times New Roman" w:hAnsi="Times New Roman" w:cs="Times New Roman"/>
          <w:i/>
          <w:iCs/>
          <w:sz w:val="24"/>
          <w:szCs w:val="24"/>
        </w:rPr>
        <w:t>n</w:t>
      </w:r>
      <w:r w:rsidR="00D50510">
        <w:rPr>
          <w:rFonts w:ascii="Times New Roman" w:hAnsi="Times New Roman" w:cs="Times New Roman"/>
          <w:sz w:val="24"/>
          <w:szCs w:val="24"/>
        </w:rPr>
        <w:t>=8)</w:t>
      </w:r>
      <w:r w:rsidRPr="005E03EE">
        <w:rPr>
          <w:rFonts w:ascii="Times New Roman" w:hAnsi="Times New Roman" w:cs="Times New Roman"/>
          <w:sz w:val="24"/>
          <w:szCs w:val="24"/>
        </w:rPr>
        <w:t xml:space="preserve">, with task failure immediately followed by a 3-minute all-out phase for determination of end-test power (EP). On separate days, participants undertook four constant-power tests </w:t>
      </w:r>
      <w:r w:rsidR="00D50510">
        <w:rPr>
          <w:rFonts w:ascii="Times New Roman" w:hAnsi="Times New Roman" w:cs="Times New Roman"/>
          <w:sz w:val="24"/>
          <w:szCs w:val="24"/>
        </w:rPr>
        <w:t xml:space="preserve">in either the upright or supine positions </w:t>
      </w:r>
      <w:r w:rsidRPr="005E03EE">
        <w:rPr>
          <w:rFonts w:ascii="Times New Roman" w:hAnsi="Times New Roman" w:cs="Times New Roman"/>
          <w:sz w:val="24"/>
          <w:szCs w:val="24"/>
        </w:rPr>
        <w:t xml:space="preserve">with the limit of tolerance ranging from ~2 – 15 minutes for determination of </w:t>
      </w:r>
      <w:r w:rsidR="0076393C">
        <w:rPr>
          <w:rFonts w:ascii="Times New Roman" w:hAnsi="Times New Roman" w:cs="Times New Roman"/>
          <w:sz w:val="24"/>
          <w:szCs w:val="24"/>
        </w:rPr>
        <w:t>CP</w:t>
      </w:r>
      <w:r w:rsidRPr="005E03EE">
        <w:rPr>
          <w:rFonts w:ascii="Times New Roman" w:hAnsi="Times New Roman" w:cs="Times New Roman"/>
          <w:sz w:val="24"/>
          <w:szCs w:val="24"/>
        </w:rPr>
        <w:t xml:space="preserve">. </w:t>
      </w:r>
      <w:r w:rsidRPr="005E03EE">
        <w:rPr>
          <w:rFonts w:ascii="Times New Roman" w:hAnsi="Times New Roman" w:cs="Times New Roman"/>
          <w:b/>
          <w:sz w:val="24"/>
          <w:szCs w:val="24"/>
        </w:rPr>
        <w:t>Results:</w:t>
      </w:r>
      <w:r w:rsidRPr="005E03EE">
        <w:rPr>
          <w:rFonts w:ascii="Times New Roman" w:eastAsia="Calibri" w:hAnsi="Times New Roman" w:cs="Times New Roman"/>
          <w:sz w:val="24"/>
          <w:szCs w:val="24"/>
        </w:rPr>
        <w:t xml:space="preserve"> During upright exercise, EP was highly correlated with (</w:t>
      </w:r>
      <w:r w:rsidRPr="005E03EE">
        <w:rPr>
          <w:rFonts w:ascii="Times New Roman" w:eastAsia="Calibri" w:hAnsi="Times New Roman" w:cs="Times New Roman"/>
          <w:i/>
          <w:sz w:val="24"/>
          <w:szCs w:val="24"/>
        </w:rPr>
        <w:t>R</w:t>
      </w:r>
      <w:r w:rsidRPr="005E03EE">
        <w:rPr>
          <w:rFonts w:ascii="Times New Roman" w:eastAsia="Calibri" w:hAnsi="Times New Roman" w:cs="Times New Roman"/>
          <w:sz w:val="24"/>
          <w:szCs w:val="24"/>
          <w:vertAlign w:val="superscript"/>
        </w:rPr>
        <w:t>2</w:t>
      </w:r>
      <w:r w:rsidRPr="005E03EE">
        <w:rPr>
          <w:rFonts w:ascii="Times New Roman" w:eastAsia="Calibri" w:hAnsi="Times New Roman" w:cs="Times New Roman"/>
          <w:sz w:val="24"/>
          <w:szCs w:val="24"/>
        </w:rPr>
        <w:t xml:space="preserve"> = 0.93, </w:t>
      </w:r>
      <w:r w:rsidRPr="005E03EE">
        <w:rPr>
          <w:rFonts w:ascii="Times New Roman" w:eastAsia="Calibri" w:hAnsi="Times New Roman" w:cs="Times New Roman"/>
          <w:i/>
          <w:sz w:val="24"/>
          <w:szCs w:val="24"/>
        </w:rPr>
        <w:t>P</w:t>
      </w:r>
      <w:r w:rsidRPr="005E03EE">
        <w:rPr>
          <w:rFonts w:ascii="Times New Roman" w:eastAsia="Calibri" w:hAnsi="Times New Roman" w:cs="Times New Roman"/>
          <w:sz w:val="24"/>
          <w:szCs w:val="24"/>
        </w:rPr>
        <w:t xml:space="preserve"> &lt; 0.001) and not different from CP (CP = 221 ± 40 W vs. EP = 226 ± 46 W, </w:t>
      </w:r>
      <w:r w:rsidRPr="005E03EE">
        <w:rPr>
          <w:rFonts w:ascii="Times New Roman" w:eastAsia="Calibri" w:hAnsi="Times New Roman" w:cs="Times New Roman"/>
          <w:i/>
          <w:sz w:val="24"/>
          <w:szCs w:val="24"/>
        </w:rPr>
        <w:t>P</w:t>
      </w:r>
      <w:r w:rsidRPr="005E03EE">
        <w:rPr>
          <w:rFonts w:ascii="Times New Roman" w:eastAsia="Calibri" w:hAnsi="Times New Roman" w:cs="Times New Roman"/>
          <w:sz w:val="24"/>
          <w:szCs w:val="24"/>
        </w:rPr>
        <w:t xml:space="preserve"> = 0.085, 95% limits of agreement -30, 19 W). During supine exercise, EP was also highly correlated with (</w:t>
      </w:r>
      <w:r w:rsidRPr="005E03EE">
        <w:rPr>
          <w:rFonts w:ascii="Times New Roman" w:eastAsia="Calibri" w:hAnsi="Times New Roman" w:cs="Times New Roman"/>
          <w:i/>
          <w:sz w:val="24"/>
          <w:szCs w:val="24"/>
        </w:rPr>
        <w:t>R</w:t>
      </w:r>
      <w:r w:rsidRPr="005E03EE">
        <w:rPr>
          <w:rFonts w:ascii="Times New Roman" w:eastAsia="Calibri" w:hAnsi="Times New Roman" w:cs="Times New Roman"/>
          <w:sz w:val="24"/>
          <w:szCs w:val="24"/>
          <w:vertAlign w:val="superscript"/>
        </w:rPr>
        <w:t>2</w:t>
      </w:r>
      <w:r w:rsidRPr="005E03EE">
        <w:rPr>
          <w:rFonts w:ascii="Times New Roman" w:eastAsia="Calibri" w:hAnsi="Times New Roman" w:cs="Times New Roman"/>
          <w:sz w:val="24"/>
          <w:szCs w:val="24"/>
        </w:rPr>
        <w:t xml:space="preserve"> = 0.94, </w:t>
      </w:r>
      <w:r w:rsidRPr="005E03EE">
        <w:rPr>
          <w:rFonts w:ascii="Times New Roman" w:eastAsia="Calibri" w:hAnsi="Times New Roman" w:cs="Times New Roman"/>
          <w:i/>
          <w:sz w:val="24"/>
          <w:szCs w:val="24"/>
        </w:rPr>
        <w:t>P</w:t>
      </w:r>
      <w:r w:rsidRPr="005E03EE">
        <w:rPr>
          <w:rFonts w:ascii="Times New Roman" w:eastAsia="Calibri" w:hAnsi="Times New Roman" w:cs="Times New Roman"/>
          <w:sz w:val="24"/>
          <w:szCs w:val="24"/>
        </w:rPr>
        <w:t xml:space="preserve"> &lt; 0.001) and not different from CP (CP = 140 ± 42 W vs. </w:t>
      </w:r>
      <w:r w:rsidR="001E51B8">
        <w:rPr>
          <w:rFonts w:ascii="Times New Roman" w:eastAsia="Calibri" w:hAnsi="Times New Roman" w:cs="Times New Roman"/>
          <w:sz w:val="24"/>
          <w:szCs w:val="24"/>
        </w:rPr>
        <w:t>E</w:t>
      </w:r>
      <w:r w:rsidRPr="005E03EE">
        <w:rPr>
          <w:rFonts w:ascii="Times New Roman" w:eastAsia="Calibri" w:hAnsi="Times New Roman" w:cs="Times New Roman"/>
          <w:sz w:val="24"/>
          <w:szCs w:val="24"/>
        </w:rPr>
        <w:t xml:space="preserve">P = 136 ± 40 W, </w:t>
      </w:r>
      <w:r w:rsidRPr="005E03EE">
        <w:rPr>
          <w:rFonts w:ascii="Times New Roman" w:eastAsia="Calibri" w:hAnsi="Times New Roman" w:cs="Times New Roman"/>
          <w:i/>
          <w:sz w:val="24"/>
          <w:szCs w:val="24"/>
        </w:rPr>
        <w:t>P</w:t>
      </w:r>
      <w:r w:rsidRPr="005E03EE">
        <w:rPr>
          <w:rFonts w:ascii="Times New Roman" w:eastAsia="Calibri" w:hAnsi="Times New Roman" w:cs="Times New Roman"/>
          <w:sz w:val="24"/>
          <w:szCs w:val="24"/>
        </w:rPr>
        <w:t xml:space="preserve"> = 0.293, 95% limits of agreement -16, 24 W).</w:t>
      </w:r>
      <w:r w:rsidR="00F01CE2">
        <w:rPr>
          <w:rFonts w:ascii="Times New Roman" w:hAnsi="Times New Roman" w:cs="Times New Roman"/>
          <w:b/>
          <w:sz w:val="24"/>
          <w:szCs w:val="24"/>
        </w:rPr>
        <w:t xml:space="preserve"> </w:t>
      </w:r>
      <w:r w:rsidRPr="005E03EE">
        <w:rPr>
          <w:rFonts w:ascii="Times New Roman" w:hAnsi="Times New Roman" w:cs="Times New Roman"/>
          <w:b/>
          <w:sz w:val="24"/>
          <w:szCs w:val="24"/>
        </w:rPr>
        <w:t>Conclusions:</w:t>
      </w:r>
      <w:r w:rsidRPr="005E03EE">
        <w:rPr>
          <w:rFonts w:ascii="Times New Roman" w:eastAsia="Calibri" w:hAnsi="Times New Roman" w:cs="Times New Roman"/>
          <w:sz w:val="24"/>
          <w:szCs w:val="24"/>
        </w:rPr>
        <w:t xml:space="preserve"> The present data suggest that </w:t>
      </w:r>
      <w:r w:rsidR="000019CE">
        <w:rPr>
          <w:rFonts w:ascii="Times New Roman" w:eastAsia="Calibri" w:hAnsi="Times New Roman" w:cs="Times New Roman"/>
          <w:sz w:val="24"/>
          <w:szCs w:val="24"/>
        </w:rPr>
        <w:t>E</w:t>
      </w:r>
      <w:r w:rsidRPr="005E03EE">
        <w:rPr>
          <w:rFonts w:ascii="Times New Roman" w:eastAsia="Calibri" w:hAnsi="Times New Roman" w:cs="Times New Roman"/>
          <w:sz w:val="24"/>
          <w:szCs w:val="24"/>
        </w:rPr>
        <w:t xml:space="preserve">P derived from a contiguous ramp all-out exercise test </w:t>
      </w:r>
      <w:r w:rsidR="000019CE">
        <w:rPr>
          <w:rFonts w:ascii="Times New Roman" w:eastAsia="Calibri" w:hAnsi="Times New Roman" w:cs="Times New Roman"/>
          <w:sz w:val="24"/>
          <w:szCs w:val="24"/>
        </w:rPr>
        <w:t>is not different from</w:t>
      </w:r>
      <w:r w:rsidRPr="005E03EE">
        <w:rPr>
          <w:rFonts w:ascii="Times New Roman" w:eastAsia="Calibri" w:hAnsi="Times New Roman" w:cs="Times New Roman"/>
          <w:sz w:val="24"/>
          <w:szCs w:val="24"/>
        </w:rPr>
        <w:t xml:space="preserve"> the gold-standard method of CP determination during both upright and supine cycle exercise</w:t>
      </w:r>
      <w:r w:rsidR="000019CE">
        <w:rPr>
          <w:rFonts w:ascii="Times New Roman" w:eastAsia="Calibri" w:hAnsi="Times New Roman" w:cs="Times New Roman"/>
          <w:sz w:val="24"/>
          <w:szCs w:val="24"/>
        </w:rPr>
        <w:t xml:space="preserve"> when assessed at the group level</w:t>
      </w:r>
      <w:r w:rsidRPr="005E03EE">
        <w:rPr>
          <w:rFonts w:ascii="Times New Roman" w:eastAsia="Calibri" w:hAnsi="Times New Roman" w:cs="Times New Roman"/>
          <w:sz w:val="24"/>
          <w:szCs w:val="24"/>
        </w:rPr>
        <w:t xml:space="preserve">. However, the </w:t>
      </w:r>
      <w:r w:rsidR="000019CE" w:rsidRPr="005E03EE">
        <w:rPr>
          <w:rFonts w:ascii="Times New Roman" w:eastAsia="Calibri" w:hAnsi="Times New Roman" w:cs="Times New Roman"/>
          <w:sz w:val="24"/>
          <w:szCs w:val="24"/>
        </w:rPr>
        <w:t>wide</w:t>
      </w:r>
      <w:r w:rsidRPr="005E03EE">
        <w:rPr>
          <w:rFonts w:ascii="Times New Roman" w:eastAsia="Calibri" w:hAnsi="Times New Roman" w:cs="Times New Roman"/>
          <w:sz w:val="24"/>
          <w:szCs w:val="24"/>
        </w:rPr>
        <w:t xml:space="preserve"> limits of agreement observed within the present study suggest that EP and CP should not be used interchangeably. </w:t>
      </w:r>
    </w:p>
    <w:p w14:paraId="4B2CC554" w14:textId="69C45092" w:rsidR="001968EA" w:rsidRDefault="001968EA" w:rsidP="001968EA">
      <w:pPr>
        <w:spacing w:line="480" w:lineRule="auto"/>
        <w:jc w:val="both"/>
        <w:rPr>
          <w:rFonts w:ascii="Times New Roman" w:hAnsi="Times New Roman" w:cs="Times New Roman"/>
          <w:sz w:val="24"/>
          <w:szCs w:val="24"/>
        </w:rPr>
      </w:pPr>
      <w:r w:rsidRPr="00372A95">
        <w:rPr>
          <w:rFonts w:ascii="Times New Roman" w:hAnsi="Times New Roman" w:cs="Times New Roman"/>
          <w:b/>
          <w:sz w:val="24"/>
          <w:szCs w:val="24"/>
        </w:rPr>
        <w:t xml:space="preserve">Key words: </w:t>
      </w:r>
      <w:r w:rsidRPr="00372A95">
        <w:rPr>
          <w:rFonts w:ascii="Times New Roman" w:hAnsi="Times New Roman" w:cs="Times New Roman"/>
          <w:sz w:val="24"/>
          <w:szCs w:val="24"/>
        </w:rPr>
        <w:t>Critical power, all-out exercise, power-duration relationship</w:t>
      </w:r>
      <w:r>
        <w:rPr>
          <w:rFonts w:ascii="Times New Roman" w:hAnsi="Times New Roman" w:cs="Times New Roman"/>
          <w:sz w:val="24"/>
          <w:szCs w:val="24"/>
        </w:rPr>
        <w:t>, exercise testing, performance</w:t>
      </w:r>
    </w:p>
    <w:p w14:paraId="0825DBEA" w14:textId="77777777" w:rsidR="00372A95" w:rsidRPr="00372A95" w:rsidRDefault="00372A95" w:rsidP="00372A95">
      <w:pPr>
        <w:spacing w:line="480" w:lineRule="auto"/>
        <w:jc w:val="both"/>
        <w:rPr>
          <w:rFonts w:ascii="Times New Roman" w:hAnsi="Times New Roman" w:cs="Times New Roman"/>
          <w:sz w:val="24"/>
          <w:szCs w:val="24"/>
        </w:rPr>
      </w:pPr>
    </w:p>
    <w:p w14:paraId="34A49B7D" w14:textId="7563CF35" w:rsidR="00372A95" w:rsidRDefault="00372A95" w:rsidP="00372A95">
      <w:pPr>
        <w:spacing w:line="480" w:lineRule="auto"/>
        <w:jc w:val="both"/>
        <w:rPr>
          <w:rFonts w:ascii="Times New Roman" w:hAnsi="Times New Roman" w:cs="Times New Roman"/>
          <w:sz w:val="24"/>
          <w:szCs w:val="24"/>
        </w:rPr>
      </w:pPr>
    </w:p>
    <w:p w14:paraId="31E42339" w14:textId="15E17D87" w:rsidR="00F01CE2" w:rsidRDefault="00F01CE2" w:rsidP="00372A95">
      <w:pPr>
        <w:spacing w:line="480" w:lineRule="auto"/>
        <w:jc w:val="both"/>
        <w:rPr>
          <w:rFonts w:ascii="Times New Roman" w:hAnsi="Times New Roman" w:cs="Times New Roman"/>
          <w:sz w:val="24"/>
          <w:szCs w:val="24"/>
        </w:rPr>
      </w:pPr>
    </w:p>
    <w:p w14:paraId="06996C94" w14:textId="77777777" w:rsidR="00E67B68" w:rsidRDefault="00E67B68" w:rsidP="00372A95">
      <w:pPr>
        <w:spacing w:line="480" w:lineRule="auto"/>
        <w:jc w:val="both"/>
        <w:rPr>
          <w:rFonts w:ascii="Times New Roman" w:hAnsi="Times New Roman" w:cs="Times New Roman"/>
          <w:sz w:val="24"/>
          <w:szCs w:val="24"/>
        </w:rPr>
      </w:pPr>
    </w:p>
    <w:p w14:paraId="689D131A" w14:textId="77777777" w:rsidR="001E5E99" w:rsidRDefault="001E5E99" w:rsidP="001E5E99">
      <w:pPr>
        <w:spacing w:line="480" w:lineRule="auto"/>
        <w:rPr>
          <w:rFonts w:ascii="Times New Roman" w:hAnsi="Times New Roman" w:cs="Times New Roman"/>
          <w:b/>
          <w:bCs/>
          <w:sz w:val="24"/>
          <w:szCs w:val="24"/>
        </w:rPr>
      </w:pPr>
      <w:r w:rsidRPr="006F0894">
        <w:rPr>
          <w:rFonts w:ascii="Times New Roman" w:hAnsi="Times New Roman" w:cs="Times New Roman"/>
          <w:b/>
          <w:bCs/>
          <w:sz w:val="24"/>
          <w:szCs w:val="24"/>
        </w:rPr>
        <w:lastRenderedPageBreak/>
        <w:t>LIST OF ABBREVIATIONS</w:t>
      </w:r>
    </w:p>
    <w:p w14:paraId="6CF2A828" w14:textId="77777777" w:rsidR="001E5E99" w:rsidRPr="00A52BE7" w:rsidRDefault="001E5E99" w:rsidP="001E5E99">
      <w:pPr>
        <w:spacing w:line="480" w:lineRule="auto"/>
        <w:rPr>
          <w:rFonts w:ascii="Times New Roman" w:eastAsia="Calibri" w:hAnsi="Times New Roman" w:cs="Times New Roman"/>
          <w:sz w:val="24"/>
          <w:szCs w:val="24"/>
        </w:rPr>
      </w:pPr>
      <w:r w:rsidRPr="00A52BE7">
        <w:rPr>
          <w:rFonts w:ascii="Times New Roman" w:eastAsia="Calibri" w:hAnsi="Times New Roman" w:cs="Times New Roman"/>
          <w:sz w:val="24"/>
          <w:szCs w:val="24"/>
        </w:rPr>
        <w:t>%Δ – percentage difference between gas exchange threshold and maximal oxygen uptake</w:t>
      </w:r>
    </w:p>
    <w:p w14:paraId="3429ECF6" w14:textId="77777777" w:rsidR="001E5E99" w:rsidRPr="00A52BE7" w:rsidRDefault="001E5E99" w:rsidP="001E5E99">
      <w:pPr>
        <w:spacing w:line="480" w:lineRule="auto"/>
        <w:rPr>
          <w:rFonts w:ascii="Times New Roman" w:hAnsi="Times New Roman" w:cs="Times New Roman"/>
          <w:b/>
          <w:bCs/>
          <w:sz w:val="24"/>
          <w:szCs w:val="24"/>
        </w:rPr>
      </w:pPr>
      <w:r w:rsidRPr="00A52BE7">
        <w:rPr>
          <w:rFonts w:ascii="Times New Roman" w:eastAsia="Calibri" w:hAnsi="Times New Roman" w:cs="Times New Roman"/>
          <w:sz w:val="24"/>
          <w:szCs w:val="24"/>
        </w:rPr>
        <w:t>ANOVA – analysis of variance</w:t>
      </w:r>
    </w:p>
    <w:p w14:paraId="47745888" w14:textId="77777777" w:rsidR="001E5E99" w:rsidRPr="00A52BE7" w:rsidRDefault="001E5E99" w:rsidP="001E5E99">
      <w:pPr>
        <w:spacing w:line="480" w:lineRule="auto"/>
        <w:rPr>
          <w:rFonts w:ascii="Times New Roman" w:hAnsi="Times New Roman" w:cs="Times New Roman"/>
          <w:sz w:val="24"/>
          <w:szCs w:val="24"/>
        </w:rPr>
      </w:pPr>
      <w:r w:rsidRPr="00A52BE7">
        <w:rPr>
          <w:rFonts w:ascii="Times New Roman" w:hAnsi="Times New Roman" w:cs="Times New Roman"/>
          <w:sz w:val="24"/>
          <w:szCs w:val="24"/>
        </w:rPr>
        <w:t>CP – critical power</w:t>
      </w:r>
    </w:p>
    <w:p w14:paraId="557537F7" w14:textId="77777777" w:rsidR="001E5E99" w:rsidRPr="00A52BE7" w:rsidRDefault="001E5E99" w:rsidP="001E5E99">
      <w:pPr>
        <w:spacing w:line="480" w:lineRule="auto"/>
        <w:rPr>
          <w:rFonts w:ascii="Times New Roman" w:hAnsi="Times New Roman" w:cs="Times New Roman"/>
          <w:sz w:val="24"/>
          <w:szCs w:val="24"/>
        </w:rPr>
      </w:pPr>
      <w:r w:rsidRPr="00A52BE7">
        <w:rPr>
          <w:rFonts w:ascii="Times New Roman" w:hAnsi="Times New Roman" w:cs="Times New Roman"/>
          <w:sz w:val="24"/>
          <w:szCs w:val="24"/>
        </w:rPr>
        <w:t>CV – coefficient of variation</w:t>
      </w:r>
    </w:p>
    <w:p w14:paraId="0CF0E16A" w14:textId="77777777" w:rsidR="001E5E99" w:rsidRPr="00A52BE7" w:rsidRDefault="001E5E99" w:rsidP="001E5E99">
      <w:pPr>
        <w:spacing w:line="480" w:lineRule="auto"/>
        <w:rPr>
          <w:rFonts w:ascii="Times New Roman" w:hAnsi="Times New Roman" w:cs="Times New Roman"/>
          <w:sz w:val="24"/>
          <w:szCs w:val="24"/>
        </w:rPr>
      </w:pPr>
      <w:r w:rsidRPr="00A52BE7">
        <w:rPr>
          <w:rFonts w:ascii="Times New Roman" w:hAnsi="Times New Roman" w:cs="Times New Roman"/>
          <w:sz w:val="24"/>
          <w:szCs w:val="24"/>
        </w:rPr>
        <w:t>EP – end-test power</w:t>
      </w:r>
    </w:p>
    <w:p w14:paraId="10045B74" w14:textId="77777777" w:rsidR="001E5E99" w:rsidRPr="00A52BE7" w:rsidRDefault="001E5E99" w:rsidP="001E5E99">
      <w:pPr>
        <w:spacing w:line="480" w:lineRule="auto"/>
        <w:rPr>
          <w:rFonts w:ascii="Times New Roman" w:hAnsi="Times New Roman" w:cs="Times New Roman"/>
          <w:sz w:val="24"/>
          <w:szCs w:val="24"/>
        </w:rPr>
      </w:pPr>
      <w:r w:rsidRPr="00A52BE7">
        <w:rPr>
          <w:rFonts w:ascii="Times New Roman" w:hAnsi="Times New Roman" w:cs="Times New Roman"/>
          <w:sz w:val="24"/>
          <w:szCs w:val="24"/>
        </w:rPr>
        <w:t>GET – gas exchange threshold</w:t>
      </w:r>
    </w:p>
    <w:p w14:paraId="1235309C" w14:textId="77777777" w:rsidR="001E5E99" w:rsidRPr="00A52BE7" w:rsidRDefault="001E5E99" w:rsidP="001E5E99">
      <w:pPr>
        <w:spacing w:line="480" w:lineRule="auto"/>
        <w:rPr>
          <w:rFonts w:ascii="Times New Roman" w:hAnsi="Times New Roman" w:cs="Times New Roman"/>
          <w:sz w:val="24"/>
          <w:szCs w:val="24"/>
        </w:rPr>
      </w:pPr>
      <w:r w:rsidRPr="00A52BE7">
        <w:rPr>
          <w:rFonts w:ascii="Times New Roman" w:hAnsi="Times New Roman" w:cs="Times New Roman"/>
          <w:sz w:val="24"/>
          <w:szCs w:val="24"/>
        </w:rPr>
        <w:t>LoA – limits of agreement</w:t>
      </w:r>
    </w:p>
    <w:p w14:paraId="1D967E61" w14:textId="77777777" w:rsidR="001E5E99" w:rsidRPr="00A52BE7" w:rsidRDefault="001E5E99" w:rsidP="001E5E99">
      <w:pPr>
        <w:spacing w:line="480" w:lineRule="auto"/>
        <w:rPr>
          <w:rFonts w:ascii="Times New Roman" w:hAnsi="Times New Roman" w:cs="Times New Roman"/>
          <w:sz w:val="24"/>
          <w:szCs w:val="24"/>
        </w:rPr>
      </w:pPr>
      <w:r w:rsidRPr="00A52BE7">
        <w:rPr>
          <w:rFonts w:ascii="Times New Roman" w:hAnsi="Times New Roman" w:cs="Times New Roman"/>
          <w:sz w:val="24"/>
          <w:szCs w:val="24"/>
        </w:rPr>
        <w:t>P - power</w:t>
      </w:r>
    </w:p>
    <w:p w14:paraId="317B2170" w14:textId="77777777" w:rsidR="001E5E99" w:rsidRPr="00A52BE7" w:rsidRDefault="001E5E99" w:rsidP="001E5E99">
      <w:pPr>
        <w:spacing w:line="480" w:lineRule="auto"/>
        <w:rPr>
          <w:rFonts w:ascii="Times New Roman" w:hAnsi="Times New Roman" w:cs="Times New Roman"/>
          <w:sz w:val="24"/>
          <w:szCs w:val="24"/>
        </w:rPr>
      </w:pPr>
      <w:r w:rsidRPr="00A52BE7">
        <w:rPr>
          <w:rFonts w:ascii="Times New Roman" w:hAnsi="Times New Roman" w:cs="Times New Roman"/>
          <w:sz w:val="24"/>
          <w:szCs w:val="24"/>
        </w:rPr>
        <w:t>SD – standard deviation</w:t>
      </w:r>
    </w:p>
    <w:p w14:paraId="5BBE8321" w14:textId="77777777" w:rsidR="001E5E99" w:rsidRPr="00A52BE7" w:rsidRDefault="001E5E99" w:rsidP="001E5E99">
      <w:pPr>
        <w:spacing w:line="480" w:lineRule="auto"/>
        <w:rPr>
          <w:rFonts w:ascii="Times New Roman" w:hAnsi="Times New Roman" w:cs="Times New Roman"/>
          <w:sz w:val="24"/>
          <w:szCs w:val="24"/>
        </w:rPr>
      </w:pPr>
      <w:r w:rsidRPr="00A52BE7">
        <w:rPr>
          <w:rFonts w:ascii="Times New Roman" w:hAnsi="Times New Roman" w:cs="Times New Roman"/>
          <w:sz w:val="24"/>
          <w:szCs w:val="24"/>
        </w:rPr>
        <w:t>SEE – standard error of the estimate</w:t>
      </w:r>
    </w:p>
    <w:p w14:paraId="36B960BB" w14:textId="77777777" w:rsidR="001E5E99" w:rsidRPr="00A52BE7" w:rsidRDefault="001E5E99" w:rsidP="001E5E99">
      <w:pPr>
        <w:spacing w:line="480" w:lineRule="auto"/>
        <w:rPr>
          <w:rFonts w:ascii="Times New Roman" w:hAnsi="Times New Roman" w:cs="Times New Roman"/>
          <w:sz w:val="24"/>
          <w:szCs w:val="24"/>
        </w:rPr>
      </w:pPr>
      <w:r w:rsidRPr="00A52BE7">
        <w:rPr>
          <w:rFonts w:ascii="Times New Roman" w:hAnsi="Times New Roman" w:cs="Times New Roman"/>
          <w:sz w:val="24"/>
          <w:szCs w:val="24"/>
        </w:rPr>
        <w:t>T - time</w:t>
      </w:r>
    </w:p>
    <w:p w14:paraId="00C0B450" w14:textId="77777777" w:rsidR="001E5E99" w:rsidRPr="00A52BE7" w:rsidRDefault="00691336" w:rsidP="001E5E99">
      <w:pPr>
        <w:spacing w:line="480" w:lineRule="auto"/>
        <w:rPr>
          <w:rFonts w:ascii="Times New Roman" w:eastAsia="Calibri" w:hAnsi="Times New Roman" w:cs="Times New Roman"/>
          <w:sz w:val="24"/>
          <w:szCs w:val="24"/>
          <w:vertAlign w:val="subscript"/>
        </w:rPr>
      </w:pP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1E5E99" w:rsidRPr="00A52BE7">
        <w:rPr>
          <w:rFonts w:ascii="Times New Roman" w:eastAsia="Calibri" w:hAnsi="Times New Roman" w:cs="Times New Roman"/>
          <w:sz w:val="24"/>
          <w:szCs w:val="24"/>
        </w:rPr>
        <w:t>O</w:t>
      </w:r>
      <w:r w:rsidR="001E5E99" w:rsidRPr="00A52BE7">
        <w:rPr>
          <w:rFonts w:ascii="Times New Roman" w:eastAsia="Calibri" w:hAnsi="Times New Roman" w:cs="Times New Roman"/>
          <w:sz w:val="24"/>
          <w:szCs w:val="24"/>
          <w:vertAlign w:val="subscript"/>
        </w:rPr>
        <w:t xml:space="preserve">2 </w:t>
      </w:r>
      <w:r w:rsidR="001E5E99" w:rsidRPr="00A52BE7">
        <w:rPr>
          <w:rFonts w:ascii="Times New Roman" w:eastAsia="Calibri" w:hAnsi="Times New Roman" w:cs="Times New Roman"/>
          <w:sz w:val="24"/>
          <w:szCs w:val="24"/>
        </w:rPr>
        <w:t>– pulmonary oxygen uptake</w:t>
      </w:r>
    </w:p>
    <w:p w14:paraId="7BD21463" w14:textId="77777777" w:rsidR="001E5E99" w:rsidRPr="00A52BE7" w:rsidRDefault="00691336" w:rsidP="001E5E99">
      <w:pPr>
        <w:spacing w:line="480" w:lineRule="auto"/>
        <w:rPr>
          <w:rFonts w:ascii="Times New Roman" w:eastAsia="Calibri" w:hAnsi="Times New Roman" w:cs="Times New Roman"/>
          <w:sz w:val="24"/>
          <w:szCs w:val="24"/>
        </w:rPr>
      </w:pP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1E5E99" w:rsidRPr="00A52BE7">
        <w:rPr>
          <w:rFonts w:ascii="Times New Roman" w:eastAsia="Calibri" w:hAnsi="Times New Roman" w:cs="Times New Roman"/>
          <w:sz w:val="24"/>
          <w:szCs w:val="24"/>
        </w:rPr>
        <w:t>O</w:t>
      </w:r>
      <w:r w:rsidR="001E5E99" w:rsidRPr="00A52BE7">
        <w:rPr>
          <w:rFonts w:ascii="Times New Roman" w:eastAsia="Calibri" w:hAnsi="Times New Roman" w:cs="Times New Roman"/>
          <w:sz w:val="24"/>
          <w:szCs w:val="24"/>
          <w:vertAlign w:val="subscript"/>
        </w:rPr>
        <w:t xml:space="preserve">2 </w:t>
      </w:r>
      <w:r w:rsidR="001E5E99" w:rsidRPr="00A52BE7">
        <w:rPr>
          <w:rFonts w:ascii="Times New Roman" w:eastAsia="Calibri" w:hAnsi="Times New Roman" w:cs="Times New Roman"/>
          <w:sz w:val="24"/>
          <w:szCs w:val="24"/>
        </w:rPr>
        <w:t>max – maximal oxygen uptake</w:t>
      </w:r>
    </w:p>
    <w:p w14:paraId="45650411" w14:textId="77777777" w:rsidR="001E5E99" w:rsidRPr="00A52BE7" w:rsidRDefault="001E5E99" w:rsidP="001E5E99">
      <w:pPr>
        <w:spacing w:line="480" w:lineRule="auto"/>
        <w:rPr>
          <w:rFonts w:ascii="Times New Roman" w:hAnsi="Times New Roman" w:cs="Times New Roman"/>
          <w:sz w:val="24"/>
          <w:szCs w:val="24"/>
        </w:rPr>
      </w:pPr>
      <w:r w:rsidRPr="00A52BE7">
        <w:rPr>
          <w:rFonts w:ascii="Times New Roman" w:eastAsia="Calibri" w:hAnsi="Times New Roman" w:cs="Times New Roman"/>
          <w:sz w:val="24"/>
          <w:szCs w:val="24"/>
        </w:rPr>
        <w:t>W - work</w:t>
      </w:r>
    </w:p>
    <w:p w14:paraId="4F59C6FB" w14:textId="77777777" w:rsidR="001E5E99" w:rsidRPr="00A52BE7" w:rsidRDefault="001E5E99" w:rsidP="001E5E99">
      <w:pPr>
        <w:spacing w:line="480" w:lineRule="auto"/>
        <w:rPr>
          <w:rFonts w:ascii="Times New Roman" w:hAnsi="Times New Roman" w:cs="Times New Roman"/>
          <w:sz w:val="24"/>
          <w:szCs w:val="24"/>
        </w:rPr>
      </w:pPr>
      <w:r w:rsidRPr="00A52BE7">
        <w:rPr>
          <w:rFonts w:ascii="Times New Roman" w:hAnsi="Times New Roman" w:cs="Times New Roman"/>
          <w:sz w:val="24"/>
          <w:szCs w:val="24"/>
        </w:rPr>
        <w:t>W’ – work capacity available above critical power</w:t>
      </w:r>
    </w:p>
    <w:p w14:paraId="42337DF9" w14:textId="77777777" w:rsidR="001E5E99" w:rsidRPr="00A52BE7" w:rsidRDefault="001E5E99" w:rsidP="001E5E99">
      <w:pPr>
        <w:spacing w:line="480" w:lineRule="auto"/>
        <w:rPr>
          <w:rFonts w:ascii="Times New Roman" w:hAnsi="Times New Roman" w:cs="Times New Roman"/>
          <w:sz w:val="24"/>
          <w:szCs w:val="24"/>
        </w:rPr>
      </w:pPr>
      <w:r w:rsidRPr="00A52BE7">
        <w:rPr>
          <w:rFonts w:ascii="Times New Roman" w:hAnsi="Times New Roman" w:cs="Times New Roman"/>
          <w:sz w:val="24"/>
          <w:szCs w:val="24"/>
        </w:rPr>
        <w:t>WEP – work performed above end-test power</w:t>
      </w:r>
    </w:p>
    <w:p w14:paraId="3BCD81CF" w14:textId="06A3E48C" w:rsidR="001E5E99" w:rsidRDefault="001E5E99" w:rsidP="00372A95">
      <w:pPr>
        <w:spacing w:line="480" w:lineRule="auto"/>
        <w:jc w:val="both"/>
        <w:rPr>
          <w:rFonts w:ascii="Times New Roman" w:hAnsi="Times New Roman" w:cs="Times New Roman"/>
          <w:b/>
          <w:sz w:val="24"/>
          <w:szCs w:val="24"/>
        </w:rPr>
      </w:pPr>
    </w:p>
    <w:p w14:paraId="588393B8" w14:textId="4E08294B" w:rsidR="001E5E99" w:rsidRDefault="001E5E99" w:rsidP="00372A95">
      <w:pPr>
        <w:spacing w:line="480" w:lineRule="auto"/>
        <w:jc w:val="both"/>
        <w:rPr>
          <w:rFonts w:ascii="Times New Roman" w:hAnsi="Times New Roman" w:cs="Times New Roman"/>
          <w:b/>
          <w:sz w:val="24"/>
          <w:szCs w:val="24"/>
        </w:rPr>
      </w:pPr>
    </w:p>
    <w:p w14:paraId="2A251364" w14:textId="77777777" w:rsidR="001E5E99" w:rsidRDefault="001E5E99" w:rsidP="00372A95">
      <w:pPr>
        <w:spacing w:line="480" w:lineRule="auto"/>
        <w:jc w:val="both"/>
        <w:rPr>
          <w:rFonts w:ascii="Times New Roman" w:hAnsi="Times New Roman" w:cs="Times New Roman"/>
          <w:b/>
          <w:sz w:val="24"/>
          <w:szCs w:val="24"/>
        </w:rPr>
      </w:pPr>
    </w:p>
    <w:p w14:paraId="28547F1E" w14:textId="25E0CAB6" w:rsidR="00372A95" w:rsidRPr="00372A95" w:rsidRDefault="00372A95" w:rsidP="00372A95">
      <w:pPr>
        <w:spacing w:line="480" w:lineRule="auto"/>
        <w:jc w:val="both"/>
        <w:rPr>
          <w:rFonts w:ascii="Times New Roman" w:hAnsi="Times New Roman" w:cs="Times New Roman"/>
          <w:b/>
          <w:sz w:val="24"/>
          <w:szCs w:val="24"/>
        </w:rPr>
      </w:pPr>
      <w:r w:rsidRPr="00372A95">
        <w:rPr>
          <w:rFonts w:ascii="Times New Roman" w:hAnsi="Times New Roman" w:cs="Times New Roman"/>
          <w:b/>
          <w:sz w:val="24"/>
          <w:szCs w:val="24"/>
        </w:rPr>
        <w:lastRenderedPageBreak/>
        <w:t>INTRODUCTION</w:t>
      </w:r>
    </w:p>
    <w:p w14:paraId="0D4F0153" w14:textId="634A5D7F" w:rsidR="003F25D1" w:rsidRDefault="00DC614E" w:rsidP="00372A95">
      <w:pPr>
        <w:spacing w:line="480" w:lineRule="auto"/>
        <w:jc w:val="both"/>
        <w:rPr>
          <w:rFonts w:ascii="Times New Roman" w:eastAsia="Calibri" w:hAnsi="Times New Roman" w:cs="Times New Roman"/>
          <w:sz w:val="24"/>
          <w:szCs w:val="24"/>
        </w:rPr>
      </w:pPr>
      <w:r w:rsidRPr="00DC614E">
        <w:rPr>
          <w:rFonts w:ascii="Times New Roman" w:hAnsi="Times New Roman" w:cs="Times New Roman"/>
          <w:sz w:val="24"/>
          <w:szCs w:val="24"/>
        </w:rPr>
        <w:t xml:space="preserve">The relationship between power and time to </w:t>
      </w:r>
      <w:r w:rsidR="003F25D1">
        <w:rPr>
          <w:rFonts w:ascii="Times New Roman" w:hAnsi="Times New Roman" w:cs="Times New Roman"/>
          <w:sz w:val="24"/>
          <w:szCs w:val="24"/>
        </w:rPr>
        <w:t>task-failure</w:t>
      </w:r>
      <w:r w:rsidRPr="00DC614E">
        <w:rPr>
          <w:rFonts w:ascii="Times New Roman" w:hAnsi="Times New Roman" w:cs="Times New Roman"/>
          <w:sz w:val="24"/>
          <w:szCs w:val="24"/>
        </w:rPr>
        <w:t xml:space="preserve"> </w:t>
      </w:r>
      <w:r w:rsidR="003F25D1">
        <w:rPr>
          <w:rFonts w:ascii="Times New Roman" w:hAnsi="Times New Roman" w:cs="Times New Roman"/>
          <w:sz w:val="24"/>
          <w:szCs w:val="24"/>
        </w:rPr>
        <w:t xml:space="preserve">during cycle exercise </w:t>
      </w:r>
      <w:r w:rsidR="00DF292A">
        <w:rPr>
          <w:rFonts w:ascii="Times New Roman" w:hAnsi="Times New Roman" w:cs="Times New Roman"/>
          <w:sz w:val="24"/>
          <w:szCs w:val="24"/>
        </w:rPr>
        <w:t>over durations spanning ~2–30 minutes</w:t>
      </w:r>
      <w:r w:rsidRPr="00DC614E">
        <w:rPr>
          <w:rFonts w:ascii="Times New Roman" w:hAnsi="Times New Roman" w:cs="Times New Roman"/>
          <w:sz w:val="24"/>
          <w:szCs w:val="24"/>
        </w:rPr>
        <w:t xml:space="preserve"> </w:t>
      </w:r>
      <w:r w:rsidR="0076393C">
        <w:rPr>
          <w:rFonts w:ascii="Times New Roman" w:hAnsi="Times New Roman" w:cs="Times New Roman"/>
          <w:sz w:val="24"/>
          <w:szCs w:val="24"/>
        </w:rPr>
        <w:t>is</w:t>
      </w:r>
      <w:r w:rsidRPr="00DC614E">
        <w:rPr>
          <w:rFonts w:ascii="Times New Roman" w:hAnsi="Times New Roman" w:cs="Times New Roman"/>
          <w:sz w:val="24"/>
          <w:szCs w:val="24"/>
        </w:rPr>
        <w:t xml:space="preserve"> well-described by a hyperbolic function</w:t>
      </w:r>
      <w:r w:rsidR="00A732C5">
        <w:rPr>
          <w:rFonts w:ascii="Times New Roman" w:hAnsi="Times New Roman" w:cs="Times New Roman"/>
          <w:sz w:val="24"/>
          <w:szCs w:val="24"/>
        </w:rPr>
        <w:t xml:space="preserve"> </w:t>
      </w:r>
      <w:r w:rsidRPr="00DC614E">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5LAaWu1P","properties":{"formattedCitation":"(Poole et al. 2016)","plainCitation":"(Poole et al. 2016)","noteIndex":0},"citationItems":[{"id":559,"uris":["http://zotero.org/users/5056530/items/49K3C298"],"uri":["http://zotero.org/users/5056530/items/49K3C298"],"itemData":{"id":559,"type":"article-journal","abstract":": The hyperbolic form of the power-duration relationship is rigorous and highly conserved across species, forms of exercise, and individual muscles/muscle groups. For modalities such as cycling, the relationship resolves to two parameters, the asymptote for power (critical power [CP]) and the so-called W' (work doable above CP), which together predict the tolerable duration of exercise above CP. Crucially, the CP concept integrates sentinel physiological profiles-respiratory, metabolic, and contractile-within a coherent framework that has great scientific and practical utility. Rather than calibrating equivalent exercise intensities relative to metabolically distant parameters such as the lactate threshold or V˙O2max, setting the exercise intensity relative to CP unifies the profile of systemic and intramuscular responses and, if greater than CP, predicts the tolerable duration of exercise until W' is expended, V˙O2max is attained, and intolerance is manifested. CP may be regarded as a \"fatigue threshold\" in the sense that it separates exercise intensity domains within which the physiological responses to exercise can (&lt;CP) or cannot (&gt;CP) be stabilized. The CP concept therefore enables important insights into 1) the principal loci of fatigue development (central vs. peripheral) at different intensities of exercise and 2) mechanisms of cardiovascular and metabolic control and their modulation by factors such as O2 delivery. Practically, the CP concept has great potential application in optimizing athletic training programs and performance as well as improving the life quality for individuals enduring chronic disease.","container-title":"Medicine and Science in Sports and Exercise","DOI":"10.1249/MSS.0000000000000939","ISSN":"1530-0315","issue":"11","journalAbbreviation":"Med Sci Sports Exerc","language":"eng","note":"PMID: 27031742\nPMCID: PMC5070974","page":"2320-2334","source":"PubMed","title":"Critical Power: An Important Fatigue Threshold in Exercise Physiology","title-short":"Critical Power","volume":"48","author":[{"family":"Poole","given":"David C."},{"family":"Burnley","given":"Mark"},{"family":"Vanhatalo","given":"Anni"},{"family":"Rossiter","given":"Harry B."},{"family":"Jones","given":"Andrew M."}],"issued":{"date-parts":[["2016",11]]}}}],"schema":"https://github.com/citation-style-language/schema/raw/master/csl-citation.json"} </w:instrText>
      </w:r>
      <w:r w:rsidRPr="00DC614E">
        <w:rPr>
          <w:rFonts w:ascii="Times New Roman" w:hAnsi="Times New Roman" w:cs="Times New Roman"/>
          <w:sz w:val="24"/>
          <w:szCs w:val="24"/>
        </w:rPr>
        <w:fldChar w:fldCharType="separate"/>
      </w:r>
      <w:r w:rsidR="00A732C5" w:rsidRPr="00A732C5">
        <w:rPr>
          <w:rFonts w:ascii="Times New Roman" w:hAnsi="Times New Roman" w:cs="Times New Roman"/>
          <w:sz w:val="24"/>
        </w:rPr>
        <w:t>(Poole et al. 2016)</w:t>
      </w:r>
      <w:r w:rsidRPr="00DC614E">
        <w:rPr>
          <w:rFonts w:ascii="Times New Roman" w:hAnsi="Times New Roman" w:cs="Times New Roman"/>
          <w:sz w:val="24"/>
          <w:szCs w:val="24"/>
        </w:rPr>
        <w:fldChar w:fldCharType="end"/>
      </w:r>
      <w:r w:rsidRPr="00DC614E">
        <w:rPr>
          <w:rFonts w:ascii="Times New Roman" w:hAnsi="Times New Roman" w:cs="Times New Roman"/>
          <w:sz w:val="24"/>
          <w:szCs w:val="24"/>
        </w:rPr>
        <w:t>. This power-time relationship is defined by two parameters: critical power</w:t>
      </w:r>
      <w:r w:rsidR="00EB39F5">
        <w:rPr>
          <w:rFonts w:ascii="Times New Roman" w:hAnsi="Times New Roman" w:cs="Times New Roman"/>
          <w:sz w:val="24"/>
          <w:szCs w:val="24"/>
        </w:rPr>
        <w:t xml:space="preserve"> (CP)</w:t>
      </w:r>
      <w:r w:rsidRPr="00DC614E">
        <w:rPr>
          <w:rFonts w:ascii="Times New Roman" w:hAnsi="Times New Roman" w:cs="Times New Roman"/>
          <w:sz w:val="24"/>
          <w:szCs w:val="24"/>
        </w:rPr>
        <w:t xml:space="preserve">; representing the power asymptote of the hyperbola, and </w:t>
      </w:r>
      <w:r w:rsidRPr="00DC614E">
        <w:rPr>
          <w:rFonts w:ascii="Times New Roman" w:hAnsi="Times New Roman" w:cs="Times New Roman"/>
          <w:i/>
          <w:sz w:val="24"/>
          <w:szCs w:val="24"/>
        </w:rPr>
        <w:t>W</w:t>
      </w:r>
      <w:r w:rsidRPr="00DC614E">
        <w:rPr>
          <w:rFonts w:ascii="Times New Roman" w:hAnsi="Times New Roman" w:cs="Times New Roman"/>
          <w:sz w:val="24"/>
          <w:szCs w:val="24"/>
        </w:rPr>
        <w:t xml:space="preserve">’; the curvature constant of the hyperbola representing a finite amount of work that can be performed above </w:t>
      </w:r>
      <w:r w:rsidR="00A40ED4">
        <w:rPr>
          <w:rFonts w:ascii="Times New Roman" w:hAnsi="Times New Roman" w:cs="Times New Roman"/>
          <w:sz w:val="24"/>
          <w:szCs w:val="24"/>
        </w:rPr>
        <w:t>CP</w:t>
      </w:r>
      <w:r w:rsidR="00A732C5">
        <w:rPr>
          <w:rFonts w:ascii="Times New Roman" w:hAnsi="Times New Roman" w:cs="Times New Roman"/>
          <w:sz w:val="24"/>
          <w:szCs w:val="24"/>
        </w:rPr>
        <w:t xml:space="preserve"> </w:t>
      </w:r>
      <w:r w:rsidRPr="00DC614E">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qgdGPPb4","properties":{"formattedCitation":"(Fukuba et al. 2003)","plainCitation":"(Fukuba et al. 2003)","noteIndex":0},"citationItems":[{"id":187,"uris":["http://zotero.org/users/5056530/items/NUGKPGDX"],"uri":["http://zotero.org/users/5056530/items/NUGKPGDX"],"itemData":{"id":187,"type":"article-journal","abstract":"INTRODUCTION: The tolerable duration (t) for high-intensity cycle ergometry bears a hyperbolic relationship to the power output (P) with an asymptote termed the critical power (CP), and a curvature constant (W') that is numerically equivalent to an amount of work that can be performed above CP. The physiological nature of W' has received little consideration compared with CP, e.g., whether the total amount of work above CP remains constant when the power actually changes during the high-intensity task.\nPURPOSE: The purpose of this study was to compare W' derived from the standard estimation method, consisting of several different constant-P tests, and the total amount of work above CP during an exhausting exercise bout using a variable-P protocol.\nMETHODS: Eleven healthy male subjects (age: 21-40 yr) volunteered to participate in this study. Each initially performed four-to-six high-intensity square-wave exercise bouts for estimation of CP [mean (SD); 213.3 (22.4) W] and W' [12.68 (3.08) kJ]. The subjects subsequently performed two variable-P tests to the limit of tolerance. During the first part, P was 117% or 134% of CP for a duration that expended approximately half of W'. The work rate was then abruptly increased to 134% (UP protocol) or decreased to 117% (DOWN protocol) of CP for the second part.\nRESULTS: There were no significant differences between W' [12.68 (3.08) kJ] and the total amount of work above CP during the UP [12.14 (4.18) kJ] and DOWN [12.72 (4.05) kJ] protocols (P &gt; 0.05).\nCONCLUSION: We conclude that the work equivalent of W' is not affected by power variations during exhausting cycle ergometry, at least in the P range of 100-134% of CP.","container-title":"Medicine and Science in Sports and Exercise","DOI":"10.1249/01.MSS.0000079047.84364.70","ISSN":"0195-9131","issue":"8","journalAbbreviation":"Med Sci Sports Exerc","language":"eng","note":"PMID: 12900698","page":"1413-1418","source":"PubMed","title":"The curvature constant parameter of the power-duration curve for varied-power exercise","volume":"35","author":[{"family":"Fukuba","given":"Yoshiyuki"},{"family":"Miura","given":"Akira"},{"family":"Endo","given":"Masako"},{"family":"Kan","given":"Akira"},{"family":"Yanagawa","given":"Kazumasa"},{"family":"Whipp","given":"Brian J."}],"issued":{"date-parts":[["2003",8]]}}}],"schema":"https://github.com/citation-style-language/schema/raw/master/csl-citation.json"} </w:instrText>
      </w:r>
      <w:r w:rsidRPr="00DC614E">
        <w:rPr>
          <w:rFonts w:ascii="Times New Roman" w:hAnsi="Times New Roman" w:cs="Times New Roman"/>
          <w:sz w:val="24"/>
          <w:szCs w:val="24"/>
        </w:rPr>
        <w:fldChar w:fldCharType="separate"/>
      </w:r>
      <w:r w:rsidR="00A732C5" w:rsidRPr="00A732C5">
        <w:rPr>
          <w:rFonts w:ascii="Times New Roman" w:hAnsi="Times New Roman" w:cs="Times New Roman"/>
          <w:sz w:val="24"/>
        </w:rPr>
        <w:t>(Fukuba et al. 2003)</w:t>
      </w:r>
      <w:r w:rsidRPr="00DC614E">
        <w:rPr>
          <w:rFonts w:ascii="Times New Roman" w:hAnsi="Times New Roman" w:cs="Times New Roman"/>
          <w:sz w:val="24"/>
          <w:szCs w:val="24"/>
        </w:rPr>
        <w:fldChar w:fldCharType="end"/>
      </w:r>
      <w:r w:rsidRPr="00DC614E">
        <w:rPr>
          <w:rFonts w:ascii="Times New Roman" w:hAnsi="Times New Roman" w:cs="Times New Roman"/>
          <w:sz w:val="24"/>
          <w:szCs w:val="24"/>
        </w:rPr>
        <w:t>.</w:t>
      </w:r>
      <w:r w:rsidR="003F25D1">
        <w:rPr>
          <w:rFonts w:ascii="Times New Roman" w:hAnsi="Times New Roman" w:cs="Times New Roman"/>
          <w:sz w:val="24"/>
          <w:szCs w:val="24"/>
        </w:rPr>
        <w:t xml:space="preserve"> </w:t>
      </w:r>
      <w:r w:rsidR="00EB39F5">
        <w:rPr>
          <w:rFonts w:ascii="Times New Roman" w:hAnsi="Times New Roman" w:cs="Times New Roman"/>
          <w:sz w:val="24"/>
          <w:szCs w:val="24"/>
        </w:rPr>
        <w:t>CP</w:t>
      </w:r>
      <w:r w:rsidR="003F25D1">
        <w:rPr>
          <w:rFonts w:ascii="Times New Roman" w:hAnsi="Times New Roman" w:cs="Times New Roman"/>
          <w:sz w:val="24"/>
          <w:szCs w:val="24"/>
        </w:rPr>
        <w:t xml:space="preserve"> represents an important parameter of aerobic function</w:t>
      </w:r>
      <w:r w:rsidR="00A732C5">
        <w:rPr>
          <w:rFonts w:ascii="Times New Roman" w:hAnsi="Times New Roman" w:cs="Times New Roman"/>
          <w:sz w:val="24"/>
          <w:szCs w:val="24"/>
        </w:rPr>
        <w:t xml:space="preserve"> </w:t>
      </w:r>
      <w:r w:rsidR="003F25D1">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siz9vR9G","properties":{"formattedCitation":"(Poole et al. 1988)","plainCitation":"(Poole et al. 1988)","noteIndex":0},"citationItems":[{"id":275,"uris":["http://zotero.org/users/5056530/items/7VGP3WU2"],"uri":["http://zotero.org/users/5056530/items/7VGP3WU2"],"itemData":{"id":275,"type":"article-journal","container-title":"Ergonomics","DOI":"10.1080/00140138808966766","ISSN":"0014-0139","issue":"9","journalAbbreviation":"Ergonomics","language":"eng","note":"PMID: 3191904","page":"1265-1279","source":"PubMed","title":"Metabolic and respiratory profile of the upper limit for prolonged exercise in man","volume":"31","author":[{"family":"Poole","given":"D. C."},{"family":"Ward","given":"S. A."},{"family":"Gardner","given":"G. W."},{"family":"Whipp","given":"B. J."}],"issued":{"date-parts":[["1988",9]]}}}],"schema":"https://github.com/citation-style-language/schema/raw/master/csl-citation.json"} </w:instrText>
      </w:r>
      <w:r w:rsidR="003F25D1">
        <w:rPr>
          <w:rFonts w:ascii="Times New Roman" w:hAnsi="Times New Roman" w:cs="Times New Roman"/>
          <w:sz w:val="24"/>
          <w:szCs w:val="24"/>
        </w:rPr>
        <w:fldChar w:fldCharType="separate"/>
      </w:r>
      <w:r w:rsidR="00A732C5" w:rsidRPr="00A732C5">
        <w:rPr>
          <w:rFonts w:ascii="Times New Roman" w:hAnsi="Times New Roman" w:cs="Times New Roman"/>
          <w:sz w:val="24"/>
        </w:rPr>
        <w:t>(Poole et al. 1988)</w:t>
      </w:r>
      <w:r w:rsidR="003F25D1">
        <w:rPr>
          <w:rFonts w:ascii="Times New Roman" w:hAnsi="Times New Roman" w:cs="Times New Roman"/>
          <w:sz w:val="24"/>
          <w:szCs w:val="24"/>
        </w:rPr>
        <w:fldChar w:fldCharType="end"/>
      </w:r>
      <w:r w:rsidR="003F25D1">
        <w:rPr>
          <w:rFonts w:ascii="Times New Roman" w:hAnsi="Times New Roman" w:cs="Times New Roman"/>
          <w:sz w:val="24"/>
          <w:szCs w:val="24"/>
        </w:rPr>
        <w:t xml:space="preserve">; separating exercise intensities where a steady-state is attainable for pulmonary oxygen uptake </w:t>
      </w:r>
      <w:r w:rsidR="003F25D1" w:rsidRPr="003F25D1">
        <w:rPr>
          <w:rFonts w:ascii="Times New Roman" w:hAnsi="Times New Roman" w:cs="Times New Roman"/>
          <w:sz w:val="24"/>
          <w:szCs w:val="24"/>
        </w:rPr>
        <w:t>(</w:t>
      </w:r>
      <w:bookmarkStart w:id="0" w:name="_Hlk61709033"/>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3F25D1" w:rsidRPr="003F25D1">
        <w:rPr>
          <w:rFonts w:ascii="Times New Roman" w:eastAsia="Calibri" w:hAnsi="Times New Roman" w:cs="Times New Roman"/>
          <w:sz w:val="24"/>
          <w:szCs w:val="24"/>
        </w:rPr>
        <w:t>O</w:t>
      </w:r>
      <w:r w:rsidR="003F25D1" w:rsidRPr="003F25D1">
        <w:rPr>
          <w:rFonts w:ascii="Times New Roman" w:eastAsia="Calibri" w:hAnsi="Times New Roman" w:cs="Times New Roman"/>
          <w:sz w:val="24"/>
          <w:szCs w:val="24"/>
          <w:vertAlign w:val="subscript"/>
        </w:rPr>
        <w:t>2</w:t>
      </w:r>
      <w:bookmarkEnd w:id="0"/>
      <w:r w:rsidR="003F25D1" w:rsidRPr="003F25D1">
        <w:rPr>
          <w:rFonts w:ascii="Times New Roman" w:eastAsia="Calibri" w:hAnsi="Times New Roman" w:cs="Times New Roman"/>
          <w:sz w:val="24"/>
          <w:szCs w:val="24"/>
        </w:rPr>
        <w:t>)</w:t>
      </w:r>
      <w:r w:rsidR="003F25D1">
        <w:rPr>
          <w:rFonts w:ascii="Times New Roman" w:eastAsia="Calibri" w:hAnsi="Times New Roman" w:cs="Times New Roman"/>
          <w:sz w:val="24"/>
          <w:szCs w:val="24"/>
        </w:rPr>
        <w:t xml:space="preserve"> and muscle metabolites (i.e. “heavy” intensity domain) from intensities where a steady-state is unattainable (i.e. “severe” intensity domain)</w:t>
      </w:r>
      <w:r w:rsidR="00A732C5">
        <w:rPr>
          <w:rFonts w:ascii="Times New Roman" w:eastAsia="Calibri" w:hAnsi="Times New Roman" w:cs="Times New Roman"/>
          <w:sz w:val="24"/>
          <w:szCs w:val="24"/>
        </w:rPr>
        <w:t xml:space="preserve"> </w:t>
      </w:r>
      <w:r w:rsidR="003F25D1">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mgdSMrlS","properties":{"formattedCitation":"(Poole et al. 1988; Jones et al. 2008)","plainCitation":"(Poole et al. 1988; Jones et al. 2008)","noteIndex":0},"citationItems":[{"id":275,"uris":["http://zotero.org/users/5056530/items/7VGP3WU2"],"uri":["http://zotero.org/users/5056530/items/7VGP3WU2"],"itemData":{"id":275,"type":"article-journal","container-title":"Ergonomics","DOI":"10.1080/00140138808966766","ISSN":"0014-0139","issue":"9","journalAbbreviation":"Ergonomics","language":"eng","note":"PMID: 3191904","page":"1265-1279","source":"PubMed","title":"Metabolic and respiratory profile of the upper limit for prolonged exercise in man","volume":"31","author":[{"family":"Poole","given":"D. C."},{"family":"Ward","given":"S. A."},{"family":"Gardner","given":"G. W."},{"family":"Whipp","given":"B. J."}],"issued":{"date-parts":[["1988",9]]}}},{"id":277,"uris":["http://zotero.org/users/5056530/items/W4WQ58MJ"],"uri":["http://zotero.org/users/5056530/items/W4WQ58MJ"],"itemData":{"id":277,"type":"article-journal","abstract":"We tested the hypothesis that the asymptote of the hyperbolic relationship between work rate and time to exhaustion during muscular exercise, the \"critical power\" (CP), represents the highest constant work rate that can be sustained without a progressive loss of homeostasis [as assessed using (31)P magnetic resonance spectroscopy (MRS) measurements of muscle metabolites]. Six healthy male subjects initially completed single-leg knee-extension exercise at three to four different constant work rates to the limit of tolerance (range 3-18 min) for estimation of the CP (mean +/- SD, 20 +/- 2 W). Subsequently, the subjects exercised at work rates 10% below CP (&lt;CP) for 20 min and 10% above CP (&gt;CP) for as long as possible, while the metabolic responses in the contracting quadriceps muscle, i.e., phosphorylcreatine concentration ([PCr]), P(i) concentration ([P(i)]), and pH, were estimated using (31)P-MRS. All subjects completed 20 min of &lt;CP exercise without duress, whereas the limit of tolerance during &gt;CP exercise was 14.7 +/- 7.1 min. During &lt;CP exercise, stable values for [PCr], [P(i)], and pH were attained within 3 min after the onset of exercise, and there were no further significant changes in these variables (end-exercise values = 68 +/- 11% of baseline [PCr], 314 +/- 216% of baseline [P(i)], and pH 7.01 +/- 0.03). During &gt;CP exercise, however, [PCr] continued to fall to the point of exhaustion and [P(i)] and pH changed precipitously to values that are typically observed at the termination of high-intensity exhaustive exercise (end-exercise values = 26 +/- 16% of baseline [PCr], 564 +/- 167% of baseline [P(i)], and pH 6.87 +/- 0.10, all P &lt; 0.05 vs. &lt;CP exercise). These data support the hypothesis that the CP represents the highest constant work rate that can be sustained without a progressive depletion of muscle high-energy phosphates and a rapid accumulation of metabolites (i.e., H(+) concentration and [P(i)]), which have been associated with the fatigue process.","container-title":"American Journal of Physiology. Regulatory, Integrative and Comparative Physiology","DOI":"10.1152/ajpregu.00731.2007","ISSN":"0363-6119","issue":"2","journalAbbreviation":"Am. J. Physiol. Regul. Integr. Comp. Physiol.","language":"eng","note":"PMID: 18056980","page":"R585-593","source":"PubMed","title":"Muscle metabolic responses to exercise above and below the \"critical power\" assessed using 31P-MRS","volume":"294","author":[{"family":"Jones","given":"Andrew M."},{"family":"Wilkerson","given":"Daryl P."},{"family":"DiMenna","given":"Fred"},{"family":"Fulford","given":"Jonathan"},{"family":"Poole","given":"David C."}],"issued":{"date-parts":[["2008",2]]}}}],"schema":"https://github.com/citation-style-language/schema/raw/master/csl-citation.json"} </w:instrText>
      </w:r>
      <w:r w:rsidR="003F25D1">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Poole et al. 1988; Jones et al. 2008)</w:t>
      </w:r>
      <w:r w:rsidR="003F25D1">
        <w:rPr>
          <w:rFonts w:ascii="Times New Roman" w:eastAsia="Calibri" w:hAnsi="Times New Roman" w:cs="Times New Roman"/>
          <w:sz w:val="24"/>
          <w:szCs w:val="24"/>
        </w:rPr>
        <w:fldChar w:fldCharType="end"/>
      </w:r>
      <w:r w:rsidR="003F25D1">
        <w:rPr>
          <w:rFonts w:ascii="Times New Roman" w:eastAsia="Calibri" w:hAnsi="Times New Roman" w:cs="Times New Roman"/>
          <w:sz w:val="24"/>
          <w:szCs w:val="24"/>
        </w:rPr>
        <w:t xml:space="preserve">. During sustained exercise above </w:t>
      </w:r>
      <w:r w:rsidR="00EB39F5">
        <w:rPr>
          <w:rFonts w:ascii="Times New Roman" w:eastAsia="Calibri" w:hAnsi="Times New Roman" w:cs="Times New Roman"/>
          <w:sz w:val="24"/>
          <w:szCs w:val="24"/>
        </w:rPr>
        <w:t>CP</w:t>
      </w:r>
      <w:r w:rsidR="003F25D1">
        <w:rPr>
          <w:rFonts w:ascii="Times New Roman" w:eastAsia="Calibri" w:hAnsi="Times New Roman" w:cs="Times New Roman"/>
          <w:sz w:val="24"/>
          <w:szCs w:val="24"/>
        </w:rPr>
        <w:t xml:space="preserve">, therefore, pulmonary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3F25D1" w:rsidRPr="003F25D1">
        <w:rPr>
          <w:rFonts w:ascii="Times New Roman" w:eastAsia="Calibri" w:hAnsi="Times New Roman" w:cs="Times New Roman"/>
          <w:sz w:val="24"/>
          <w:szCs w:val="24"/>
        </w:rPr>
        <w:t>O</w:t>
      </w:r>
      <w:r w:rsidR="003F25D1" w:rsidRPr="003F25D1">
        <w:rPr>
          <w:rFonts w:ascii="Times New Roman" w:eastAsia="Calibri" w:hAnsi="Times New Roman" w:cs="Times New Roman"/>
          <w:sz w:val="24"/>
          <w:szCs w:val="24"/>
          <w:vertAlign w:val="subscript"/>
        </w:rPr>
        <w:t>2</w:t>
      </w:r>
      <w:r w:rsidR="003F25D1">
        <w:rPr>
          <w:rFonts w:ascii="Times New Roman" w:eastAsia="Calibri" w:hAnsi="Times New Roman" w:cs="Times New Roman"/>
          <w:sz w:val="24"/>
          <w:szCs w:val="24"/>
          <w:vertAlign w:val="subscript"/>
        </w:rPr>
        <w:t xml:space="preserve"> </w:t>
      </w:r>
      <w:r w:rsidR="003F25D1">
        <w:rPr>
          <w:rFonts w:ascii="Times New Roman" w:eastAsia="Calibri" w:hAnsi="Times New Roman" w:cs="Times New Roman"/>
          <w:sz w:val="24"/>
          <w:szCs w:val="24"/>
        </w:rPr>
        <w:t>is driven towards its maximal value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3F25D1" w:rsidRPr="003F25D1">
        <w:rPr>
          <w:rFonts w:ascii="Times New Roman" w:eastAsia="Calibri" w:hAnsi="Times New Roman" w:cs="Times New Roman"/>
          <w:sz w:val="24"/>
          <w:szCs w:val="24"/>
        </w:rPr>
        <w:t>O</w:t>
      </w:r>
      <w:r w:rsidR="003F25D1" w:rsidRPr="003F25D1">
        <w:rPr>
          <w:rFonts w:ascii="Times New Roman" w:eastAsia="Calibri" w:hAnsi="Times New Roman" w:cs="Times New Roman"/>
          <w:sz w:val="24"/>
          <w:szCs w:val="24"/>
          <w:vertAlign w:val="subscript"/>
        </w:rPr>
        <w:t>2</w:t>
      </w:r>
      <w:r w:rsidR="003F25D1">
        <w:rPr>
          <w:rFonts w:ascii="Times New Roman" w:eastAsia="Calibri" w:hAnsi="Times New Roman" w:cs="Times New Roman"/>
          <w:sz w:val="24"/>
          <w:szCs w:val="24"/>
          <w:vertAlign w:val="subscript"/>
        </w:rPr>
        <w:t xml:space="preserve"> </w:t>
      </w:r>
      <w:r w:rsidR="003F25D1">
        <w:rPr>
          <w:rFonts w:ascii="Times New Roman" w:eastAsia="Calibri" w:hAnsi="Times New Roman" w:cs="Times New Roman"/>
          <w:sz w:val="24"/>
          <w:szCs w:val="24"/>
        </w:rPr>
        <w:t>max)</w:t>
      </w:r>
      <w:r w:rsidR="00A732C5">
        <w:rPr>
          <w:rFonts w:ascii="Times New Roman" w:eastAsia="Calibri" w:hAnsi="Times New Roman" w:cs="Times New Roman"/>
          <w:sz w:val="24"/>
          <w:szCs w:val="24"/>
        </w:rPr>
        <w:t xml:space="preserve"> </w:t>
      </w:r>
      <w:r w:rsidR="003F25D1">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6oPLQz8V","properties":{"formattedCitation":"(Poole et al. 1988)","plainCitation":"(Poole et al. 1988)","noteIndex":0},"citationItems":[{"id":275,"uris":["http://zotero.org/users/5056530/items/7VGP3WU2"],"uri":["http://zotero.org/users/5056530/items/7VGP3WU2"],"itemData":{"id":275,"type":"article-journal","container-title":"Ergonomics","DOI":"10.1080/00140138808966766","ISSN":"0014-0139","issue":"9","journalAbbreviation":"Ergonomics","language":"eng","note":"PMID: 3191904","page":"1265-1279","source":"PubMed","title":"Metabolic and respiratory profile of the upper limit for prolonged exercise in man","volume":"31","author":[{"family":"Poole","given":"D. C."},{"family":"Ward","given":"S. A."},{"family":"Gardner","given":"G. W."},{"family":"Whipp","given":"B. J."}],"issued":{"date-parts":[["1988",9]]}}}],"schema":"https://github.com/citation-style-language/schema/raw/master/csl-citation.json"} </w:instrText>
      </w:r>
      <w:r w:rsidR="003F25D1">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Poole et al. 1988)</w:t>
      </w:r>
      <w:r w:rsidR="003F25D1">
        <w:rPr>
          <w:rFonts w:ascii="Times New Roman" w:eastAsia="Calibri" w:hAnsi="Times New Roman" w:cs="Times New Roman"/>
          <w:sz w:val="24"/>
          <w:szCs w:val="24"/>
        </w:rPr>
        <w:fldChar w:fldCharType="end"/>
      </w:r>
      <w:r w:rsidR="003F25D1">
        <w:rPr>
          <w:rFonts w:ascii="Times New Roman" w:eastAsia="Calibri" w:hAnsi="Times New Roman" w:cs="Times New Roman"/>
          <w:sz w:val="24"/>
          <w:szCs w:val="24"/>
        </w:rPr>
        <w:t>, intramuscular phosphocreatine projects towards a nadir</w:t>
      </w:r>
      <w:r w:rsidR="00A732C5">
        <w:rPr>
          <w:rFonts w:ascii="Times New Roman" w:eastAsia="Calibri" w:hAnsi="Times New Roman" w:cs="Times New Roman"/>
          <w:sz w:val="24"/>
          <w:szCs w:val="24"/>
        </w:rPr>
        <w:t xml:space="preserve"> </w:t>
      </w:r>
      <w:r w:rsidR="003F25D1">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XRHt1bS4","properties":{"formattedCitation":"(Jones et al. 2008)","plainCitation":"(Jones et al. 2008)","noteIndex":0},"citationItems":[{"id":277,"uris":["http://zotero.org/users/5056530/items/W4WQ58MJ"],"uri":["http://zotero.org/users/5056530/items/W4WQ58MJ"],"itemData":{"id":277,"type":"article-journal","abstract":"We tested the hypothesis that the asymptote of the hyperbolic relationship between work rate and time to exhaustion during muscular exercise, the \"critical power\" (CP), represents the highest constant work rate that can be sustained without a progressive loss of homeostasis [as assessed using (31)P magnetic resonance spectroscopy (MRS) measurements of muscle metabolites]. Six healthy male subjects initially completed single-leg knee-extension exercise at three to four different constant work rates to the limit of tolerance (range 3-18 min) for estimation of the CP (mean +/- SD, 20 +/- 2 W). Subsequently, the subjects exercised at work rates 10% below CP (&lt;CP) for 20 min and 10% above CP (&gt;CP) for as long as possible, while the metabolic responses in the contracting quadriceps muscle, i.e., phosphorylcreatine concentration ([PCr]), P(i) concentration ([P(i)]), and pH, were estimated using (31)P-MRS. All subjects completed 20 min of &lt;CP exercise without duress, whereas the limit of tolerance during &gt;CP exercise was 14.7 +/- 7.1 min. During &lt;CP exercise, stable values for [PCr], [P(i)], and pH were attained within 3 min after the onset of exercise, and there were no further significant changes in these variables (end-exercise values = 68 +/- 11% of baseline [PCr], 314 +/- 216% of baseline [P(i)], and pH 7.01 +/- 0.03). During &gt;CP exercise, however, [PCr] continued to fall to the point of exhaustion and [P(i)] and pH changed precipitously to values that are typically observed at the termination of high-intensity exhaustive exercise (end-exercise values = 26 +/- 16% of baseline [PCr], 564 +/- 167% of baseline [P(i)], and pH 6.87 +/- 0.10, all P &lt; 0.05 vs. &lt;CP exercise). These data support the hypothesis that the CP represents the highest constant work rate that can be sustained without a progressive depletion of muscle high-energy phosphates and a rapid accumulation of metabolites (i.e., H(+) concentration and [P(i)]), which have been associated with the fatigue process.","container-title":"American Journal of Physiology. Regulatory, Integrative and Comparative Physiology","DOI":"10.1152/ajpregu.00731.2007","ISSN":"0363-6119","issue":"2","journalAbbreviation":"Am. J. Physiol. Regul. Integr. Comp. Physiol.","language":"eng","note":"PMID: 18056980","page":"R585-593","source":"PubMed","title":"Muscle metabolic responses to exercise above and below the \"critical power\" assessed using 31P-MRS","volume":"294","author":[{"family":"Jones","given":"Andrew M."},{"family":"Wilkerson","given":"Daryl P."},{"family":"DiMenna","given":"Fred"},{"family":"Fulford","given":"Jonathan"},{"family":"Poole","given":"David C."}],"issued":{"date-parts":[["2008",2]]}}}],"schema":"https://github.com/citation-style-language/schema/raw/master/csl-citation.json"} </w:instrText>
      </w:r>
      <w:r w:rsidR="003F25D1">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Jones et al. 2008)</w:t>
      </w:r>
      <w:r w:rsidR="003F25D1">
        <w:rPr>
          <w:rFonts w:ascii="Times New Roman" w:eastAsia="Calibri" w:hAnsi="Times New Roman" w:cs="Times New Roman"/>
          <w:sz w:val="24"/>
          <w:szCs w:val="24"/>
        </w:rPr>
        <w:fldChar w:fldCharType="end"/>
      </w:r>
      <w:r w:rsidR="003F25D1">
        <w:rPr>
          <w:rFonts w:ascii="Times New Roman" w:eastAsia="Calibri" w:hAnsi="Times New Roman" w:cs="Times New Roman"/>
          <w:sz w:val="24"/>
          <w:szCs w:val="24"/>
        </w:rPr>
        <w:t>, and exercise tolerance is predictably limited</w:t>
      </w:r>
      <w:r w:rsidR="00A732C5">
        <w:rPr>
          <w:rFonts w:ascii="Times New Roman" w:eastAsia="Calibri" w:hAnsi="Times New Roman" w:cs="Times New Roman"/>
          <w:sz w:val="24"/>
          <w:szCs w:val="24"/>
        </w:rPr>
        <w:t xml:space="preserve"> </w:t>
      </w:r>
      <w:r w:rsidR="003F25D1">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wTlua8jN","properties":{"formattedCitation":"(Poole et al. 2016)","plainCitation":"(Poole et al. 2016)","noteIndex":0},"citationItems":[{"id":559,"uris":["http://zotero.org/users/5056530/items/49K3C298"],"uri":["http://zotero.org/users/5056530/items/49K3C298"],"itemData":{"id":559,"type":"article-journal","abstract":": The hyperbolic form of the power-duration relationship is rigorous and highly conserved across species, forms of exercise, and individual muscles/muscle groups. For modalities such as cycling, the relationship resolves to two parameters, the asymptote for power (critical power [CP]) and the so-called W' (work doable above CP), which together predict the tolerable duration of exercise above CP. Crucially, the CP concept integrates sentinel physiological profiles-respiratory, metabolic, and contractile-within a coherent framework that has great scientific and practical utility. Rather than calibrating equivalent exercise intensities relative to metabolically distant parameters such as the lactate threshold or V˙O2max, setting the exercise intensity relative to CP unifies the profile of systemic and intramuscular responses and, if greater than CP, predicts the tolerable duration of exercise until W' is expended, V˙O2max is attained, and intolerance is manifested. CP may be regarded as a \"fatigue threshold\" in the sense that it separates exercise intensity domains within which the physiological responses to exercise can (&lt;CP) or cannot (&gt;CP) be stabilized. The CP concept therefore enables important insights into 1) the principal loci of fatigue development (central vs. peripheral) at different intensities of exercise and 2) mechanisms of cardiovascular and metabolic control and their modulation by factors such as O2 delivery. Practically, the CP concept has great potential application in optimizing athletic training programs and performance as well as improving the life quality for individuals enduring chronic disease.","container-title":"Medicine and Science in Sports and Exercise","DOI":"10.1249/MSS.0000000000000939","ISSN":"1530-0315","issue":"11","journalAbbreviation":"Med Sci Sports Exerc","language":"eng","note":"PMID: 27031742\nPMCID: PMC5070974","page":"2320-2334","source":"PubMed","title":"Critical Power: An Important Fatigue Threshold in Exercise Physiology","title-short":"Critical Power","volume":"48","author":[{"family":"Poole","given":"David C."},{"family":"Burnley","given":"Mark"},{"family":"Vanhatalo","given":"Anni"},{"family":"Rossiter","given":"Harry B."},{"family":"Jones","given":"Andrew M."}],"issued":{"date-parts":[["2016",11]]}}}],"schema":"https://github.com/citation-style-language/schema/raw/master/csl-citation.json"} </w:instrText>
      </w:r>
      <w:r w:rsidR="003F25D1">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Poole et al. 2016)</w:t>
      </w:r>
      <w:r w:rsidR="003F25D1">
        <w:rPr>
          <w:rFonts w:ascii="Times New Roman" w:eastAsia="Calibri" w:hAnsi="Times New Roman" w:cs="Times New Roman"/>
          <w:sz w:val="24"/>
          <w:szCs w:val="24"/>
        </w:rPr>
        <w:fldChar w:fldCharType="end"/>
      </w:r>
      <w:r w:rsidR="003F25D1">
        <w:rPr>
          <w:rFonts w:ascii="Times New Roman" w:eastAsia="Calibri" w:hAnsi="Times New Roman" w:cs="Times New Roman"/>
          <w:sz w:val="24"/>
          <w:szCs w:val="24"/>
        </w:rPr>
        <w:t>.</w:t>
      </w:r>
    </w:p>
    <w:p w14:paraId="4ECF2848" w14:textId="415CF718" w:rsidR="008E1B37" w:rsidRPr="00585706" w:rsidRDefault="00EB39F5" w:rsidP="008E1B37">
      <w:pPr>
        <w:spacing w:line="480" w:lineRule="auto"/>
        <w:jc w:val="both"/>
        <w:rPr>
          <w:rFonts w:ascii="Times New Roman" w:hAnsi="Times New Roman" w:cs="Times New Roman"/>
          <w:sz w:val="24"/>
          <w:szCs w:val="24"/>
        </w:rPr>
      </w:pPr>
      <w:r>
        <w:rPr>
          <w:rFonts w:ascii="Times New Roman" w:eastAsia="Calibri" w:hAnsi="Times New Roman" w:cs="Times New Roman"/>
          <w:sz w:val="24"/>
          <w:szCs w:val="24"/>
        </w:rPr>
        <w:t xml:space="preserve">CP and </w:t>
      </w:r>
      <w:r w:rsidRPr="00EB39F5">
        <w:rPr>
          <w:rFonts w:ascii="Times New Roman" w:eastAsia="Calibri" w:hAnsi="Times New Roman" w:cs="Times New Roman"/>
          <w:i/>
          <w:sz w:val="24"/>
          <w:szCs w:val="24"/>
        </w:rPr>
        <w:t>W</w:t>
      </w:r>
      <w:r>
        <w:rPr>
          <w:rFonts w:ascii="Times New Roman" w:eastAsia="Calibri" w:hAnsi="Times New Roman" w:cs="Times New Roman"/>
          <w:sz w:val="24"/>
          <w:szCs w:val="24"/>
        </w:rPr>
        <w:t>’ are both sensitive to exercise training</w:t>
      </w:r>
      <w:r w:rsidR="00A732C5">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9iVn4xhD","properties":{"formattedCitation":"(Gaesser and Wilson 1988; Poole et al. 1990; Jenkins and Quigley 1992; Vanhatalo et al. 2008a)","plainCitation":"(Gaesser and Wilson 1988; Poole et al. 1990; Jenkins and Quigley 1992; Vanhatalo et al. 2008a)","noteIndex":0},"citationItems":[{"id":331,"uris":["http://zotero.org/users/5056530/items/5XV2BIPB"],"uri":["http://zotero.org/users/5056530/items/5XV2BIPB"],"itemData":{"id":331,"type":"article-journal","abstract":"The present investigation was conducted to determine whether critical power (CP) assesses the ability to perform continuous aerobic exercise and to determine whether training-induced changes in aerobic endurance are reflected by changes in the slope, but not the y-intercept of the CP function. Twelve healthy, active, but untrained male students (mean age +/- SD = 19.1 +/- 0.8 yr) undertook 8 wk of cycle ergometer endurance training (30-40 min a day, three times a week) at an intensity corresponding to their CP. Six control subjects of similar age and initial training status refrained from regular exercise for the same period. Before and immediately following the training period, each of the 18 participants completed three cycle ergometer tests to determine their CP function, an incremental exercise task to establish their maximal oxygen uptake (VO2max), and 40 min of continuous cycle ergometry at or near their calculated CP. CP was significantly correlated with endurance time at 270 W (r = 0.65, P &lt; 0.05) and with the mean power that could be maintained for 40 min (r = 0.87-0.95, P &lt; 0.01), but overestimated the latter by less than 6%. In response to endurance training, CP increased from a mean of 196 +/- 40.9 W to 255 +/- 28.4 W (31%) (ANCOVA, P &lt; 0.01), while the mean power output maintained for 40 min of exercise increased from 190 +/- 34.5 W to 242 +/- 34.9 W (28%). VO2max increased from 49.2 +/- 7.8 ml.kg-1.min-1 to 53.4 +/- 6.4 ml.kg-1.min-1 (8.5%) (P &lt; 0.01).(ABSTRACT TRUNCATED AT 250 WORDS)","container-title":"Medicine and Science in Sports and Exercise","ISSN":"0195-9131","issue":"11","journalAbbreviation":"Med Sci Sports Exerc","language":"eng","note":"PMID: 1435180","page":"1283-1289","source":"PubMed","title":"Endurance training enhances critical power","volume":"24","author":[{"family":"Jenkins","given":"D. G."},{"family":"Quigley","given":"B. M."}],"issued":{"date-parts":[["1992",11]]}}},{"id":330,"uris":["http://zotero.org/users/5056530/items/IHB77SV8"],"uri":["http://zotero.org/users/5056530/items/IHB77SV8"],"itemData":{"id":330,"type":"article-journal","abstract":"The purpose of this study was to evaluate the effects of 6 weeks of low-intensity continuous exercise training (CE; 40 min at 50% VO2peak, 3 days/week) and high-intensity interval exercise training (IE: 10 x 2 min at VO2peak, 3 days/week) on the parameters of the power-endurance time relationship for cycle ergometry. The hyperbolic relationship between power and endurance time was linearized by expressing the power against the inverse of time, as described by Whipp et al. (22). This model consists of two parameters: theta f, a fatigue threshold reflecting the capability for sustained aerobic power, and W', a constant postulated to reflect a finite energy store (i.e., those factors comprising the O2 deficit: Phosphagen stores, anaerobic glycogenolysis, myoglobin O2 stores). Prior to training, test-retest reliability coefficients (r2) for theta f and W' were 0.92 and 0.62, respectively (P less than 0.01). Training resulted in significant (P less than 0.01) increases in theta f for both CE [27 +/- 3 W (13.4%) increase] and IE [33 +/- 5 W (15.0%) increase], with no difference between groups. Increases in theta f were not dependent upon improvements in VO2peak. W' was not changed significantly in either group after training. However, a significant negative correlation between the training-induced changes in theta f and W' (R = 0.76; P less than 0.01) was obtained. The minimum intensity threshold for exercise training necessary to elicit increases in theta f has yet to be identified, but is at least as low as 50% of VO2peak.","container-title":"International Journal of Sports Medicine","DOI":"10.1055/s-2007-1025043","ISSN":"0172-4622","issue":"6","journalAbbreviation":"Int J Sports Med","language":"eng","note":"PMID: 3253231","page":"417-421","source":"PubMed","title":"Effects of continuous and interval training on the parameters of the power-endurance time relationship for high-intensity exercise","volume":"9","author":[{"family":"Gaesser","given":"G. A."},{"family":"Wilson","given":"L. A."}],"issued":{"date-parts":[["1988",12]]}}},{"id":553,"uris":["http://zotero.org/users/5056530/items/C2T78U45"],"uri":["http://zotero.org/users/5056530/items/C2T78U45"],"itemData":{"id":553,"type":"article-journal","abstract":"The tolerable work duration (t) for high-intensity cycling is well described as a hyperbolic function of power (W): W = (W'.t-1) + Wa, where Wa is the upper limit for sustainable power (lying between maximum W and the threshold for sustained blood [lactate] increase, theta lac), and W' is a constant which defines the amount of work which can be performed greater than Wa. As training increases the tolerable duration of high-intensity cycling, we explored whether this reflected an alteration of Wa, W' or both. Before and after a 7-week regimen of intense interval cycle-training by healthy males, we estimated ( ) theta lac and determined maximum O2 uptake (mu VO2); Wa; W'; and the temporal profiles of pulmonary gas exchange, blood gas, acid-base and metabolic response to constant-load cycling at and above Wa. Although training increased theta lac (24%), mu VO2 (15%) and Wa (15%), W' was unaffected. For exercise at Wa, a steady state was attained for VO2, [lactate] and pH both pre- and post-training, despite blood [norepinephrine] and [epinephrine] ([NE], [E]) and rectal temperature continuing to rise. For exercise greater than Wa, there was a progressive increase in VO2 (resulting in mu VO2 at fatigue), [lactate], [NE], [E] and rectal temperature, and a progressive decrease for pH. We conclude that the increased endurance capacity for high-intensity exercise following training reflects an increased W asymptote of the W-t relationship with no effect on its curvature; consequently, there is no appreciable change in the amount of work which can be performed above Wa.(ABSTRACT TRUNCATED AT 250 WORDS)","container-title":"European Journal of Applied Physiology and Occupational Physiology","ISSN":"0301-5548","issue":"6","journalAbbreviation":"Eur J Appl Physiol Occup Physiol","language":"eng","note":"PMID: 2303047","page":"421-429","source":"PubMed","title":"The effects of training on the metabolic and respiratory profile of high-intensity cycle ergometer exercise","volume":"59","author":[{"family":"Poole","given":"D. C."},{"family":"Ward","given":"S. A."},{"family":"Whipp","given":"B. J."}],"issued":{"date-parts":[["1990"]]}}},{"id":604,"uris":["http://zotero.org/users/5056530/items/YTAUH9U2"],"uri":["http://zotero.org/users/5056530/items/YTAUH9U2"],"itemData":{"id":604,"type":"article-journal","abstract":"PURPOSE: The aim of this investigation was to test the hypothesis that a 3-min all-out cycling test would detect a change in critical power (CP) after a 4-wk interval training intervention.\nMETHODS: Nine habitually active subjects completed a ramp test, two 3-min all-out tests to establish the end power (EP) and the work done above EP (WEP), and three predicting trials to establish CP and W' using the work-time model (W = CPt + W'). After 12 supervised high-intensity interval training sessions over 4 wk, subjects repeated the testing procedures.\nRESULTS: The CP increased in all subjects after training (pretraining: 230 +/- 53 W; posttraining: 255 +/- 50 W; t8 = 7.47, P &lt; 0.001), with no statistically significant effect on the W' (pretraining: 17.2 +/- 4.2 kJ; posttraining: 15.5 +/- 3.8 kJ; t8 = 2.03, P = 0.08). The all-out test EP was increased after training from 225 +/- 52 W to 248 +/- 46 W (t8 = 6.26, P &lt; 0.001). The EP and CP estimates before and after training were not different and were highly correlated (pretraining: r = 0.96, P &lt; 0.001; posttraining: r = 0.95, P &lt; 0.001). In addition, the increase in EP was correlated with (r = 0.77, P = 0.016) and not different from (t8 = 0.60, P = 0.57) the increase in CP. There was no change in the WEP from pretraining to posttraining (t8 = 1.89, P = 0.10).\nCONCLUSIONS: The present study shows that the 3-min all-out test closely estimates CP across a wide range of aerobic fitness and is sensitive to training-induced changes in CP.","container-title":"Medicine and Science in Sports and Exercise","DOI":"10.1249/MSS.0b013e318177871a","ISSN":"1530-0315","issue":"9","journalAbbreviation":"Med Sci Sports Exerc","language":"eng","note":"PMID: 18685519","page":"1693-1699","source":"PubMed","title":"A 3-min all-out cycling test is sensitive to a change in critical power","volume":"40","author":[{"family":"Vanhatalo","given":"Anni"},{"family":"Doust","given":"Jonathan H."},{"family":"Burnley","given":"Mark"}],"issued":{"date-parts":[["2008",9]]}}}],"schema":"https://github.com/citation-style-language/schema/raw/master/csl-citation.json"} </w:instrText>
      </w:r>
      <w:r>
        <w:rPr>
          <w:rFonts w:ascii="Times New Roman" w:eastAsia="Calibri" w:hAnsi="Times New Roman" w:cs="Times New Roman"/>
          <w:sz w:val="24"/>
          <w:szCs w:val="24"/>
        </w:rPr>
        <w:fldChar w:fldCharType="separate"/>
      </w:r>
      <w:r w:rsidR="005C40A8" w:rsidRPr="005C40A8">
        <w:rPr>
          <w:rFonts w:ascii="Times New Roman" w:hAnsi="Times New Roman" w:cs="Times New Roman"/>
          <w:sz w:val="24"/>
        </w:rPr>
        <w:t>(Gaesser and Wilson 1988; Poole et al. 1990; Jenkins and Quigley 1992; Vanhatalo et al. 2008a)</w:t>
      </w:r>
      <w:r>
        <w:rPr>
          <w:rFonts w:ascii="Times New Roman" w:eastAsia="Calibri" w:hAnsi="Times New Roman" w:cs="Times New Roman"/>
          <w:sz w:val="24"/>
          <w:szCs w:val="24"/>
        </w:rPr>
        <w:fldChar w:fldCharType="end"/>
      </w:r>
      <w:r w:rsidR="0050227A">
        <w:rPr>
          <w:rFonts w:ascii="Times New Roman" w:eastAsia="Calibri" w:hAnsi="Times New Roman" w:cs="Times New Roman"/>
          <w:sz w:val="24"/>
          <w:szCs w:val="24"/>
        </w:rPr>
        <w:t xml:space="preserve"> and offer an accurate prediction of endurance performance</w:t>
      </w:r>
      <w:r>
        <w:rPr>
          <w:rFonts w:ascii="Times New Roman" w:eastAsia="Calibri" w:hAnsi="Times New Roman" w:cs="Times New Roman"/>
          <w:sz w:val="24"/>
          <w:szCs w:val="24"/>
        </w:rPr>
        <w:t xml:space="preserve"> </w:t>
      </w:r>
      <w:r w:rsidR="009E1933">
        <w:rPr>
          <w:rFonts w:ascii="Times New Roman" w:eastAsia="Calibri" w:hAnsi="Times New Roman" w:cs="Times New Roman"/>
          <w:sz w:val="24"/>
          <w:szCs w:val="24"/>
        </w:rPr>
        <w:t xml:space="preserve">within the </w:t>
      </w:r>
      <w:r w:rsidR="00A82120">
        <w:rPr>
          <w:rFonts w:ascii="Times New Roman" w:eastAsia="Calibri" w:hAnsi="Times New Roman" w:cs="Times New Roman"/>
          <w:sz w:val="24"/>
          <w:szCs w:val="24"/>
        </w:rPr>
        <w:t xml:space="preserve">task duration </w:t>
      </w:r>
      <w:r w:rsidR="009E1933">
        <w:rPr>
          <w:rFonts w:ascii="Times New Roman" w:eastAsia="Calibri" w:hAnsi="Times New Roman" w:cs="Times New Roman"/>
          <w:sz w:val="24"/>
          <w:szCs w:val="24"/>
        </w:rPr>
        <w:t xml:space="preserve">range of ~2–30 minutes, </w:t>
      </w:r>
      <w:r>
        <w:rPr>
          <w:rFonts w:ascii="Times New Roman" w:eastAsia="Calibri" w:hAnsi="Times New Roman" w:cs="Times New Roman"/>
          <w:sz w:val="24"/>
          <w:szCs w:val="24"/>
        </w:rPr>
        <w:t>underscoring the</w:t>
      </w:r>
      <w:r w:rsidR="00344E0C">
        <w:rPr>
          <w:rFonts w:ascii="Times New Roman" w:eastAsia="Calibri" w:hAnsi="Times New Roman" w:cs="Times New Roman"/>
          <w:sz w:val="24"/>
          <w:szCs w:val="24"/>
        </w:rPr>
        <w:t xml:space="preserve"> importance of these parameters as determinants of endurance performance. </w:t>
      </w:r>
      <w:r w:rsidR="0076393C">
        <w:rPr>
          <w:rFonts w:ascii="Times New Roman" w:eastAsia="Calibri" w:hAnsi="Times New Roman" w:cs="Times New Roman"/>
          <w:sz w:val="24"/>
          <w:szCs w:val="24"/>
        </w:rPr>
        <w:t>Moreover</w:t>
      </w:r>
      <w:r w:rsidR="00344E0C">
        <w:rPr>
          <w:rFonts w:ascii="Times New Roman" w:eastAsia="Calibri" w:hAnsi="Times New Roman" w:cs="Times New Roman"/>
          <w:sz w:val="24"/>
          <w:szCs w:val="24"/>
        </w:rPr>
        <w:t xml:space="preserve">, elite male runners typically </w:t>
      </w:r>
      <w:r w:rsidR="009E1933">
        <w:rPr>
          <w:rFonts w:ascii="Times New Roman" w:eastAsia="Calibri" w:hAnsi="Times New Roman" w:cs="Times New Roman"/>
          <w:sz w:val="24"/>
          <w:szCs w:val="24"/>
        </w:rPr>
        <w:t xml:space="preserve">sustain </w:t>
      </w:r>
      <w:r w:rsidR="00344E0C">
        <w:rPr>
          <w:rFonts w:ascii="Times New Roman" w:eastAsia="Calibri" w:hAnsi="Times New Roman" w:cs="Times New Roman"/>
          <w:sz w:val="24"/>
          <w:szCs w:val="24"/>
        </w:rPr>
        <w:t xml:space="preserve">96% of their critical speed (analogous to </w:t>
      </w:r>
      <w:r w:rsidR="001846BF">
        <w:rPr>
          <w:rFonts w:ascii="Times New Roman" w:eastAsia="Calibri" w:hAnsi="Times New Roman" w:cs="Times New Roman"/>
          <w:sz w:val="24"/>
          <w:szCs w:val="24"/>
        </w:rPr>
        <w:t>CP</w:t>
      </w:r>
      <w:r w:rsidR="00DE28BC">
        <w:rPr>
          <w:rFonts w:ascii="Times New Roman" w:eastAsia="Calibri" w:hAnsi="Times New Roman" w:cs="Times New Roman"/>
          <w:sz w:val="24"/>
          <w:szCs w:val="24"/>
        </w:rPr>
        <w:t>)</w:t>
      </w:r>
      <w:r w:rsidR="009E1933">
        <w:rPr>
          <w:rFonts w:ascii="Times New Roman" w:eastAsia="Calibri" w:hAnsi="Times New Roman" w:cs="Times New Roman"/>
          <w:sz w:val="24"/>
          <w:szCs w:val="24"/>
        </w:rPr>
        <w:t xml:space="preserve"> </w:t>
      </w:r>
      <w:r w:rsidR="00344E0C">
        <w:rPr>
          <w:rFonts w:ascii="Times New Roman" w:eastAsia="Calibri" w:hAnsi="Times New Roman" w:cs="Times New Roman"/>
          <w:sz w:val="24"/>
          <w:szCs w:val="24"/>
        </w:rPr>
        <w:t>over the course of a marathon</w:t>
      </w:r>
      <w:r w:rsidR="00A732C5">
        <w:rPr>
          <w:rFonts w:ascii="Times New Roman" w:eastAsia="Calibri" w:hAnsi="Times New Roman" w:cs="Times New Roman"/>
          <w:sz w:val="24"/>
          <w:szCs w:val="24"/>
        </w:rPr>
        <w:t xml:space="preserve"> </w:t>
      </w:r>
      <w:r w:rsidR="00344E0C">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pnrG9oRl","properties":{"formattedCitation":"(Jones and Vanhatalo 2017)","plainCitation":"(Jones and Vanhatalo 2017)","noteIndex":0},"citationItems":[{"id":1231,"uris":["http://zotero.org/users/5056530/items/U3RVASLR"],"uri":["http://zotero.org/users/5056530/items/U3RVASLR"],"itemData":{"id":1231,"type":"article-journal","abstract":"The curvilinear relationship between power output and the time for which it can be sustained is a fundamental and well-known feature of high-intensity exercise performance. This relationship ‘levels off’ at a ‘critical power’ (CP) that separates power outputs that can be sustained with stable values of, for example, muscle phosphocreatine, blood lactate, and pulmonary oxygen uptake (V˙O2V˙O2 \\dot{V}{\\text{O}}_{2} ), from power outputs where these variables change continuously with time until their respective minimum and maximum values are reached and exercise intolerance occurs. The amount of work that can be done during exercise above CP (the so-called W′) is constant but may be utilized at different rates depending on the proximity of the exercise power output to CP. Traditionally, this two-parameter CP model has been employed to provide insights into physiological responses, fatigue mechanisms, and performance capacity during continuous constant power output exercise in discrete exercise intensity domains. However, many team sports (e.g., basketball, football, hockey, rugby) involve frequent changes in exercise intensity and, even in endurance sports (e.g., cycling, running), intensity may vary considerably with environmental/course conditions and pacing strategy. In recent years, the appeal of the CP concept has been broadened through its application to intermittent high-intensity exercise. With the assumptions that W′ is utilized during work intervals above CP and reconstituted during recovery intervals below CP, it can be shown that performance during intermittent exercise is related to four factors: the intensity and duration of the work intervals and the intensity and duration of the recovery intervals. However, while the utilization of W′ may be assumed to be linear, studies indicate that the reconstitution of W′ may be curvilinear with kinetics that are highly variable between individuals. This has led to the development of a new CP model for intermittent exercise in which the balance of W′ remaining (W′BALWBAL′ W_{\\text{BAL}}^{\\prime } ) may be calculated with greater accuracy. Field trials of athletes performing stochastic exercise indicate that this W′BALWBAL′ W_{\\text{BAL}}^{\\prime } model can accurately predict the time at which W′ tends to zero and exhaustion is imminent. The W′BALWBAL′ W_{\\text{BAL}}^{\\prime } model potentially has important applications in the real-time monitoring of athlete fatigue progression in endurance and team sports, which may inform tactics and influence pacing strategy.","container-title":"Sports Medicine","DOI":"10.1007/s40279-017-0688-0","ISSN":"1179-2035","issue":"1","journalAbbreviation":"Sports Med","language":"en","page":"65-78","source":"Springer Link","title":"The ‘Critical Power’ Concept: Applications to Sports Performance with a Focus on Intermittent High-Intensity Exercise","title-short":"The ‘Critical Power’ Concept","volume":"47","author":[{"family":"Jones","given":"Andrew M."},{"family":"Vanhatalo","given":"Anni"}],"issued":{"date-parts":[["2017",3,1]]}}}],"schema":"https://github.com/citation-style-language/schema/raw/master/csl-citation.json"} </w:instrText>
      </w:r>
      <w:r w:rsidR="00344E0C">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Jones and Vanhatalo 2017)</w:t>
      </w:r>
      <w:r w:rsidR="00344E0C">
        <w:rPr>
          <w:rFonts w:ascii="Times New Roman" w:eastAsia="Calibri" w:hAnsi="Times New Roman" w:cs="Times New Roman"/>
          <w:sz w:val="24"/>
          <w:szCs w:val="24"/>
        </w:rPr>
        <w:fldChar w:fldCharType="end"/>
      </w:r>
      <w:r w:rsidR="001846BF">
        <w:rPr>
          <w:rFonts w:ascii="Times New Roman" w:eastAsia="Calibri" w:hAnsi="Times New Roman" w:cs="Times New Roman"/>
          <w:sz w:val="24"/>
          <w:szCs w:val="24"/>
        </w:rPr>
        <w:t>, and critical speed is predictive of marathon performance across a range of abilities</w:t>
      </w:r>
      <w:r w:rsidR="00A732C5">
        <w:rPr>
          <w:rFonts w:ascii="Times New Roman" w:eastAsia="Calibri" w:hAnsi="Times New Roman" w:cs="Times New Roman"/>
          <w:sz w:val="24"/>
          <w:szCs w:val="24"/>
        </w:rPr>
        <w:t xml:space="preserve"> </w:t>
      </w:r>
      <w:r w:rsidR="001846BF">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2xlUNwMg","properties":{"formattedCitation":"(Smyth and Muniz-Pumares 2020)","plainCitation":"(Smyth and Muniz-Pumares 2020)","noteIndex":0},"citationItems":[{"id":1115,"uris":["http://zotero.org/users/5056530/items/B895F8PG"],"uri":["http://zotero.org/users/5056530/items/B895F8PG"],"itemData":{"id":1115,"type":"article-journal","abstract":"INTRODUCTION: Critical speed (CS) represents the highest intensity at which a physiological steady state may be reached. The aim of this study was to evaluate whether estimations of CS obtained from raw training data can predict performance and pacing in marathons.\nMETHODS: We investigated running activities logged into an online fitness platform by &gt;25,000 runners prior to big-city marathons. Each activity contained time, distance, and elevation every 100 m. We computed grade-adjusted pacing and the fastest pace recorded for a set of target distances (400, 800, 1000, 1500, 3000, 5000 m). CS was determined as the slope of the distance-time relationship using all combinations of, at least, three target distances.\nRESULTS: The relationship between distance and time was linear, irrespective of the target distances used (pooled mean ± standard deviation: R = 0.9999±0.0001). The estimated values of CS from all models were not different (3.74±0.08 m·s), and all models correlated with marathon performance (R = 0.672±0.036, error = 8.01±0.51%). CS from the model including 400, 800 and 5000 m best predicted performance (R = 0.695, error = 7.67%), and was used in further analysis. Runners completed the marathon at 84.8±13.6% CS, with faster runners competing at speeds closer to CS (93.0% CS for 150 min marathon times vs. 78.9% CS for 360 min marathon times). Runners who completed the first half of the marathon at &gt;94% of their CS, and particularly faster than CS, were more likely slowdown by more than 25% in the second half of race.\nCONCLUSION: This study suggests that estimations of CS from raw training data can successfully predict marathon performance and provide useful pacing information.","container-title":"Medicine and Science in Sports and Exercise","DOI":"10.1249/MSS.0000000000002412","ISSN":"1530-0315","journalAbbreviation":"Med Sci Sports Exerc","language":"eng","note":"PMID: 32472926","source":"PubMed","title":"Calculation of Critical Speed from Raw Training Data in Recreational Marathon Runners","author":[{"family":"Smyth","given":"Barry"},{"family":"Muniz-Pumares","given":"Daniel"}],"issued":{"date-parts":[["2020",5,27]]}}}],"schema":"https://github.com/citation-style-language/schema/raw/master/csl-citation.json"} </w:instrText>
      </w:r>
      <w:r w:rsidR="001846BF">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Smyth and Muniz-Pumares 2020)</w:t>
      </w:r>
      <w:r w:rsidR="001846BF">
        <w:rPr>
          <w:rFonts w:ascii="Times New Roman" w:eastAsia="Calibri" w:hAnsi="Times New Roman" w:cs="Times New Roman"/>
          <w:sz w:val="24"/>
          <w:szCs w:val="24"/>
        </w:rPr>
        <w:fldChar w:fldCharType="end"/>
      </w:r>
      <w:r w:rsidR="00344E0C">
        <w:rPr>
          <w:rFonts w:ascii="Times New Roman" w:eastAsia="Calibri" w:hAnsi="Times New Roman" w:cs="Times New Roman"/>
          <w:sz w:val="24"/>
          <w:szCs w:val="24"/>
        </w:rPr>
        <w:t xml:space="preserve">. CP and </w:t>
      </w:r>
      <w:r w:rsidR="00344E0C" w:rsidRPr="00344E0C">
        <w:rPr>
          <w:rFonts w:ascii="Times New Roman" w:eastAsia="Calibri" w:hAnsi="Times New Roman" w:cs="Times New Roman"/>
          <w:i/>
          <w:sz w:val="24"/>
          <w:szCs w:val="24"/>
        </w:rPr>
        <w:t>W</w:t>
      </w:r>
      <w:r w:rsidR="00344E0C">
        <w:rPr>
          <w:rFonts w:ascii="Times New Roman" w:eastAsia="Calibri" w:hAnsi="Times New Roman" w:cs="Times New Roman"/>
          <w:sz w:val="24"/>
          <w:szCs w:val="24"/>
        </w:rPr>
        <w:t xml:space="preserve">’ </w:t>
      </w:r>
      <w:r w:rsidR="00585706">
        <w:rPr>
          <w:rFonts w:ascii="Times New Roman" w:eastAsia="Calibri" w:hAnsi="Times New Roman" w:cs="Times New Roman"/>
          <w:sz w:val="24"/>
          <w:szCs w:val="24"/>
        </w:rPr>
        <w:t>therefore provide</w:t>
      </w:r>
      <w:r w:rsidR="00344E0C">
        <w:rPr>
          <w:rFonts w:ascii="Times New Roman" w:eastAsia="Calibri" w:hAnsi="Times New Roman" w:cs="Times New Roman"/>
          <w:sz w:val="24"/>
          <w:szCs w:val="24"/>
        </w:rPr>
        <w:t xml:space="preserve"> invaluable </w:t>
      </w:r>
      <w:r w:rsidR="00585706">
        <w:rPr>
          <w:rFonts w:ascii="Times New Roman" w:eastAsia="Calibri" w:hAnsi="Times New Roman" w:cs="Times New Roman"/>
          <w:sz w:val="24"/>
          <w:szCs w:val="24"/>
        </w:rPr>
        <w:t xml:space="preserve">information </w:t>
      </w:r>
      <w:r w:rsidR="00344E0C">
        <w:rPr>
          <w:rFonts w:ascii="Times New Roman" w:eastAsia="Calibri" w:hAnsi="Times New Roman" w:cs="Times New Roman"/>
          <w:sz w:val="24"/>
          <w:szCs w:val="24"/>
        </w:rPr>
        <w:t>to endurance performance athletes, coaches and practitioners</w:t>
      </w:r>
      <w:r w:rsidR="00585706">
        <w:rPr>
          <w:rFonts w:ascii="Times New Roman" w:eastAsia="Calibri" w:hAnsi="Times New Roman" w:cs="Times New Roman"/>
          <w:sz w:val="24"/>
          <w:szCs w:val="24"/>
        </w:rPr>
        <w:t xml:space="preserve"> regarding</w:t>
      </w:r>
      <w:r w:rsidR="00344E0C">
        <w:rPr>
          <w:rFonts w:ascii="Times New Roman" w:eastAsia="Calibri" w:hAnsi="Times New Roman" w:cs="Times New Roman"/>
          <w:sz w:val="24"/>
          <w:szCs w:val="24"/>
        </w:rPr>
        <w:t xml:space="preserve"> the physiological and mechanical performance capabilities of an athlete, as well as the efficacy of a given </w:t>
      </w:r>
      <w:r w:rsidR="00585706">
        <w:rPr>
          <w:rFonts w:ascii="Times New Roman" w:eastAsia="Calibri" w:hAnsi="Times New Roman" w:cs="Times New Roman"/>
          <w:sz w:val="24"/>
          <w:szCs w:val="24"/>
        </w:rPr>
        <w:t xml:space="preserve">training intervention or ergogenic aid. </w:t>
      </w:r>
      <w:r w:rsidR="009E1933">
        <w:rPr>
          <w:rFonts w:ascii="Times New Roman" w:eastAsia="Calibri" w:hAnsi="Times New Roman" w:cs="Times New Roman"/>
          <w:sz w:val="24"/>
          <w:szCs w:val="24"/>
        </w:rPr>
        <w:t>However</w:t>
      </w:r>
      <w:r w:rsidR="00585706">
        <w:rPr>
          <w:rFonts w:ascii="Times New Roman" w:eastAsia="Calibri" w:hAnsi="Times New Roman" w:cs="Times New Roman"/>
          <w:sz w:val="24"/>
          <w:szCs w:val="24"/>
        </w:rPr>
        <w:t>,</w:t>
      </w:r>
      <w:r w:rsidR="00A82120">
        <w:rPr>
          <w:rFonts w:ascii="Times New Roman" w:eastAsia="Calibri" w:hAnsi="Times New Roman" w:cs="Times New Roman"/>
          <w:sz w:val="24"/>
          <w:szCs w:val="24"/>
        </w:rPr>
        <w:t xml:space="preserve"> the conventional approach for</w:t>
      </w:r>
      <w:r w:rsidR="00585706">
        <w:rPr>
          <w:rFonts w:ascii="Times New Roman" w:eastAsia="Calibri" w:hAnsi="Times New Roman" w:cs="Times New Roman"/>
          <w:sz w:val="24"/>
          <w:szCs w:val="24"/>
        </w:rPr>
        <w:t xml:space="preserve"> establishment </w:t>
      </w:r>
      <w:r w:rsidR="00585706" w:rsidRPr="00585706">
        <w:rPr>
          <w:rFonts w:ascii="Times New Roman" w:eastAsia="Calibri" w:hAnsi="Times New Roman" w:cs="Times New Roman"/>
          <w:sz w:val="24"/>
          <w:szCs w:val="24"/>
        </w:rPr>
        <w:t xml:space="preserve">of </w:t>
      </w:r>
      <w:r w:rsidR="0076393C">
        <w:rPr>
          <w:rFonts w:ascii="Times New Roman" w:eastAsia="Calibri" w:hAnsi="Times New Roman" w:cs="Times New Roman"/>
          <w:sz w:val="24"/>
          <w:szCs w:val="24"/>
        </w:rPr>
        <w:t>CP</w:t>
      </w:r>
      <w:r w:rsidR="00585706" w:rsidRPr="00585706">
        <w:rPr>
          <w:rFonts w:ascii="Times New Roman" w:eastAsia="Calibri" w:hAnsi="Times New Roman" w:cs="Times New Roman"/>
          <w:sz w:val="24"/>
          <w:szCs w:val="24"/>
        </w:rPr>
        <w:t xml:space="preserve"> and </w:t>
      </w:r>
      <w:r w:rsidR="00585706" w:rsidRPr="00585706">
        <w:rPr>
          <w:rFonts w:ascii="Times New Roman" w:eastAsia="Calibri" w:hAnsi="Times New Roman" w:cs="Times New Roman"/>
          <w:i/>
          <w:sz w:val="24"/>
          <w:szCs w:val="24"/>
        </w:rPr>
        <w:t>W</w:t>
      </w:r>
      <w:r w:rsidR="00585706" w:rsidRPr="00585706">
        <w:rPr>
          <w:rFonts w:ascii="Times New Roman" w:eastAsia="Calibri" w:hAnsi="Times New Roman" w:cs="Times New Roman"/>
          <w:sz w:val="24"/>
          <w:szCs w:val="24"/>
        </w:rPr>
        <w:t xml:space="preserve">’ requires undertaking 3 – 5 constant load </w:t>
      </w:r>
      <w:r w:rsidR="00A82120">
        <w:rPr>
          <w:rFonts w:ascii="Times New Roman" w:eastAsia="Calibri" w:hAnsi="Times New Roman" w:cs="Times New Roman"/>
          <w:sz w:val="24"/>
          <w:szCs w:val="24"/>
        </w:rPr>
        <w:t>prediction trials</w:t>
      </w:r>
      <w:r w:rsidR="00585706" w:rsidRPr="00585706">
        <w:rPr>
          <w:rFonts w:ascii="Times New Roman" w:eastAsia="Calibri" w:hAnsi="Times New Roman" w:cs="Times New Roman"/>
          <w:sz w:val="24"/>
          <w:szCs w:val="24"/>
        </w:rPr>
        <w:t xml:space="preserve"> to the limit of tolerance, ideally on separate days, such that confident estimates of the </w:t>
      </w:r>
      <w:r w:rsidR="00585706" w:rsidRPr="00585706">
        <w:rPr>
          <w:rFonts w:ascii="Times New Roman" w:eastAsia="Calibri" w:hAnsi="Times New Roman" w:cs="Times New Roman"/>
          <w:sz w:val="24"/>
          <w:szCs w:val="24"/>
        </w:rPr>
        <w:lastRenderedPageBreak/>
        <w:t>parameters may be obtained</w:t>
      </w:r>
      <w:r w:rsidR="00A732C5">
        <w:rPr>
          <w:rFonts w:ascii="Times New Roman" w:eastAsia="Calibri" w:hAnsi="Times New Roman" w:cs="Times New Roman"/>
          <w:sz w:val="24"/>
          <w:szCs w:val="24"/>
        </w:rPr>
        <w:t xml:space="preserve"> </w:t>
      </w:r>
      <w:r w:rsidR="00585706" w:rsidRPr="00585706">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tyyxR9CF","properties":{"formattedCitation":"(Muniz-Pumares et al. 2018)","plainCitation":"(Muniz-Pumares et al. 2018)","noteIndex":0},"citationItems":[{"id":1215,"uris":["http://zotero.org/users/5056530/items/NRT2IJUE"],"uri":["http://zotero.org/users/5056530/items/NRT2IJUE"],"itemData":{"id":1215,"type":"article-journal","abstract":"Muniz-Pumares, D, Karsten, B, Triska, C, and Glaister, M. Methodological approaches and related challenges associated with the determination of critical power and W'. J Strength Cond Res XX(X): 000-000, 2018-The relationship between exercise intensity and time to task failure (P-T relationship) is hyperbolic, and characterized by its asymptote (critical power [CP]) and curvature constant (W'). The determination of these parameters is of interest for researchers and practitioners, but the testing protocol for CP and W' determination has not yet been standardized. Conventionally, a series of constant work rate (CWR) tests to task failure have been used to construct the P-T relationship. However, the duration, number, and recovery between predictive CWR and the mathematical model (hyperbolic or derived linear models) are known to affect CP and W'. Moreover, repeating CWR may be deemed as a cumbersome and impractical protocol. Recently, CP and W' have been determined in field and laboratory settings using time trials, but the validity of these methods has raised concerns. Alternatively, a 3-minute all-out test (3MT) has been suggested, as it provides a simpler method for the determination of CP and W', whereby power output at the end of the test represents CP, and the amount of work performed above this end-test power equates to W'. However, the 3MT still requires an initial incremental test and may overestimate CP. The aim of this review is, therefore, to appraise current methods to estimate CP and W', providing guidelines and suggestions for future research where appropriate.","container-title":"Journal of Strength and Conditioning Research","DOI":"10.1519/JSC.0000000000002977","ISSN":"1533-4287","journalAbbreviation":"J Strength Cond Res","language":"eng","note":"PMID: 30531413","source":"PubMed","title":"Methodological Approaches and Related Challenges Associated With the Determination of Critical Power and W'","author":[{"family":"Muniz-Pumares","given":"Daniel"},{"family":"Karsten","given":"Bettina"},{"family":"Triska","given":"Christoph"},{"family":"Glaister","given":"Mark"}],"issued":{"date-parts":[["2018",12,7]]}}}],"schema":"https://github.com/citation-style-language/schema/raw/master/csl-citation.json"} </w:instrText>
      </w:r>
      <w:r w:rsidR="00585706" w:rsidRPr="00585706">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Muniz-Pumares et al. 2018)</w:t>
      </w:r>
      <w:r w:rsidR="00585706" w:rsidRPr="00585706">
        <w:rPr>
          <w:rFonts w:ascii="Times New Roman" w:eastAsia="Calibri" w:hAnsi="Times New Roman" w:cs="Times New Roman"/>
          <w:sz w:val="24"/>
          <w:szCs w:val="24"/>
        </w:rPr>
        <w:fldChar w:fldCharType="end"/>
      </w:r>
      <w:r w:rsidR="00585706" w:rsidRPr="00585706">
        <w:rPr>
          <w:rFonts w:ascii="Times New Roman" w:eastAsia="Calibri" w:hAnsi="Times New Roman" w:cs="Times New Roman"/>
          <w:sz w:val="24"/>
          <w:szCs w:val="24"/>
        </w:rPr>
        <w:t xml:space="preserve">. Precise determination of </w:t>
      </w:r>
      <w:r w:rsidR="0076393C">
        <w:rPr>
          <w:rFonts w:ascii="Times New Roman" w:eastAsia="Calibri" w:hAnsi="Times New Roman" w:cs="Times New Roman"/>
          <w:sz w:val="24"/>
          <w:szCs w:val="24"/>
        </w:rPr>
        <w:t xml:space="preserve">CP </w:t>
      </w:r>
      <w:r w:rsidR="00585706" w:rsidRPr="00585706">
        <w:rPr>
          <w:rFonts w:ascii="Times New Roman" w:eastAsia="Calibri" w:hAnsi="Times New Roman" w:cs="Times New Roman"/>
          <w:sz w:val="24"/>
          <w:szCs w:val="24"/>
        </w:rPr>
        <w:t xml:space="preserve">is therefore both time and labour intensive for researchers and </w:t>
      </w:r>
      <w:r w:rsidR="0076393C">
        <w:rPr>
          <w:rFonts w:ascii="Times New Roman" w:eastAsia="Calibri" w:hAnsi="Times New Roman" w:cs="Times New Roman"/>
          <w:sz w:val="24"/>
          <w:szCs w:val="24"/>
        </w:rPr>
        <w:t>practitioners alike.</w:t>
      </w:r>
    </w:p>
    <w:p w14:paraId="6288D0FD" w14:textId="6CCEC3A9" w:rsidR="00DF292A" w:rsidRDefault="00585706" w:rsidP="00585706">
      <w:pPr>
        <w:spacing w:line="480" w:lineRule="auto"/>
        <w:jc w:val="both"/>
        <w:rPr>
          <w:rFonts w:ascii="Times New Roman" w:hAnsi="Times New Roman" w:cs="Times New Roman"/>
          <w:sz w:val="24"/>
          <w:szCs w:val="24"/>
        </w:rPr>
      </w:pPr>
      <w:r w:rsidRPr="00585706">
        <w:rPr>
          <w:rFonts w:ascii="Times New Roman" w:hAnsi="Times New Roman" w:cs="Times New Roman"/>
          <w:sz w:val="24"/>
          <w:szCs w:val="24"/>
        </w:rPr>
        <w:t>The power</w:t>
      </w:r>
      <w:r>
        <w:rPr>
          <w:rFonts w:ascii="Times New Roman" w:hAnsi="Times New Roman" w:cs="Times New Roman"/>
          <w:sz w:val="24"/>
          <w:szCs w:val="24"/>
        </w:rPr>
        <w:t>-</w:t>
      </w:r>
      <w:r w:rsidR="00D50510">
        <w:rPr>
          <w:rFonts w:ascii="Times New Roman" w:hAnsi="Times New Roman" w:cs="Times New Roman"/>
          <w:sz w:val="24"/>
          <w:szCs w:val="24"/>
        </w:rPr>
        <w:t>duration</w:t>
      </w:r>
      <w:r w:rsidR="00D50510" w:rsidRPr="00585706">
        <w:rPr>
          <w:rFonts w:ascii="Times New Roman" w:hAnsi="Times New Roman" w:cs="Times New Roman"/>
          <w:sz w:val="24"/>
          <w:szCs w:val="24"/>
        </w:rPr>
        <w:t xml:space="preserve"> </w:t>
      </w:r>
      <w:r>
        <w:rPr>
          <w:rFonts w:ascii="Times New Roman" w:hAnsi="Times New Roman" w:cs="Times New Roman"/>
          <w:sz w:val="24"/>
          <w:szCs w:val="24"/>
        </w:rPr>
        <w:t xml:space="preserve">relationship </w:t>
      </w:r>
      <w:r w:rsidRPr="00585706">
        <w:rPr>
          <w:rFonts w:ascii="Times New Roman" w:hAnsi="Times New Roman" w:cs="Times New Roman"/>
          <w:sz w:val="24"/>
          <w:szCs w:val="24"/>
        </w:rPr>
        <w:t xml:space="preserve">predicts that when </w:t>
      </w:r>
      <w:r w:rsidRPr="00585706">
        <w:rPr>
          <w:rFonts w:ascii="Times New Roman" w:hAnsi="Times New Roman" w:cs="Times New Roman"/>
          <w:i/>
          <w:sz w:val="24"/>
          <w:szCs w:val="24"/>
        </w:rPr>
        <w:t>W</w:t>
      </w:r>
      <w:r w:rsidRPr="00585706">
        <w:rPr>
          <w:rFonts w:ascii="Times New Roman" w:hAnsi="Times New Roman" w:cs="Times New Roman"/>
          <w:sz w:val="24"/>
          <w:szCs w:val="24"/>
        </w:rPr>
        <w:t xml:space="preserve">’ has been fully depleted (i.e. at task failure), the highest power output that </w:t>
      </w:r>
      <w:r>
        <w:rPr>
          <w:rFonts w:ascii="Times New Roman" w:hAnsi="Times New Roman" w:cs="Times New Roman"/>
          <w:sz w:val="24"/>
          <w:szCs w:val="24"/>
        </w:rPr>
        <w:t>can</w:t>
      </w:r>
      <w:r w:rsidRPr="00585706">
        <w:rPr>
          <w:rFonts w:ascii="Times New Roman" w:hAnsi="Times New Roman" w:cs="Times New Roman"/>
          <w:sz w:val="24"/>
          <w:szCs w:val="24"/>
        </w:rPr>
        <w:t xml:space="preserve"> be sustained is </w:t>
      </w:r>
      <w:r>
        <w:rPr>
          <w:rFonts w:ascii="Times New Roman" w:hAnsi="Times New Roman" w:cs="Times New Roman"/>
          <w:sz w:val="24"/>
          <w:szCs w:val="24"/>
        </w:rPr>
        <w:t xml:space="preserve">CP </w:t>
      </w:r>
      <w:r w:rsidRPr="00585706">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2Wvic4ig","properties":{"formattedCitation":"(Coats et al. 2003; Chidnok et al. 2013)","plainCitation":"(Coats et al. 2003; Chidnok et al. 2013)","noteIndex":0},"citationItems":[{"id":272,"uris":["http://zotero.org/users/5056530/items/HGAE27IV"],"uri":["http://zotero.org/users/5056530/items/HGAE27IV"],"itemData":{"id":272,"type":"article-journal","abstract":"We investigated the responses of intramuscular phosphate-linked metabolites and pH (as assessed by 31P-MRS) during intermittent high-intensity exercise protocols performed with different recovery-interval durations. Following estimation of the parameters of the power-duration relationship, i.e., the critical power (CP) and curvature constant (W′), for severe-intensity constant-power exercise, nine male subjects completed three intermittent exercise protocols to exhaustion where periods of high-intensity constant-power exercise (60 s) were separated by different durations of passive recovery (18 s, 30 s and 48 s). The tolerable duration of exercise was 304 ± 68 s, 516 ± 142 s, and 847 ± 240 s for the 18-s, 30-s, and 48-s recovery protocols, respectively (P &lt; 0.05). The work done &gt;CP (W&gt;CP) was significantly greater for all intermittent protocols compared with the subjects' W′, and this difference became progressively greater as recovery-interval duration was increased. The restoration of intramuscular phosphocreatine concentration during recovery was greatest, intermediate, and least for 48 s, 30 s, and 18 s of recovery, respectively (P &lt; 0.05). The W&gt;CP in excess of W′ increased with greater durations of recovery, and this was correlated with the mean magnitude of muscle phosphocreatine reconstitution between work intervals (r = 0.61; P &lt; 0.01). The results of this study show that during intermittent high-intensity exercise, recovery intervals allow intramuscular homeostasis to be restored, with the degree of restoration being related to the duration of the recovery interval. Consequently, and consistent with the intermittent CP model, the ability to perform W&gt;CP during intermittent high-intensity exercise and, therefore, exercise tolerance, increases when recovery-interval duration is extended.","container-title":"American Journal of Physiology - Regulatory, Integrative and Comparative Physiology","DOI":"10.1152/ajpregu.00406.2013","ISSN":"0363-6119, 1522-1490","issue":"9","language":"en","note":"PMID: 24068048","page":"R1085-R1092","source":"ajpregu.physiology.org","title":"Muscle metabolic responses during high-intensity intermittent exercise measured by &lt;sup&gt;31&lt;/sup&gt;P-MRS: relationship to the critical power concept","title-short":"Muscle metabolic responses during high-intensity intermittent exercise measured by &lt;sup&gt;31&lt;/sup&gt;P-MRS","volume":"305","author":[{"family":"Chidnok","given":"Weerapong"},{"family":"DiMenna","given":"Fred J."},{"family":"Fulford","given":"Jonathan"},{"family":"Bailey","given":"Stephen J."},{"family":"Skiba","given":"Philip F."},{"family":"Vanhatalo","given":"Anni"},{"family":"Jones","given":"Andrew M."}],"issued":{"date-parts":[["2013",11,1]]}}},{"id":271,"uris":["http://zotero.org/users/5056530/items/4Q5RUCQZ"],"uri":["http://zotero.org/users/5056530/items/4Q5RUCQZ"],"itemData":{"id":271,"type":"article-journal","abstract":"The tolerable duration of high-intensity, constant-load cycle ergometry is a hyperbolic function of power, with an asymptote termed critical power (CP) and a curvature constant (W′) with units of work. It has been suggested that continued exercise after exhaustion may only be performed below CP, where predominantly aerobic energy transfer can occur and W′ can be partially replenished. To test this hypothesis, six volunteers each performed cycle-ergometer exercise with breath-by-breath determination of ventilatory and pulmonary gas exchange variables. Initially, four exercise tests to exhaustion were made: 1) a ramp-incremental and 2) three high-intensity constant-load bouts at different work rates, to estimate lactate (θ̂L) and CP thresholds, W′, and maximum oxygen uptake (V̇o2 max). Subsequently, subjects cycled to the limit of tolerance (for </w:instrText>
      </w:r>
      <w:r w:rsidR="005C40A8">
        <w:rPr>
          <w:rFonts w:ascii="Cambria Math" w:hAnsi="Cambria Math" w:cs="Cambria Math"/>
          <w:sz w:val="24"/>
          <w:szCs w:val="24"/>
        </w:rPr>
        <w:instrText>∼</w:instrText>
      </w:r>
      <w:r w:rsidR="005C40A8">
        <w:rPr>
          <w:rFonts w:ascii="Times New Roman" w:hAnsi="Times New Roman" w:cs="Times New Roman"/>
          <w:sz w:val="24"/>
          <w:szCs w:val="24"/>
        </w:rPr>
        <w:instrText xml:space="preserve">360 s) on three occasions, each followed by a work rate reduction to 1) 110% CP, 2) 90% CP, and 3) 80% θ̂L for a 20-min target. W′ averaged 20.9 ± 2.35 kJ or 246 ± 30 J/kg. After initial fatigue, 110% CP was tolerated for only 30 ± 12 s. Each subject completed 20 min at 80% θ̂L, but only two sustained 20 min at 90% CP; the remaining four subjects fatigued at 577 ± 306 s, with oxygen consumption at 89 ± 8% V̇o2 max. The results support the suggestion that replenishing W′ after fatigue necessitates a sub-CP work rate. The variation in subjects' responses during 90% CP was unexpected but consistent with mechanisms such as reduced CP consequent to prior high-intensity exercise, variation in lactate handling, and/or regional depletion of energy substrates, e.g., muscle glycogen.","container-title":"Journal of Applied Physiology","DOI":"10.1152/japplphysiol.01142.2002","ISSN":"8750-7587, 1522-1601","issue":"2","language":"en","note":"PMID: 12665540","page":"483-490","source":"jap.physiology.org","title":"Intensity-dependent tolerance to exercise after attaining V̇o&lt;sub&gt;2 max&lt;/sub&gt; in humans","volume":"95","author":[{"family":"Coats","given":"Edward M."},{"family":"Rossiter","given":"Harry B."},{"family":"Day","given":"James R."},{"family":"Miura","given":"Akira"},{"family":"Fukuba","given":"Yoshiyuki"},{"family":"Whipp","given":"Brian J."}],"issued":{"date-parts":[["2003",8,1]]}}}],"schema":"https://github.com/citation-style-language/schema/raw/master/csl-citation.json"} </w:instrText>
      </w:r>
      <w:r w:rsidRPr="00585706">
        <w:rPr>
          <w:rFonts w:ascii="Times New Roman" w:hAnsi="Times New Roman" w:cs="Times New Roman"/>
          <w:sz w:val="24"/>
          <w:szCs w:val="24"/>
        </w:rPr>
        <w:fldChar w:fldCharType="separate"/>
      </w:r>
      <w:r w:rsidR="00A732C5" w:rsidRPr="00A732C5">
        <w:rPr>
          <w:rFonts w:ascii="Times New Roman" w:hAnsi="Times New Roman" w:cs="Times New Roman"/>
          <w:sz w:val="24"/>
        </w:rPr>
        <w:t>(Coats et al. 2003; Chidnok et al. 2013)</w:t>
      </w:r>
      <w:r w:rsidRPr="00585706">
        <w:rPr>
          <w:rFonts w:ascii="Times New Roman" w:hAnsi="Times New Roman" w:cs="Times New Roman"/>
          <w:sz w:val="24"/>
          <w:szCs w:val="24"/>
        </w:rPr>
        <w:fldChar w:fldCharType="end"/>
      </w:r>
      <w:r w:rsidRPr="00585706">
        <w:rPr>
          <w:rFonts w:ascii="Times New Roman" w:hAnsi="Times New Roman" w:cs="Times New Roman"/>
          <w:sz w:val="24"/>
          <w:szCs w:val="24"/>
        </w:rPr>
        <w:t>. Hence,</w:t>
      </w:r>
      <w:r>
        <w:rPr>
          <w:rFonts w:ascii="Times New Roman" w:hAnsi="Times New Roman" w:cs="Times New Roman"/>
          <w:sz w:val="24"/>
          <w:szCs w:val="24"/>
        </w:rPr>
        <w:t xml:space="preserve"> Vanhatalo et al.</w:t>
      </w:r>
      <w:r w:rsidRPr="00585706">
        <w:rPr>
          <w:rFonts w:ascii="Times New Roman" w:hAnsi="Times New Roman" w:cs="Times New Roman"/>
          <w:sz w:val="24"/>
          <w:szCs w:val="24"/>
        </w:rPr>
        <w:t xml:space="preserve"> </w:t>
      </w:r>
      <w:r w:rsidRPr="00585706">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SDoQniTC","properties":{"formattedCitation":"(Vanhatalo et al. 2007)","plainCitation":"(Vanhatalo et al. 2007)","dontUpdate":true,"noteIndex":0},"citationItems":[{"id":824,"uris":["http://zotero.org/users/5056530/items/XDA7SLZH"],"uri":["http://zotero.org/users/5056530/items/XDA7SLZH"],"itemData":{"id":824,"type":"article-journal","abstract":"PURPOSE: We tested the hypothesis that the power output attained at the end of a 3-min all-out cycling test would be equivalent to critical power.\nMETHODS: Ten habitually active subjects performed a ramp test, two 3-min all-out tests against a fixed resistance to establish the end-test power (EP) and the work done above the EP (WEP), and five constant-work rate tests to establish the critical power (CP) and the curvature constant parameter (W') using the work-time and 1/time models.\nRESULTS: The power output in the 3-min trial declined to a steady level within 135 s. The EP was 287 +/- 55 W, which was not significantly different from, and highly correlated with, CP (287 +/- 56 W; P = 0.37, r = 0.99). The standard error for the estimation of CP using EP was approximately 6 W, and in 8 of 10 cases, EP agreed with CP to within 5 W. Similarly, the WEP derived from the 3-min test (15.0 +/- 4.7 kJ) was not significantly different from, and correlated with, W' (16.0 +/- 3.8 kJ; P = 0.35; r = 0.84).\nCONCLUSIONS: During a 3-min all-out cycling test, power output declined to a stable value in approximately the last 45 s, and this power output was not significantly different from the independently measured critical power.","container-title":"Medicine and Science in Sports and Exercise","DOI":"10.1249/mss.0b013e31802dd3e6","ISSN":"0195-9131","issue":"3","journalAbbreviation":"Med Sci Sports Exerc","language":"eng","note":"PMID: 17473782","page":"548-555","source":"PubMed","title":"Determination of critical power using a 3-min all-out cycling test","volume":"39","author":[{"family":"Vanhatalo","given":"Anni"},{"family":"Doust","given":"Jonathan H."},{"family":"Burnley","given":"Mark"}],"issued":{"date-parts":[["2007",3]]}}}],"schema":"https://github.com/citation-style-language/schema/raw/master/csl-citation.json"} </w:instrText>
      </w:r>
      <w:r w:rsidRPr="00585706">
        <w:rPr>
          <w:rFonts w:ascii="Times New Roman" w:hAnsi="Times New Roman" w:cs="Times New Roman"/>
          <w:sz w:val="24"/>
          <w:szCs w:val="24"/>
        </w:rPr>
        <w:fldChar w:fldCharType="separate"/>
      </w:r>
      <w:r w:rsidR="00A732C5" w:rsidRPr="00A732C5">
        <w:rPr>
          <w:rFonts w:ascii="Times New Roman" w:hAnsi="Times New Roman" w:cs="Times New Roman"/>
          <w:sz w:val="24"/>
        </w:rPr>
        <w:t>(2007)</w:t>
      </w:r>
      <w:r w:rsidRPr="00585706">
        <w:rPr>
          <w:rFonts w:ascii="Times New Roman" w:hAnsi="Times New Roman" w:cs="Times New Roman"/>
          <w:sz w:val="24"/>
          <w:szCs w:val="24"/>
        </w:rPr>
        <w:fldChar w:fldCharType="end"/>
      </w:r>
      <w:r w:rsidRPr="00585706">
        <w:rPr>
          <w:rFonts w:ascii="Times New Roman" w:hAnsi="Times New Roman" w:cs="Times New Roman"/>
          <w:sz w:val="24"/>
          <w:szCs w:val="24"/>
        </w:rPr>
        <w:t xml:space="preserve"> demonstrated that during the final 30</w:t>
      </w:r>
      <w:r>
        <w:rPr>
          <w:rFonts w:ascii="Times New Roman" w:hAnsi="Times New Roman" w:cs="Times New Roman"/>
          <w:sz w:val="24"/>
          <w:szCs w:val="24"/>
        </w:rPr>
        <w:t xml:space="preserve"> </w:t>
      </w:r>
      <w:r w:rsidRPr="00585706">
        <w:rPr>
          <w:rFonts w:ascii="Times New Roman" w:hAnsi="Times New Roman" w:cs="Times New Roman"/>
          <w:sz w:val="24"/>
          <w:szCs w:val="24"/>
        </w:rPr>
        <w:t xml:space="preserve">seconds of an all-out 3-minute bout of </w:t>
      </w:r>
      <w:r w:rsidR="00DF292A">
        <w:rPr>
          <w:rFonts w:ascii="Times New Roman" w:hAnsi="Times New Roman" w:cs="Times New Roman"/>
          <w:sz w:val="24"/>
          <w:szCs w:val="24"/>
        </w:rPr>
        <w:t xml:space="preserve">cycle </w:t>
      </w:r>
      <w:r w:rsidRPr="00585706">
        <w:rPr>
          <w:rFonts w:ascii="Times New Roman" w:hAnsi="Times New Roman" w:cs="Times New Roman"/>
          <w:sz w:val="24"/>
          <w:szCs w:val="24"/>
        </w:rPr>
        <w:t xml:space="preserve">exercise, power output plateaued to a work rate that was not different from, and highly correlated with, </w:t>
      </w:r>
      <w:r>
        <w:rPr>
          <w:rFonts w:ascii="Times New Roman" w:hAnsi="Times New Roman" w:cs="Times New Roman"/>
          <w:sz w:val="24"/>
          <w:szCs w:val="24"/>
        </w:rPr>
        <w:t>CP</w:t>
      </w:r>
      <w:r w:rsidRPr="00585706">
        <w:rPr>
          <w:rFonts w:ascii="Times New Roman" w:hAnsi="Times New Roman" w:cs="Times New Roman"/>
          <w:sz w:val="24"/>
          <w:szCs w:val="24"/>
        </w:rPr>
        <w:t xml:space="preserve"> (i.e. end-test power; EP).</w:t>
      </w:r>
      <w:r>
        <w:rPr>
          <w:rFonts w:ascii="Times New Roman" w:hAnsi="Times New Roman" w:cs="Times New Roman"/>
          <w:sz w:val="24"/>
          <w:szCs w:val="24"/>
        </w:rPr>
        <w:t xml:space="preserve"> More recently, Murgatroyd et al.</w:t>
      </w:r>
      <w:r w:rsidRPr="00585706">
        <w:rPr>
          <w:rFonts w:ascii="Times New Roman" w:hAnsi="Times New Roman" w:cs="Times New Roman"/>
          <w:sz w:val="24"/>
          <w:szCs w:val="24"/>
        </w:rPr>
        <w:t xml:space="preserve"> </w:t>
      </w:r>
      <w:r w:rsidRPr="00585706">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YE5S0y8n","properties":{"formattedCitation":"(Murgatroyd et al. 2014)","plainCitation":"(Murgatroyd et al. 2014)","dontUpdate":true,"noteIndex":0},"citationItems":[{"id":775,"uris":["http://zotero.org/users/5056530/items/D9BPPKCB"],"uri":["http://zotero.org/users/5056530/items/D9BPPKCB"],"itemData":{"id":775,"type":"article-journal","abstract":"PURPOSE: The lactate threshold (LT), critical power (CP) and maximum oxygen uptake (VO₂max) together partition exercise intensity domains by their common physiological, biochemical and perceptual response characteristics. CP is the greatest power output attainable immediately following intolerance at VO₂peak, and the asymptote of 3 min all-out exercise. Thus we reasoned that a maximal 'sprint' immediately following standard ramp-incremental exercise would allow characterisation of the three aerobic indices in a single test.\nMETHODS: Ten healthy men (23 ± 3 year, mean ± SD) performed 9 cycle-ergometry tests on different days: (A) two ramp-incremental tests to intolerance (20 W min(-1)), immediately followed by a 3 min maximal, variable-power effort ramp-sprint test (RST) for LT, VO₂peak and sprint-phase power (SP) determination; (B) four constant-power tests for CP and VO₂max determination; (C) constant-power tests at 10 W below LT, and 10 W below and above SP to verify intensity domain characterisation. Capillary [lactate] and breath-by-breath VO₂ were measured.\nRESULTS: Reproducibility of LT, SP and VO₂max measurements between RST repeats was within 5% or less (r ≥ 0.991, p &lt; 0.001). CP (257 ± 46 W) was not different (p = 0.72) from SP (258 ± 42 W). Exercise 10 W below LT and SP resulted in steady state VO₂ and [lactate]. VO₂max (4.0 ± 0.6 L min(-1)), peak [lactate] (11 ± 2 mM) and intolerance were reached 19 ± 5 min into exercise at 10 W above SP.\nCONCLUSIONS: These data suggest that the key indices of aerobic function may be accurately and reliably estimated during a single exercise test. This test may provide a basis for simplifying assessment and prescription of exercise training and experimental interventions.","container-title":"European Journal of Applied Physiology","DOI":"10.1007/s00421-014-2908-8","ISSN":"1439-6327","issue":"9","journalAbbreviation":"Eur. J. Appl. Physiol.","language":"eng","note":"PMID: 24888425","page":"1863-1874","source":"PubMed","title":"A 'ramp-sprint' protocol to characterise indices of aerobic function and exercise intensity domains in a single laboratory test","volume":"114","author":[{"family":"Murgatroyd","given":"Scott R."},{"family":"Wylde","given":"Lindsey A."},{"family":"Cannon","given":"Daniel T."},{"family":"Ward","given":"Susan A."},{"family":"Rossiter","given":"Harry B."}],"issued":{"date-parts":[["2014",9]]}}}],"schema":"https://github.com/citation-style-language/schema/raw/master/csl-citation.json"} </w:instrText>
      </w:r>
      <w:r w:rsidRPr="00585706">
        <w:rPr>
          <w:rFonts w:ascii="Times New Roman" w:hAnsi="Times New Roman" w:cs="Times New Roman"/>
          <w:sz w:val="24"/>
          <w:szCs w:val="24"/>
        </w:rPr>
        <w:fldChar w:fldCharType="separate"/>
      </w:r>
      <w:r w:rsidR="00A732C5" w:rsidRPr="00A732C5">
        <w:rPr>
          <w:rFonts w:ascii="Times New Roman" w:hAnsi="Times New Roman" w:cs="Times New Roman"/>
          <w:sz w:val="24"/>
        </w:rPr>
        <w:t>(2014)</w:t>
      </w:r>
      <w:r w:rsidRPr="00585706">
        <w:rPr>
          <w:rFonts w:ascii="Times New Roman" w:hAnsi="Times New Roman" w:cs="Times New Roman"/>
          <w:sz w:val="24"/>
          <w:szCs w:val="24"/>
        </w:rPr>
        <w:fldChar w:fldCharType="end"/>
      </w:r>
      <w:r w:rsidRPr="00585706">
        <w:rPr>
          <w:rFonts w:ascii="Times New Roman" w:hAnsi="Times New Roman" w:cs="Times New Roman"/>
          <w:sz w:val="24"/>
          <w:szCs w:val="24"/>
        </w:rPr>
        <w:t xml:space="preserve"> </w:t>
      </w:r>
      <w:r>
        <w:rPr>
          <w:rFonts w:ascii="Times New Roman" w:hAnsi="Times New Roman" w:cs="Times New Roman"/>
          <w:sz w:val="24"/>
          <w:szCs w:val="24"/>
        </w:rPr>
        <w:t xml:space="preserve">demonstrated </w:t>
      </w:r>
      <w:r w:rsidRPr="00585706">
        <w:rPr>
          <w:rFonts w:ascii="Times New Roman" w:hAnsi="Times New Roman" w:cs="Times New Roman"/>
          <w:sz w:val="24"/>
          <w:szCs w:val="24"/>
        </w:rPr>
        <w:t xml:space="preserve">that </w:t>
      </w:r>
      <w:r>
        <w:rPr>
          <w:rFonts w:ascii="Times New Roman" w:hAnsi="Times New Roman" w:cs="Times New Roman"/>
          <w:sz w:val="24"/>
          <w:szCs w:val="24"/>
        </w:rPr>
        <w:t>CP</w:t>
      </w:r>
      <w:r w:rsidRPr="00585706">
        <w:rPr>
          <w:rFonts w:ascii="Times New Roman" w:hAnsi="Times New Roman" w:cs="Times New Roman"/>
          <w:sz w:val="24"/>
          <w:szCs w:val="24"/>
        </w:rPr>
        <w:t xml:space="preserve"> could be accurately and reliably determined from the EP </w:t>
      </w:r>
      <w:r w:rsidR="00A82120">
        <w:rPr>
          <w:rFonts w:ascii="Times New Roman" w:hAnsi="Times New Roman" w:cs="Times New Roman"/>
          <w:sz w:val="24"/>
          <w:szCs w:val="24"/>
        </w:rPr>
        <w:t>attained during</w:t>
      </w:r>
      <w:r w:rsidRPr="00585706">
        <w:rPr>
          <w:rFonts w:ascii="Times New Roman" w:hAnsi="Times New Roman" w:cs="Times New Roman"/>
          <w:sz w:val="24"/>
          <w:szCs w:val="24"/>
        </w:rPr>
        <w:t xml:space="preserve"> a single exercise test, incorporating a 3-minute all-out bout of exercise performed immediately following task failure during a </w:t>
      </w:r>
      <w:r w:rsidR="00A82120">
        <w:rPr>
          <w:rFonts w:ascii="Times New Roman" w:hAnsi="Times New Roman" w:cs="Times New Roman"/>
          <w:sz w:val="24"/>
          <w:szCs w:val="24"/>
        </w:rPr>
        <w:t xml:space="preserve">maximal </w:t>
      </w:r>
      <w:r w:rsidRPr="00585706">
        <w:rPr>
          <w:rFonts w:ascii="Times New Roman" w:hAnsi="Times New Roman" w:cs="Times New Roman"/>
          <w:sz w:val="24"/>
          <w:szCs w:val="24"/>
        </w:rPr>
        <w:t>ramp-incremental exercise test</w:t>
      </w:r>
      <w:r w:rsidR="00161E71">
        <w:rPr>
          <w:rFonts w:ascii="Times New Roman" w:hAnsi="Times New Roman" w:cs="Times New Roman"/>
          <w:sz w:val="24"/>
          <w:szCs w:val="24"/>
        </w:rPr>
        <w:t>, whereas W’ was underestimated by the work above EP (WEP)</w:t>
      </w:r>
      <w:r w:rsidRPr="00585706">
        <w:rPr>
          <w:rFonts w:ascii="Times New Roman" w:hAnsi="Times New Roman" w:cs="Times New Roman"/>
          <w:sz w:val="24"/>
          <w:szCs w:val="24"/>
        </w:rPr>
        <w:t>.</w:t>
      </w:r>
      <w:r w:rsidR="00DB467E">
        <w:rPr>
          <w:rFonts w:ascii="Times New Roman" w:hAnsi="Times New Roman" w:cs="Times New Roman"/>
          <w:sz w:val="24"/>
          <w:szCs w:val="24"/>
        </w:rPr>
        <w:t xml:space="preserve"> This approach represents a significant advance over one- </w:t>
      </w:r>
      <w:r w:rsidR="00DB467E">
        <w:rPr>
          <w:rFonts w:ascii="Times New Roman" w:hAnsi="Times New Roman" w:cs="Times New Roman"/>
          <w:sz w:val="24"/>
          <w:szCs w:val="24"/>
        </w:rPr>
        <w:fldChar w:fldCharType="begin"/>
      </w:r>
      <w:r w:rsidR="001E51B8">
        <w:rPr>
          <w:rFonts w:ascii="Times New Roman" w:hAnsi="Times New Roman" w:cs="Times New Roman"/>
          <w:sz w:val="24"/>
          <w:szCs w:val="24"/>
        </w:rPr>
        <w:instrText xml:space="preserve"> ADDIN ZOTERO_ITEM CSL_CITATION {"citationID":"avPDzpWg","properties":{"formattedCitation":"(Clark et al. 2013)","plainCitation":"(Clark et al. 2013)","noteIndex":0},"citationItems":[{"id":2948,"uris":["http://zotero.org/users/5056530/items/ZN785IDZ"],"uri":["http://zotero.org/users/5056530/items/ZN785IDZ"],"itemData":{"id":2948,"type":"article-journal","abstract":"The cycling 3-minute all-out exercise test (3 MT) provides the measures of critical power (CP) and the curvature constant (W') for the relationship between power and time limit to exhaustion in the severe exercise domain. The original procedures for the 3 MT required a preliminary graded exercise test (GXT) to establish the linear factor and the fixed load for the test. We evaluated a new procedure of establishing the load for the 3 MT using a percentage of body mass (% BM). Fifteen subjects of varied fitness levels completed a custom GXT-verification protocol to establish the gas exchange threshold and V[Combining Dot Above]O2max, a 3 MT using a load derived with the linear factor, and a 3 MT using a % BM. The subjects also completed a subsequent exhaustive bout at 10% above CP. The CP and W' estimated from either protocol did not differ. The CP estimates were consistent (α = 0.97, SEM = 7.1 W, coefficient of variation = 4%); however, W' was less reliable, a finding true of any method of measuring W'. The V[Combining Dot Above]O2 evoked during the 3 MT was lower than the values evoked by the exhaustive GXT-verification bouts and the 10% above CP bout after the 3 MT. All individual V[Combining Dot Above]O2 values in the 10% above CP bout were \"≥\" values measured in the 3 MT. Our findings indicate that several viable procedures for administering the 3 MT are plausible.","container-title":"Journal of Strength and Conditioning Research","DOI":"10.1519/JSC.0b013e3182785041","ISSN":"1533-4287","issue":"8","journalAbbreviation":"J Strength Cond Res","language":"eng","note":"PMID: 23090321","page":"2104-2112","source":"PubMed","title":"Alternative procedures for the three-minute all-out exercise test","volume":"27","author":[{"family":"Clark","given":"Ida E."},{"family":"Murray","given":"Steven R."},{"family":"Pettitt","given":"Robert W."}],"issued":{"date-parts":[["2013",8]]}}}],"schema":"https://github.com/citation-style-language/schema/raw/master/csl-citation.json"} </w:instrText>
      </w:r>
      <w:r w:rsidR="00DB467E">
        <w:rPr>
          <w:rFonts w:ascii="Times New Roman" w:hAnsi="Times New Roman" w:cs="Times New Roman"/>
          <w:sz w:val="24"/>
          <w:szCs w:val="24"/>
        </w:rPr>
        <w:fldChar w:fldCharType="separate"/>
      </w:r>
      <w:r w:rsidR="001E51B8" w:rsidRPr="001E51B8">
        <w:rPr>
          <w:rFonts w:ascii="Times New Roman" w:hAnsi="Times New Roman" w:cs="Times New Roman"/>
          <w:sz w:val="24"/>
        </w:rPr>
        <w:t>(Clark et al. 2013)</w:t>
      </w:r>
      <w:r w:rsidR="00DB467E">
        <w:rPr>
          <w:rFonts w:ascii="Times New Roman" w:hAnsi="Times New Roman" w:cs="Times New Roman"/>
          <w:sz w:val="24"/>
          <w:szCs w:val="24"/>
        </w:rPr>
        <w:fldChar w:fldCharType="end"/>
      </w:r>
      <w:r w:rsidR="00DB467E">
        <w:rPr>
          <w:rFonts w:ascii="Times New Roman" w:hAnsi="Times New Roman" w:cs="Times New Roman"/>
          <w:sz w:val="24"/>
          <w:szCs w:val="24"/>
        </w:rPr>
        <w:t xml:space="preserve"> or two-day </w:t>
      </w:r>
      <w:r w:rsidR="00DB467E">
        <w:rPr>
          <w:rFonts w:ascii="Times New Roman" w:hAnsi="Times New Roman" w:cs="Times New Roman"/>
          <w:sz w:val="24"/>
          <w:szCs w:val="24"/>
        </w:rPr>
        <w:fldChar w:fldCharType="begin"/>
      </w:r>
      <w:r w:rsidR="001E51B8">
        <w:rPr>
          <w:rFonts w:ascii="Times New Roman" w:hAnsi="Times New Roman" w:cs="Times New Roman"/>
          <w:sz w:val="24"/>
          <w:szCs w:val="24"/>
        </w:rPr>
        <w:instrText xml:space="preserve"> ADDIN ZOTERO_ITEM CSL_CITATION {"citationID":"eK6DPN95","properties":{"formattedCitation":"(Vanhatalo et al. 2007; Bergstrom et al. 2012)","plainCitation":"(Vanhatalo et al. 2007; Bergstrom et al. 2012)","noteIndex":0},"citationItems":[{"id":824,"uris":["http://zotero.org/users/5056530/items/XDA7SLZH"],"uri":["http://zotero.org/users/5056530/items/XDA7SLZH"],"itemData":{"id":824,"type":"article-journal","abstract":"PURPOSE: We tested the hypothesis that the power output attained at the end of a 3-min all-out cycling test would be equivalent to critical power.\nMETHODS: Ten habitually active subjects performed a ramp test, two 3-min all-out tests against a fixed resistance to establish the end-test power (EP) and the work done above the EP (WEP), and five constant-work rate tests to establish the critical power (CP) and the curvature constant parameter (W') using the work-time and 1/time models.\nRESULTS: The power output in the 3-min trial declined to a steady level within 135 s. The EP was 287 +/- 55 W, which was not significantly different from, and highly correlated with, CP (287 +/- 56 W; P = 0.37, r = 0.99). The standard error for the estimation of CP using EP was approximately 6 W, and in 8 of 10 cases, EP agreed with CP to within 5 W. Similarly, the WEP derived from the 3-min test (15.0 +/- 4.7 kJ) was not significantly different from, and correlated with, W' (16.0 +/- 3.8 kJ; P = 0.35; r = 0.84).\nCONCLUSIONS: During a 3-min all-out cycling test, power output declined to a stable value in approximately the last 45 s, and this power output was not significantly different from the independently measured critical power.","container-title":"Medicine and Science in Sports and Exercise","DOI":"10.1249/mss.0b013e31802dd3e6","ISSN":"0195-9131","issue":"3","journalAbbreviation":"Med Sci Sports Exerc","language":"eng","note":"PMID: 17473782","page":"548-555","source":"PubMed","title":"Determination of critical power using a 3-min all-out cycling test","volume":"39","author":[{"family":"Vanhatalo","given":"Anni"},{"family":"Doust","given":"Jonathan H."},{"family":"Burnley","given":"Mark"}],"issued":{"date-parts":[["2007",3]]}}},{"id":2945,"uris":["http://zotero.org/users/5056530/items/Q956BRKC"],"uri":["http://zotero.org/users/5056530/items/Q956BRKC"],"itemData":{"id":2945,"type":"article-journal","abstract":"Bergstrom, HC, Housh, TJ, Zuniga, JM, Camic, CL, Traylor, DA, Schmidt, RJ, and Johnson, GO. A new single work bout test to estimate critical power and anaerobic work capacity. J Strength Cond Res 26(3): 656–663, 2012—The purpose of this study was to develop a 3-minute, all-out test protocol using the Monark cycle ergometer for estimating the critical power (CP) and anaerobic work capacity (AWC) with the resistance based on body weight. Twelve moderately trained adults (mean age ± SD = 23.2 ± 3.5 years) performed an incremental cycle ergometer test to exhaustion. The CP and AWC were estimated from the original work limit (Wlim) vs. time limit (Tlim) relationship (CPPT) and a 3-minute all-out test (CP3min) against a fixed resistance and compared with the CP and AWC estimated from the new 3-minute tests on the Monark cycle ergometer (CP3.5% and CP4.5%). The resistance values for the CP3.5% and CP4.5% tests were set at 3.5 and 4.5% of the subject's body weight (kilograms). The results indicated that there were no significant differences (p &gt; 0.05) among mean CP values for CPPT (178 ± 47 W), CP3.5% (173 ± 40 W), and CP4.5% (186 ± 44 W). The mean CP3min (193 ± 54 W), however, was significantly greater than CPPT and CP3.5%. There were no significant differences in AWC for the CPPT (13,412 ± 6,247 J), CP3min (10,895 ± 2,923 J), and CP4.5% (9,842 ± 4,394 J). The AWC values for the CPPT and CP3min, however, were significantly greater than CP3.5% (8,357 ± 2,946 J). The results of this study indicated that CP and AWC could be estimated from a single 3-minute work bout test on the Monark cycle ergometer with the resistance set at 4.5% of the body weight. A single work bout test with the resistance based on the individual's body weight provides a practical and accessible method to estimate CP and AWC.","container-title":"The Journal of Strength &amp; Conditioning Research","DOI":"10.1519/JSC.0b013e31822b7304","ISSN":"1064-8011","issue":"3","language":"en-US","page":"656–663","source":"journals.lww.com","title":"A New Single Work Bout Test to Estimate Critical Power and Anaerobic Work Capacity","volume":"26","author":[{"family":"Bergstrom","given":"Haley C."},{"family":"Housh","given":"Terry J."},{"family":"Zuniga","given":"Jorge M."},{"family":"Camic","given":"Clayton L."},{"family":"Traylor","given":"Daniel A."},{"family":"Schmidt","given":"Richard J."},{"family":"Johnson","given":"Glen O."}],"issued":{"date-parts":[["2012",3]]}}}],"schema":"https://github.com/citation-style-language/schema/raw/master/csl-citation.json"} </w:instrText>
      </w:r>
      <w:r w:rsidR="00DB467E">
        <w:rPr>
          <w:rFonts w:ascii="Times New Roman" w:hAnsi="Times New Roman" w:cs="Times New Roman"/>
          <w:sz w:val="24"/>
          <w:szCs w:val="24"/>
        </w:rPr>
        <w:fldChar w:fldCharType="separate"/>
      </w:r>
      <w:r w:rsidR="001E51B8" w:rsidRPr="001E51B8">
        <w:rPr>
          <w:rFonts w:ascii="Times New Roman" w:hAnsi="Times New Roman" w:cs="Times New Roman"/>
          <w:sz w:val="24"/>
        </w:rPr>
        <w:t>(Vanhatalo et al. 2007; Bergstrom et al. 2012)</w:t>
      </w:r>
      <w:r w:rsidR="00DB467E">
        <w:rPr>
          <w:rFonts w:ascii="Times New Roman" w:hAnsi="Times New Roman" w:cs="Times New Roman"/>
          <w:sz w:val="24"/>
          <w:szCs w:val="24"/>
        </w:rPr>
        <w:fldChar w:fldCharType="end"/>
      </w:r>
      <w:r w:rsidR="00DB467E">
        <w:rPr>
          <w:rFonts w:ascii="Times New Roman" w:hAnsi="Times New Roman" w:cs="Times New Roman"/>
          <w:sz w:val="24"/>
          <w:szCs w:val="24"/>
        </w:rPr>
        <w:t xml:space="preserve"> testing procedures, because additional parameters of aerobic function (i.e., the gas exchange threshold, GET; mean response time of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DB467E" w:rsidRPr="003F25D1">
        <w:rPr>
          <w:rFonts w:ascii="Times New Roman" w:eastAsia="Calibri" w:hAnsi="Times New Roman" w:cs="Times New Roman"/>
          <w:sz w:val="24"/>
          <w:szCs w:val="24"/>
        </w:rPr>
        <w:t>O</w:t>
      </w:r>
      <w:r w:rsidR="00DB467E" w:rsidRPr="003F25D1">
        <w:rPr>
          <w:rFonts w:ascii="Times New Roman" w:eastAsia="Calibri" w:hAnsi="Times New Roman" w:cs="Times New Roman"/>
          <w:sz w:val="24"/>
          <w:szCs w:val="24"/>
          <w:vertAlign w:val="subscript"/>
        </w:rPr>
        <w:t>2</w:t>
      </w:r>
      <w:r w:rsidR="00DB467E">
        <w:rPr>
          <w:rFonts w:ascii="Times New Roman" w:eastAsia="Calibri" w:hAnsi="Times New Roman" w:cs="Times New Roman"/>
          <w:sz w:val="24"/>
          <w:szCs w:val="24"/>
          <w:vertAlign w:val="subscript"/>
        </w:rPr>
        <w:t xml:space="preserve"> </w:t>
      </w:r>
      <w:r w:rsidR="001E51B8">
        <w:rPr>
          <w:rFonts w:ascii="Times New Roman" w:eastAsia="Calibri" w:hAnsi="Times New Roman" w:cs="Times New Roman"/>
          <w:sz w:val="24"/>
          <w:szCs w:val="24"/>
        </w:rPr>
        <w:t xml:space="preserve">kinetics; </w:t>
      </w:r>
      <m:oMath>
        <m:acc>
          <m:accPr>
            <m:chr m:val="̇"/>
            <m:ctrlPr>
              <w:rPr>
                <w:rFonts w:ascii="Cambria Math" w:eastAsia="Cambria" w:hAnsi="Cambria Math" w:cs="Times New Roman"/>
                <w:sz w:val="24"/>
                <w:szCs w:val="24"/>
              </w:rPr>
            </m:ctrlPr>
          </m:accPr>
          <m:e>
            <m:r>
              <w:rPr>
                <w:rFonts w:ascii="Cambria Math" w:eastAsia="Cambria" w:hAnsi="Cambria Math" w:cs="Times New Roman"/>
                <w:sz w:val="24"/>
                <w:szCs w:val="24"/>
              </w:rPr>
              <m:t>V</m:t>
            </m:r>
          </m:e>
        </m:acc>
      </m:oMath>
      <w:r w:rsidR="001E51B8" w:rsidRPr="003F25D1">
        <w:rPr>
          <w:rFonts w:ascii="Times New Roman" w:eastAsia="Calibri" w:hAnsi="Times New Roman" w:cs="Times New Roman"/>
          <w:sz w:val="24"/>
          <w:szCs w:val="24"/>
        </w:rPr>
        <w:t>O</w:t>
      </w:r>
      <w:r w:rsidR="001E51B8" w:rsidRPr="003F25D1">
        <w:rPr>
          <w:rFonts w:ascii="Times New Roman" w:eastAsia="Calibri" w:hAnsi="Times New Roman" w:cs="Times New Roman"/>
          <w:sz w:val="24"/>
          <w:szCs w:val="24"/>
          <w:vertAlign w:val="subscript"/>
        </w:rPr>
        <w:t>2</w:t>
      </w:r>
      <w:r w:rsidR="001E51B8">
        <w:rPr>
          <w:rFonts w:ascii="Times New Roman" w:eastAsia="Calibri" w:hAnsi="Times New Roman" w:cs="Times New Roman"/>
          <w:sz w:val="24"/>
          <w:szCs w:val="24"/>
        </w:rPr>
        <w:t xml:space="preserve"> max</w:t>
      </w:r>
      <w:r w:rsidR="00DB467E">
        <w:rPr>
          <w:rFonts w:ascii="Times New Roman" w:hAnsi="Times New Roman" w:cs="Times New Roman"/>
          <w:sz w:val="24"/>
          <w:szCs w:val="24"/>
        </w:rPr>
        <w:t xml:space="preserve">) and thus the boundaries between moderate, heavy, and severe exercise intensity domains can be determined in a single visit. </w:t>
      </w:r>
      <w:r w:rsidRPr="00585706">
        <w:rPr>
          <w:rFonts w:ascii="Times New Roman" w:hAnsi="Times New Roman" w:cs="Times New Roman"/>
          <w:sz w:val="24"/>
          <w:szCs w:val="24"/>
        </w:rPr>
        <w:t xml:space="preserve"> However, the validity of this test has not been confirmed by more than one study</w:t>
      </w:r>
      <w:r w:rsidR="00A82120">
        <w:rPr>
          <w:rFonts w:ascii="Times New Roman" w:hAnsi="Times New Roman" w:cs="Times New Roman"/>
          <w:sz w:val="24"/>
          <w:szCs w:val="24"/>
        </w:rPr>
        <w:t xml:space="preserve"> </w:t>
      </w:r>
      <w:r w:rsidR="00A82120" w:rsidRPr="00585706">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AsCe1GoK","properties":{"formattedCitation":"(Murgatroyd et al. 2014)","plainCitation":"(Murgatroyd et al. 2014)","noteIndex":0},"citationItems":[{"id":775,"uris":["http://zotero.org/users/5056530/items/D9BPPKCB"],"uri":["http://zotero.org/users/5056530/items/D9BPPKCB"],"itemData":{"id":775,"type":"article-journal","abstract":"PURPOSE: The lactate threshold (LT), critical power (CP) and maximum oxygen uptake (VO₂max) together partition exercise intensity domains by their common physiological, biochemical and perceptual response characteristics. CP is the greatest power output attainable immediately following intolerance at VO₂peak, and the asymptote of 3 min all-out exercise. Thus we reasoned that a maximal 'sprint' immediately following standard ramp-incremental exercise would allow characterisation of the three aerobic indices in a single test.\nMETHODS: Ten healthy men (23 ± 3 year, mean ± SD) performed 9 cycle-ergometry tests on different days: (A) two ramp-incremental tests to intolerance (20 W min(-1)), immediately followed by a 3 min maximal, variable-power effort ramp-sprint test (RST) for LT, VO₂peak and sprint-phase power (SP) determination; (B) four constant-power tests for CP and VO₂max determination; (C) constant-power tests at 10 W below LT, and 10 W below and above SP to verify intensity domain characterisation. Capillary [lactate] and breath-by-breath VO₂ were measured.\nRESULTS: Reproducibility of LT, SP and VO₂max measurements between RST repeats was within 5% or less (r ≥ 0.991, p &lt; 0.001). CP (257 ± 46 W) was not different (p = 0.72) from SP (258 ± 42 W). Exercise 10 W below LT and SP resulted in steady state VO₂ and [lactate]. VO₂max (4.0 ± 0.6 L min(-1)), peak [lactate] (11 ± 2 mM) and intolerance were reached 19 ± 5 min into exercise at 10 W above SP.\nCONCLUSIONS: These data suggest that the key indices of aerobic function may be accurately and reliably estimated during a single exercise test. This test may provide a basis for simplifying assessment and prescription of exercise training and experimental interventions.","container-title":"European Journal of Applied Physiology","DOI":"10.1007/s00421-014-2908-8","ISSN":"1439-6327","issue":"9","journalAbbreviation":"Eur. J. Appl. Physiol.","language":"eng","note":"PMID: 24888425","page":"1863-1874","source":"PubMed","title":"A 'ramp-sprint' protocol to characterise indices of aerobic function and exercise intensity domains in a single laboratory test","volume":"114","author":[{"family":"Murgatroyd","given":"Scott R."},{"family":"Wylde","given":"Lindsey A."},{"family":"Cannon","given":"Daniel T."},{"family":"Ward","given":"Susan A."},{"family":"Rossiter","given":"Harry B."}],"issued":{"date-parts":[["2014",9]]}}}],"schema":"https://github.com/citation-style-language/schema/raw/master/csl-citation.json"} </w:instrText>
      </w:r>
      <w:r w:rsidR="00A82120" w:rsidRPr="00585706">
        <w:rPr>
          <w:rFonts w:ascii="Times New Roman" w:hAnsi="Times New Roman" w:cs="Times New Roman"/>
          <w:sz w:val="24"/>
          <w:szCs w:val="24"/>
        </w:rPr>
        <w:fldChar w:fldCharType="separate"/>
      </w:r>
      <w:r w:rsidR="00A732C5" w:rsidRPr="00A732C5">
        <w:rPr>
          <w:rFonts w:ascii="Times New Roman" w:hAnsi="Times New Roman" w:cs="Times New Roman"/>
          <w:sz w:val="24"/>
        </w:rPr>
        <w:t>(Murgatroyd et al. 2014)</w:t>
      </w:r>
      <w:r w:rsidR="00A82120" w:rsidRPr="00585706">
        <w:rPr>
          <w:rFonts w:ascii="Times New Roman" w:hAnsi="Times New Roman" w:cs="Times New Roman"/>
          <w:sz w:val="24"/>
          <w:szCs w:val="24"/>
        </w:rPr>
        <w:fldChar w:fldCharType="end"/>
      </w:r>
      <w:r w:rsidRPr="00585706">
        <w:rPr>
          <w:rFonts w:ascii="Times New Roman" w:hAnsi="Times New Roman" w:cs="Times New Roman"/>
          <w:sz w:val="24"/>
          <w:szCs w:val="24"/>
        </w:rPr>
        <w:t xml:space="preserve">, nor have the robustness of its underlying principles been tested using alternative exercise modes. For instance, if EP from the contiguous ramp all-out test can be demonstrated to provide a valid estimate of </w:t>
      </w:r>
      <w:r>
        <w:rPr>
          <w:rFonts w:ascii="Times New Roman" w:hAnsi="Times New Roman" w:cs="Times New Roman"/>
          <w:sz w:val="24"/>
          <w:szCs w:val="24"/>
        </w:rPr>
        <w:t>CP</w:t>
      </w:r>
      <w:r w:rsidRPr="00585706">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585706">
        <w:rPr>
          <w:rFonts w:ascii="Times New Roman" w:hAnsi="Times New Roman" w:cs="Times New Roman"/>
          <w:i/>
          <w:sz w:val="24"/>
          <w:szCs w:val="24"/>
        </w:rPr>
        <w:t>W</w:t>
      </w:r>
      <w:r>
        <w:rPr>
          <w:rFonts w:ascii="Times New Roman" w:hAnsi="Times New Roman" w:cs="Times New Roman"/>
          <w:sz w:val="24"/>
          <w:szCs w:val="24"/>
        </w:rPr>
        <w:t xml:space="preserve">’ </w:t>
      </w:r>
      <w:r w:rsidRPr="00585706">
        <w:rPr>
          <w:rFonts w:ascii="Times New Roman" w:hAnsi="Times New Roman" w:cs="Times New Roman"/>
          <w:sz w:val="24"/>
          <w:szCs w:val="24"/>
        </w:rPr>
        <w:t xml:space="preserve">in an alternative mode of exercise (e.g. supine exercise), this would provide further evidence of the robustness of the underlying principles of this approach for the determination of </w:t>
      </w:r>
      <w:r w:rsidR="0076393C">
        <w:rPr>
          <w:rFonts w:ascii="Times New Roman" w:hAnsi="Times New Roman" w:cs="Times New Roman"/>
          <w:sz w:val="24"/>
          <w:szCs w:val="24"/>
        </w:rPr>
        <w:t>CP</w:t>
      </w:r>
      <w:r w:rsidRPr="00585706">
        <w:rPr>
          <w:rFonts w:ascii="Times New Roman" w:hAnsi="Times New Roman" w:cs="Times New Roman"/>
          <w:sz w:val="24"/>
          <w:szCs w:val="24"/>
        </w:rPr>
        <w:t>.</w:t>
      </w:r>
      <w:r>
        <w:rPr>
          <w:rFonts w:ascii="Times New Roman" w:hAnsi="Times New Roman" w:cs="Times New Roman"/>
          <w:sz w:val="24"/>
          <w:szCs w:val="24"/>
        </w:rPr>
        <w:t xml:space="preserve"> </w:t>
      </w:r>
      <w:r w:rsidR="00DE28BC">
        <w:rPr>
          <w:rFonts w:ascii="Times New Roman" w:hAnsi="Times New Roman" w:cs="Times New Roman"/>
          <w:sz w:val="24"/>
          <w:szCs w:val="24"/>
        </w:rPr>
        <w:t>S</w:t>
      </w:r>
      <w:r>
        <w:rPr>
          <w:rFonts w:ascii="Times New Roman" w:hAnsi="Times New Roman" w:cs="Times New Roman"/>
          <w:sz w:val="24"/>
          <w:szCs w:val="24"/>
        </w:rPr>
        <w:t xml:space="preserve">uch an approach would considerably reduce the burden associated with determination of the power-time parameters for sports and exercise practitioners. </w:t>
      </w:r>
    </w:p>
    <w:p w14:paraId="265C5792" w14:textId="572A9361" w:rsidR="00585706" w:rsidRDefault="00585706" w:rsidP="00585706">
      <w:pPr>
        <w:spacing w:line="480" w:lineRule="auto"/>
        <w:jc w:val="both"/>
        <w:rPr>
          <w:rFonts w:ascii="Calibri" w:hAnsi="Calibri"/>
          <w:sz w:val="24"/>
        </w:rPr>
      </w:pPr>
      <w:r w:rsidRPr="00585706">
        <w:rPr>
          <w:rFonts w:ascii="Times New Roman" w:hAnsi="Times New Roman" w:cs="Times New Roman"/>
          <w:sz w:val="24"/>
        </w:rPr>
        <w:t xml:space="preserve">The aim of this study was </w:t>
      </w:r>
      <w:r w:rsidRPr="00585706">
        <w:rPr>
          <w:rFonts w:ascii="Times New Roman" w:hAnsi="Times New Roman" w:cs="Times New Roman"/>
          <w:noProof/>
          <w:sz w:val="24"/>
        </w:rPr>
        <w:t>therefore</w:t>
      </w:r>
      <w:r w:rsidRPr="00585706">
        <w:rPr>
          <w:rFonts w:ascii="Times New Roman" w:hAnsi="Times New Roman" w:cs="Times New Roman"/>
          <w:sz w:val="24"/>
        </w:rPr>
        <w:t xml:space="preserve"> to determine whether </w:t>
      </w:r>
      <w:r w:rsidR="00A82120">
        <w:rPr>
          <w:rFonts w:ascii="Times New Roman" w:hAnsi="Times New Roman" w:cs="Times New Roman"/>
          <w:sz w:val="24"/>
        </w:rPr>
        <w:t>the</w:t>
      </w:r>
      <w:r w:rsidRPr="00585706">
        <w:rPr>
          <w:rFonts w:ascii="Times New Roman" w:hAnsi="Times New Roman" w:cs="Times New Roman"/>
          <w:sz w:val="24"/>
        </w:rPr>
        <w:t xml:space="preserve"> contiguous ramp</w:t>
      </w:r>
      <w:r w:rsidR="001E51B8">
        <w:rPr>
          <w:rFonts w:ascii="Times New Roman" w:hAnsi="Times New Roman" w:cs="Times New Roman"/>
          <w:sz w:val="24"/>
        </w:rPr>
        <w:t xml:space="preserve"> and</w:t>
      </w:r>
      <w:r w:rsidR="00A82120">
        <w:rPr>
          <w:rFonts w:ascii="Times New Roman" w:hAnsi="Times New Roman" w:cs="Times New Roman"/>
          <w:sz w:val="24"/>
        </w:rPr>
        <w:t xml:space="preserve"> </w:t>
      </w:r>
      <w:r w:rsidRPr="00585706">
        <w:rPr>
          <w:rFonts w:ascii="Times New Roman" w:hAnsi="Times New Roman" w:cs="Times New Roman"/>
          <w:sz w:val="24"/>
        </w:rPr>
        <w:t xml:space="preserve">all-out </w:t>
      </w:r>
      <w:r w:rsidR="00A82120">
        <w:rPr>
          <w:rFonts w:ascii="Times New Roman" w:hAnsi="Times New Roman" w:cs="Times New Roman"/>
          <w:sz w:val="24"/>
        </w:rPr>
        <w:t xml:space="preserve">exercise </w:t>
      </w:r>
      <w:r w:rsidRPr="00585706">
        <w:rPr>
          <w:rFonts w:ascii="Times New Roman" w:hAnsi="Times New Roman" w:cs="Times New Roman"/>
          <w:sz w:val="24"/>
        </w:rPr>
        <w:t>test provide</w:t>
      </w:r>
      <w:r w:rsidR="00A82120">
        <w:rPr>
          <w:rFonts w:ascii="Times New Roman" w:hAnsi="Times New Roman" w:cs="Times New Roman"/>
          <w:sz w:val="24"/>
        </w:rPr>
        <w:t>s</w:t>
      </w:r>
      <w:r w:rsidRPr="00585706">
        <w:rPr>
          <w:rFonts w:ascii="Times New Roman" w:hAnsi="Times New Roman" w:cs="Times New Roman"/>
          <w:sz w:val="24"/>
        </w:rPr>
        <w:t xml:space="preserve"> a valid estimate of </w:t>
      </w:r>
      <w:r w:rsidR="0076393C">
        <w:rPr>
          <w:rFonts w:ascii="Times New Roman" w:hAnsi="Times New Roman" w:cs="Times New Roman"/>
          <w:sz w:val="24"/>
        </w:rPr>
        <w:t>CP</w:t>
      </w:r>
      <w:r w:rsidRPr="00585706">
        <w:rPr>
          <w:rFonts w:ascii="Times New Roman" w:hAnsi="Times New Roman" w:cs="Times New Roman"/>
          <w:sz w:val="24"/>
        </w:rPr>
        <w:t xml:space="preserve"> during both upright and supine cycle exercise. It </w:t>
      </w:r>
      <w:r w:rsidRPr="00585706">
        <w:rPr>
          <w:rFonts w:ascii="Times New Roman" w:hAnsi="Times New Roman" w:cs="Times New Roman"/>
          <w:sz w:val="24"/>
        </w:rPr>
        <w:lastRenderedPageBreak/>
        <w:t xml:space="preserve">was hypothesised that </w:t>
      </w:r>
      <w:r w:rsidR="00161E71">
        <w:rPr>
          <w:rFonts w:ascii="Times New Roman" w:hAnsi="Times New Roman" w:cs="Times New Roman"/>
          <w:sz w:val="24"/>
        </w:rPr>
        <w:t xml:space="preserve">1) </w:t>
      </w:r>
      <w:r w:rsidRPr="00585706">
        <w:rPr>
          <w:rFonts w:ascii="Times New Roman" w:hAnsi="Times New Roman" w:cs="Times New Roman"/>
          <w:sz w:val="24"/>
        </w:rPr>
        <w:t xml:space="preserve">the EP derived from the </w:t>
      </w:r>
      <w:r w:rsidRPr="00585706">
        <w:rPr>
          <w:rFonts w:ascii="Times New Roman" w:hAnsi="Times New Roman" w:cs="Times New Roman"/>
          <w:noProof/>
          <w:sz w:val="24"/>
        </w:rPr>
        <w:t>ramp all-out</w:t>
      </w:r>
      <w:r w:rsidR="00A82120">
        <w:rPr>
          <w:rFonts w:ascii="Times New Roman" w:hAnsi="Times New Roman" w:cs="Times New Roman"/>
          <w:noProof/>
          <w:sz w:val="24"/>
        </w:rPr>
        <w:t xml:space="preserve"> exercise</w:t>
      </w:r>
      <w:r w:rsidRPr="00585706">
        <w:rPr>
          <w:rFonts w:ascii="Times New Roman" w:hAnsi="Times New Roman" w:cs="Times New Roman"/>
          <w:sz w:val="24"/>
        </w:rPr>
        <w:t xml:space="preserve"> test would not be different from and highly correlated with </w:t>
      </w:r>
      <w:r w:rsidR="0076393C">
        <w:rPr>
          <w:rFonts w:ascii="Times New Roman" w:hAnsi="Times New Roman" w:cs="Times New Roman"/>
          <w:sz w:val="24"/>
        </w:rPr>
        <w:t>CP</w:t>
      </w:r>
      <w:r w:rsidRPr="00585706">
        <w:rPr>
          <w:rFonts w:ascii="Times New Roman" w:hAnsi="Times New Roman" w:cs="Times New Roman"/>
          <w:sz w:val="24"/>
        </w:rPr>
        <w:t xml:space="preserve"> during both upright and supine exercise</w:t>
      </w:r>
      <w:r w:rsidR="00161E71">
        <w:rPr>
          <w:rFonts w:ascii="Times New Roman" w:hAnsi="Times New Roman" w:cs="Times New Roman"/>
          <w:sz w:val="24"/>
        </w:rPr>
        <w:t>, and consistent with previous research, 2) W</w:t>
      </w:r>
      <w:r w:rsidR="00161E71" w:rsidRPr="00585706">
        <w:rPr>
          <w:rFonts w:ascii="Times New Roman" w:hAnsi="Times New Roman" w:cs="Times New Roman"/>
          <w:sz w:val="24"/>
        </w:rPr>
        <w:t xml:space="preserve">EP derived from the </w:t>
      </w:r>
      <w:r w:rsidR="00161E71" w:rsidRPr="00585706">
        <w:rPr>
          <w:rFonts w:ascii="Times New Roman" w:hAnsi="Times New Roman" w:cs="Times New Roman"/>
          <w:noProof/>
          <w:sz w:val="24"/>
        </w:rPr>
        <w:t>ramp all-out</w:t>
      </w:r>
      <w:r w:rsidR="00161E71">
        <w:rPr>
          <w:rFonts w:ascii="Times New Roman" w:hAnsi="Times New Roman" w:cs="Times New Roman"/>
          <w:noProof/>
          <w:sz w:val="24"/>
        </w:rPr>
        <w:t xml:space="preserve"> exercise</w:t>
      </w:r>
      <w:r w:rsidR="00161E71" w:rsidRPr="00585706">
        <w:rPr>
          <w:rFonts w:ascii="Times New Roman" w:hAnsi="Times New Roman" w:cs="Times New Roman"/>
          <w:sz w:val="24"/>
        </w:rPr>
        <w:t xml:space="preserve"> test would</w:t>
      </w:r>
      <w:r w:rsidR="00161E71">
        <w:rPr>
          <w:rFonts w:ascii="Times New Roman" w:hAnsi="Times New Roman" w:cs="Times New Roman"/>
          <w:sz w:val="24"/>
        </w:rPr>
        <w:t xml:space="preserve"> be different from </w:t>
      </w:r>
      <w:r w:rsidR="00161E71" w:rsidRPr="00FE752F">
        <w:rPr>
          <w:rFonts w:ascii="Times New Roman" w:hAnsi="Times New Roman" w:cs="Times New Roman"/>
          <w:i/>
          <w:sz w:val="24"/>
        </w:rPr>
        <w:t>W</w:t>
      </w:r>
      <w:r w:rsidR="00161E71">
        <w:rPr>
          <w:rFonts w:ascii="Times New Roman" w:hAnsi="Times New Roman" w:cs="Times New Roman"/>
          <w:sz w:val="24"/>
        </w:rPr>
        <w:t>’</w:t>
      </w:r>
      <w:r w:rsidRPr="00585706">
        <w:rPr>
          <w:rFonts w:ascii="Times New Roman" w:hAnsi="Times New Roman" w:cs="Times New Roman"/>
          <w:sz w:val="24"/>
        </w:rPr>
        <w:t>.</w:t>
      </w:r>
      <w:r>
        <w:rPr>
          <w:rFonts w:ascii="Calibri" w:hAnsi="Calibri"/>
          <w:sz w:val="24"/>
        </w:rPr>
        <w:t xml:space="preserve"> </w:t>
      </w:r>
    </w:p>
    <w:p w14:paraId="1975A5A7" w14:textId="58DADE21" w:rsidR="00DF292A" w:rsidRPr="00DF292A" w:rsidRDefault="00DF292A" w:rsidP="00585706">
      <w:pPr>
        <w:spacing w:line="480" w:lineRule="auto"/>
        <w:jc w:val="both"/>
        <w:rPr>
          <w:rFonts w:ascii="Times New Roman" w:hAnsi="Times New Roman" w:cs="Times New Roman"/>
          <w:b/>
          <w:sz w:val="24"/>
        </w:rPr>
      </w:pPr>
      <w:r w:rsidRPr="00DF292A">
        <w:rPr>
          <w:rFonts w:ascii="Times New Roman" w:hAnsi="Times New Roman" w:cs="Times New Roman"/>
          <w:b/>
          <w:sz w:val="24"/>
        </w:rPr>
        <w:t>METHODS</w:t>
      </w:r>
    </w:p>
    <w:p w14:paraId="45E787A0" w14:textId="696299E5" w:rsidR="00DF292A" w:rsidRPr="0031489C" w:rsidRDefault="00DF292A" w:rsidP="00DF292A">
      <w:pPr>
        <w:spacing w:line="480" w:lineRule="auto"/>
        <w:jc w:val="both"/>
        <w:rPr>
          <w:rFonts w:ascii="Times New Roman" w:hAnsi="Times New Roman" w:cs="Times New Roman"/>
          <w:sz w:val="24"/>
          <w:szCs w:val="24"/>
          <w:vertAlign w:val="superscript"/>
        </w:rPr>
      </w:pPr>
      <w:r w:rsidRPr="00DF292A">
        <w:rPr>
          <w:rFonts w:ascii="Times New Roman" w:eastAsia="Calibri" w:hAnsi="Times New Roman" w:cs="Times New Roman"/>
          <w:sz w:val="24"/>
          <w:szCs w:val="24"/>
        </w:rPr>
        <w:t xml:space="preserve">The data presented in the present </w:t>
      </w:r>
      <w:r w:rsidR="00A82120">
        <w:rPr>
          <w:rFonts w:ascii="Times New Roman" w:eastAsia="Calibri" w:hAnsi="Times New Roman" w:cs="Times New Roman"/>
          <w:sz w:val="24"/>
          <w:szCs w:val="24"/>
        </w:rPr>
        <w:t xml:space="preserve">study </w:t>
      </w:r>
      <w:r w:rsidRPr="00DF292A">
        <w:rPr>
          <w:rFonts w:ascii="Times New Roman" w:eastAsia="Calibri" w:hAnsi="Times New Roman" w:cs="Times New Roman"/>
          <w:sz w:val="24"/>
          <w:szCs w:val="24"/>
        </w:rPr>
        <w:t xml:space="preserve">comprises retrospective analysis of data from five previous reports </w:t>
      </w:r>
      <w:r w:rsidRPr="00DF292A">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9Q6SIS86","properties":{"formattedCitation":"(Goulding et al. 2017, 2018a, b, 2019a, b)","plainCitation":"(Goulding et al. 2017, 2018a, b, 2019a, b)","noteIndex":0},"citationItems":[{"id":609,"uris":["http://zotero.org/users/5056530/items/2P7JNTBF"],"uri":["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5C40A8">
        <w:rPr>
          <w:rFonts w:ascii="Cambria Math" w:eastAsia="Calibri" w:hAnsi="Cambria Math" w:cs="Cambria Math"/>
          <w:sz w:val="24"/>
          <w:szCs w:val="24"/>
        </w:rPr>
        <w:instrText>∼</w:instrText>
      </w:r>
      <w:r w:rsidR="005C40A8">
        <w:rPr>
          <w:rFonts w:ascii="Times New Roman" w:eastAsia="Calibri"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768,"uris":["http://zotero.org/users/5056530/items/BGE7LJ5D"],"uri":["http://zotero.org/users/5056530/items/BGE7LJ5D"],"itemData":{"id":768,"type":"article-journal","abstract":"Critical power is a fundamental parameter defining high‐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power exercise tests to exhaustion in two conditions: (1) with exercise initiated from an unloaded cycling baseline (U→S), and (2) with exercise initiated from a baseline work rate of 90% of the gas exchange threshold (M→S). During these exercise transitions, τV˙O2 and the time constant of muscle deoxyhemoglobin kinetics (τ\n[HHb + Mb]) (the latter via near‐infrared spectroscopy) were determined. In M→S, critical power was lower (M→S = 203 ± 44 W vs. U→S = 213 ± 45 W, P = 0.011) and τV˙O2 was greater (M→S = 51 ± 14 sec vs. U→S = 34 ± 16 sec, P = 0.002) when compared with U→S. Additionally, τ\n[HHb + Mb] was greater in M→S compared with U→S (M→S = 28 ± 7 sec vs. U→S = 14 ± 7 sec, P = 0.007). The increase in τV˙O2 and concomitant reduction in critical power in M→S compared with U→S suggests a causal relationship between these two parameters. However, that τ\n[HHb + Mb] was greater in M→S exculpates reduced oxygen availability as being a confounding factor. These data therefore provide the first experimental evidence that τV˙O2 is an independent determinant of critical power. Keywords critical power, exercise tolerance, oxygen uptake kinetics, power‐duration relationship, muscle deoxyhemoglobin kinetics, work‐to‐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id":412,"uris":["http://zotero.org/users/5056530/items/T7RPAF4P"],"uri":["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S), and (2) with exercise initiated from a moderate-intensity baseline work rate of 90% of the gas exchange threshold (M→S). In M→S, critical power was lower (U→S = 146 ± 39 W vs. M→S = 132 ± 33 W, P = 0.023) and \n                        \n                            τ\n                            \n                                \n                                    v\n                                    ˙\n                                \n                                \n                                    o\n                                    2\n                                \n                            \n                        \n                     was greater (U→S = 45 ± 16 sec, vs. M→S = 69 ± 129 sec, P = 0.001) when compared to U→S. There was no difference in tissue oxyhemoglobin concentration ([HbO2  + MbO2 ]) at baseline or during exercise. The concomitant increase in \n                        \n                            τ\n                            \n                                \n                                    v\n                                    ˙\n                                \n                                \n                                    o\n                                    2\n                                \n                            \n                        \n                     and reduction in CP during M→S compared to U→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1082,"uris":["http://zotero.org/users/5056530/items/CRA7TTMN"],"uri":["http://zotero.org/users/5056530/items/CRA7TTMN"],"itemData":{"id":1082,"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1054,"uris":["http://zotero.org/users/5056530/items/AWRUGRC8"],"uri":["http://zotero.org/users/5056530/items/AWRUGRC8"],"itemData":{"id":1054,"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Pr="00DF292A">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Goulding et al. 2017, 2018a, b, 2019a, b)</w:t>
      </w:r>
      <w:r w:rsidRPr="00DF292A">
        <w:rPr>
          <w:rFonts w:ascii="Times New Roman" w:eastAsia="Calibri" w:hAnsi="Times New Roman" w:cs="Times New Roman"/>
          <w:sz w:val="24"/>
          <w:szCs w:val="24"/>
        </w:rPr>
        <w:fldChar w:fldCharType="end"/>
      </w:r>
      <w:r w:rsidRPr="00DF292A">
        <w:rPr>
          <w:rFonts w:ascii="Times New Roman" w:eastAsia="Calibri" w:hAnsi="Times New Roman" w:cs="Times New Roman"/>
          <w:sz w:val="24"/>
          <w:szCs w:val="24"/>
        </w:rPr>
        <w:t>. A total of 26 participants completed the upright exercise experiments</w:t>
      </w:r>
      <w:r w:rsidR="00A732C5">
        <w:rPr>
          <w:rFonts w:ascii="Times New Roman" w:eastAsia="Calibri" w:hAnsi="Times New Roman" w:cs="Times New Roman"/>
          <w:sz w:val="24"/>
          <w:szCs w:val="24"/>
        </w:rPr>
        <w:t xml:space="preserve"> </w:t>
      </w:r>
      <w:r w:rsidRPr="00DF292A">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VQBhQmb7","properties":{"formattedCitation":"(Goulding et al. 2017, 2018a, 2019b)","plainCitation":"(Goulding et al. 2017, 2018a, 2019b)","noteIndex":0},"citationItems":[{"id":609,"uris":["http://zotero.org/users/5056530/items/2P7JNTBF"],"uri":["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5C40A8">
        <w:rPr>
          <w:rFonts w:ascii="Cambria Math" w:eastAsia="Calibri" w:hAnsi="Cambria Math" w:cs="Cambria Math"/>
          <w:sz w:val="24"/>
          <w:szCs w:val="24"/>
        </w:rPr>
        <w:instrText>∼</w:instrText>
      </w:r>
      <w:r w:rsidR="005C40A8">
        <w:rPr>
          <w:rFonts w:ascii="Times New Roman" w:eastAsia="Calibri"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768,"uris":["http://zotero.org/users/5056530/items/BGE7LJ5D"],"uri":["http://zotero.org/users/5056530/items/BGE7LJ5D"],"itemData":{"id":768,"type":"article-journal","abstract":"Critical power is a fundamental parameter defining high‐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power exercise tests to exhaustion in two conditions: (1) with exercise initiated from an unloaded cycling baseline (U→S), and (2) with exercise initiated from a baseline work rate of 90% of the gas exchange threshold (M→S). During these exercise transitions, τV˙O2 and the time constant of muscle deoxyhemoglobin kinetics (τ\n[HHb + Mb]) (the latter via near‐infrared spectroscopy) were determined. In M→S, critical power was lower (M→S = 203 ± 44 W vs. U→S = 213 ± 45 W, P = 0.011) and τV˙O2 was greater (M→S = 51 ± 14 sec vs. U→S = 34 ± 16 sec, P = 0.002) when compared with U→S. Additionally, τ\n[HHb + Mb] was greater in M→S compared with U→S (M→S = 28 ± 7 sec vs. U→S = 14 ± 7 sec, P = 0.007). The increase in τV˙O2 and concomitant reduction in critical power in M→S compared with U→S suggests a causal relationship between these two parameters. However, that τ\n[HHb + Mb] was greater in M→S exculpates reduced oxygen availability as being a confounding factor. These data therefore provide the first experimental evidence that τV˙O2 is an independent determinant of critical power. Keywords critical power, exercise tolerance, oxygen uptake kinetics, power‐duration relationship, muscle deoxyhemoglobin kinetics, work‐to‐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id":1054,"uris":["http://zotero.org/users/5056530/items/AWRUGRC8"],"uri":["http://zotero.org/users/5056530/items/AWRUGRC8"],"itemData":{"id":1054,"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Pr="00DF292A">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Goulding et al. 2017, 2018a, 2019b)</w:t>
      </w:r>
      <w:r w:rsidRPr="00DF292A">
        <w:rPr>
          <w:rFonts w:ascii="Times New Roman" w:eastAsia="Calibri" w:hAnsi="Times New Roman" w:cs="Times New Roman"/>
          <w:sz w:val="24"/>
          <w:szCs w:val="24"/>
        </w:rPr>
        <w:fldChar w:fldCharType="end"/>
      </w:r>
      <w:r w:rsidRPr="00DF292A">
        <w:rPr>
          <w:rFonts w:ascii="Times New Roman" w:eastAsia="Calibri" w:hAnsi="Times New Roman" w:cs="Times New Roman"/>
          <w:sz w:val="24"/>
          <w:szCs w:val="24"/>
        </w:rPr>
        <w:t xml:space="preserve"> and a total of 16 participants completed the supine exercise experiments</w:t>
      </w:r>
      <w:r w:rsidR="00A732C5">
        <w:rPr>
          <w:rFonts w:ascii="Times New Roman" w:eastAsia="Calibri" w:hAnsi="Times New Roman" w:cs="Times New Roman"/>
          <w:sz w:val="24"/>
          <w:szCs w:val="24"/>
        </w:rPr>
        <w:t xml:space="preserve"> </w:t>
      </w:r>
      <w:r w:rsidRPr="00DF292A">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nKGc53hS","properties":{"formattedCitation":"(Goulding et al. 2018b, 2019a)","plainCitation":"(Goulding et al. 2018b, 2019a)","noteIndex":0},"citationItems":[{"id":412,"uris":["http://zotero.org/users/5056530/items/T7RPAF4P"],"uri":["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S), and (2) with exercise initiated from a moderate-intensity baseline work rate of 90% of the gas exchange threshold (M→S). In M→S, critical power was lower (U→S = 146 ± 39 W vs. M→S = 132 ± 33 W, P = 0.023) and \n                        \n                            τ\n                            \n                                \n                                    v\n                                    ˙\n                                \n                                \n                                    o\n                                    2\n                                \n                            \n                        \n                     was greater (U→S = 45 ± 16 sec, vs. M→S = 69 ± 129 sec, P = 0.001) when compared to U→S. There was no difference in tissue oxyhemoglobin concentration ([HbO2  + MbO2 ]) at baseline or during exercise. The concomitant increase in \n                        \n                            τ\n                            \n                                \n                                    v\n                                    ˙\n                                \n                                \n                                    o\n                                    2\n                                \n                            \n                        \n                     and reduction in CP during M→S compared to U→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1082,"uris":["http://zotero.org/users/5056530/items/CRA7TTMN"],"uri":["http://zotero.org/users/5056530/items/CRA7TTMN"],"itemData":{"id":1082,"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schema":"https://github.com/citation-style-language/schema/raw/master/csl-citation.json"} </w:instrText>
      </w:r>
      <w:r w:rsidRPr="00DF292A">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Goulding et al. 2018b, 2019a)</w:t>
      </w:r>
      <w:r w:rsidRPr="00DF292A">
        <w:rPr>
          <w:rFonts w:ascii="Times New Roman" w:eastAsia="Calibri" w:hAnsi="Times New Roman" w:cs="Times New Roman"/>
          <w:sz w:val="24"/>
          <w:szCs w:val="24"/>
        </w:rPr>
        <w:fldChar w:fldCharType="end"/>
      </w:r>
      <w:r w:rsidRPr="00DF292A">
        <w:rPr>
          <w:rFonts w:ascii="Times New Roman" w:eastAsia="Calibri" w:hAnsi="Times New Roman" w:cs="Times New Roman"/>
          <w:sz w:val="24"/>
          <w:szCs w:val="24"/>
        </w:rPr>
        <w:t>. However, several participants completed more than one of the original experiments, therefore in these instances only the data from the first experiment that the participant took part in was used for further analysis. Thus, 19 [mean ± standard deviation (SD); age: 28 ± 8 years; height: 181 ± 7 cm; body mass: 78 ± 9 kg] and 12 [age: 24 ± 5 years; height: 179 ± 9 cm; body mass: 79 ± 8 kg] healthy, recreationally active males took part in the upright and supine portions of the study, respectively</w:t>
      </w:r>
      <w:r w:rsidR="00161E71">
        <w:rPr>
          <w:rFonts w:ascii="Times New Roman" w:eastAsia="Calibri" w:hAnsi="Times New Roman" w:cs="Times New Roman"/>
          <w:sz w:val="24"/>
          <w:szCs w:val="24"/>
        </w:rPr>
        <w:t xml:space="preserve">, with </w:t>
      </w:r>
      <w:r w:rsidR="007A37E6">
        <w:rPr>
          <w:rFonts w:ascii="Times New Roman" w:eastAsia="Calibri" w:hAnsi="Times New Roman" w:cs="Times New Roman"/>
          <w:sz w:val="24"/>
          <w:szCs w:val="24"/>
        </w:rPr>
        <w:t>2 participants completing both upright and supine arms of the study</w:t>
      </w:r>
      <w:r w:rsidRPr="00DF292A">
        <w:rPr>
          <w:rFonts w:ascii="Times New Roman" w:eastAsia="Calibri" w:hAnsi="Times New Roman" w:cs="Times New Roman"/>
          <w:sz w:val="24"/>
          <w:szCs w:val="24"/>
        </w:rPr>
        <w:t xml:space="preserve">. All participants provided written informed consent and all experiments received ethical approval from the Liverpool Hope University Research Ethics Committee. </w:t>
      </w:r>
      <w:r>
        <w:rPr>
          <w:rFonts w:ascii="Times New Roman" w:hAnsi="Times New Roman" w:cs="Times New Roman"/>
          <w:sz w:val="24"/>
          <w:szCs w:val="24"/>
        </w:rPr>
        <w:t>Participants were asked to avoid alcohol and strenuous exercise 24 h prior to each visit, not to consume caffeine 3 h prior to each visit, and to arrive 3 h postprandial. Tests were separated by at least 24 h, with each test performed at the same time of day (± 2 h).</w:t>
      </w:r>
    </w:p>
    <w:p w14:paraId="74201787" w14:textId="77777777" w:rsidR="009E11A3" w:rsidRPr="009E11A3" w:rsidRDefault="009E11A3" w:rsidP="009E11A3">
      <w:pPr>
        <w:spacing w:line="480" w:lineRule="auto"/>
        <w:jc w:val="both"/>
        <w:rPr>
          <w:rFonts w:ascii="Times New Roman" w:hAnsi="Times New Roman" w:cs="Times New Roman"/>
          <w:sz w:val="24"/>
          <w:szCs w:val="24"/>
        </w:rPr>
      </w:pPr>
      <w:r w:rsidRPr="009E11A3">
        <w:rPr>
          <w:rFonts w:ascii="Times New Roman" w:hAnsi="Times New Roman" w:cs="Times New Roman"/>
          <w:i/>
          <w:sz w:val="24"/>
          <w:szCs w:val="24"/>
        </w:rPr>
        <w:t>Equipment and measurements</w:t>
      </w:r>
    </w:p>
    <w:p w14:paraId="2BC94A30" w14:textId="4C90420D" w:rsidR="009E11A3" w:rsidRDefault="009E11A3" w:rsidP="00DF292A">
      <w:pPr>
        <w:spacing w:line="480" w:lineRule="auto"/>
        <w:jc w:val="both"/>
        <w:rPr>
          <w:rFonts w:ascii="Times New Roman" w:hAnsi="Times New Roman" w:cs="Times New Roman"/>
          <w:sz w:val="24"/>
          <w:szCs w:val="24"/>
        </w:rPr>
      </w:pPr>
      <w:r w:rsidRPr="009E11A3">
        <w:rPr>
          <w:rFonts w:ascii="Times New Roman" w:hAnsi="Times New Roman" w:cs="Times New Roman"/>
          <w:sz w:val="24"/>
          <w:szCs w:val="24"/>
        </w:rPr>
        <w:t>All upright exercise tests were performed on an electronically braked cycle ergometer (Lode Excalibur Sport, Groningen, The Netherlands)</w:t>
      </w:r>
      <w:r>
        <w:rPr>
          <w:rFonts w:ascii="Times New Roman" w:hAnsi="Times New Roman" w:cs="Times New Roman"/>
          <w:sz w:val="24"/>
          <w:szCs w:val="24"/>
        </w:rPr>
        <w:t>.</w:t>
      </w:r>
      <w:r w:rsidRPr="009E11A3">
        <w:rPr>
          <w:rFonts w:ascii="Times New Roman" w:hAnsi="Times New Roman" w:cs="Times New Roman"/>
          <w:sz w:val="24"/>
          <w:szCs w:val="24"/>
        </w:rPr>
        <w:t xml:space="preserve"> </w:t>
      </w:r>
      <w:r>
        <w:rPr>
          <w:rFonts w:ascii="Times New Roman" w:hAnsi="Times New Roman" w:cs="Times New Roman"/>
          <w:sz w:val="24"/>
          <w:szCs w:val="24"/>
        </w:rPr>
        <w:t>S</w:t>
      </w:r>
      <w:r w:rsidRPr="009E11A3">
        <w:rPr>
          <w:rFonts w:ascii="Times New Roman" w:hAnsi="Times New Roman" w:cs="Times New Roman"/>
          <w:sz w:val="24"/>
          <w:szCs w:val="24"/>
        </w:rPr>
        <w:t>addle height</w:t>
      </w:r>
      <w:r>
        <w:rPr>
          <w:rFonts w:ascii="Times New Roman" w:hAnsi="Times New Roman" w:cs="Times New Roman"/>
          <w:sz w:val="24"/>
          <w:szCs w:val="24"/>
        </w:rPr>
        <w:t>/</w:t>
      </w:r>
      <w:r w:rsidRPr="009E11A3">
        <w:rPr>
          <w:rFonts w:ascii="Times New Roman" w:hAnsi="Times New Roman" w:cs="Times New Roman"/>
          <w:sz w:val="24"/>
          <w:szCs w:val="24"/>
        </w:rPr>
        <w:t>angle and handlebar height</w:t>
      </w:r>
      <w:r>
        <w:rPr>
          <w:rFonts w:ascii="Times New Roman" w:hAnsi="Times New Roman" w:cs="Times New Roman"/>
          <w:sz w:val="24"/>
          <w:szCs w:val="24"/>
        </w:rPr>
        <w:t>/</w:t>
      </w:r>
      <w:r w:rsidRPr="009E11A3">
        <w:rPr>
          <w:rFonts w:ascii="Times New Roman" w:hAnsi="Times New Roman" w:cs="Times New Roman"/>
          <w:sz w:val="24"/>
          <w:szCs w:val="24"/>
        </w:rPr>
        <w:t xml:space="preserve">angle were recorded at the first test and replicated during each subsequent test. All supine exercise </w:t>
      </w:r>
      <w:r w:rsidRPr="009E11A3">
        <w:rPr>
          <w:rFonts w:ascii="Times New Roman" w:hAnsi="Times New Roman" w:cs="Times New Roman"/>
          <w:sz w:val="24"/>
          <w:szCs w:val="24"/>
        </w:rPr>
        <w:lastRenderedPageBreak/>
        <w:t xml:space="preserve">tests were performed with an electronically braked ergometric unit (Lode </w:t>
      </w:r>
      <w:r w:rsidR="007A37E6">
        <w:rPr>
          <w:rFonts w:ascii="Times New Roman" w:hAnsi="Times New Roman" w:cs="Times New Roman"/>
          <w:sz w:val="24"/>
          <w:szCs w:val="24"/>
        </w:rPr>
        <w:t>Angio</w:t>
      </w:r>
      <w:r w:rsidRPr="009E11A3">
        <w:rPr>
          <w:rFonts w:ascii="Times New Roman" w:hAnsi="Times New Roman" w:cs="Times New Roman"/>
          <w:sz w:val="24"/>
          <w:szCs w:val="24"/>
        </w:rPr>
        <w:t xml:space="preserve">, Groningen, The Netherlands) whilst lying flat on an Echo Cardiac Stress Table (Lode, Groningen, The Netherlands). </w:t>
      </w:r>
      <w:r w:rsidR="002D6C36" w:rsidRPr="009E11A3">
        <w:rPr>
          <w:rFonts w:ascii="Times New Roman" w:hAnsi="Times New Roman" w:cs="Times New Roman"/>
          <w:sz w:val="24"/>
          <w:szCs w:val="24"/>
        </w:rPr>
        <w:t>Handrails</w:t>
      </w:r>
      <w:r w:rsidRPr="009E11A3">
        <w:rPr>
          <w:rFonts w:ascii="Times New Roman" w:hAnsi="Times New Roman" w:cs="Times New Roman"/>
          <w:sz w:val="24"/>
          <w:szCs w:val="24"/>
        </w:rPr>
        <w:t xml:space="preserve"> were available for participants to grip throughout the tests to minimize backwards movement when forces were applied to the pedals, and an adjustable shoulder pad was positioned above the participant’s shoulders also to prevent backward movements. The participant’s feet were strapped securely to the pedals. The position between the shoulder pad and the distance between the hip and the crank were recorded and replicated during each visit. Both ergometers utilised in the present study featured cadence</w:t>
      </w:r>
      <w:r w:rsidR="0076393C">
        <w:rPr>
          <w:rFonts w:ascii="Times New Roman" w:hAnsi="Times New Roman" w:cs="Times New Roman"/>
          <w:sz w:val="24"/>
          <w:szCs w:val="24"/>
        </w:rPr>
        <w:t>-</w:t>
      </w:r>
      <w:r w:rsidRPr="009E11A3">
        <w:rPr>
          <w:rFonts w:ascii="Times New Roman" w:hAnsi="Times New Roman" w:cs="Times New Roman"/>
          <w:sz w:val="24"/>
          <w:szCs w:val="24"/>
        </w:rPr>
        <w:t>dependent and cadence</w:t>
      </w:r>
      <w:r w:rsidR="0076393C">
        <w:rPr>
          <w:rFonts w:ascii="Times New Roman" w:hAnsi="Times New Roman" w:cs="Times New Roman"/>
          <w:sz w:val="24"/>
          <w:szCs w:val="24"/>
        </w:rPr>
        <w:t>-</w:t>
      </w:r>
      <w:r w:rsidRPr="009E11A3">
        <w:rPr>
          <w:rFonts w:ascii="Times New Roman" w:hAnsi="Times New Roman" w:cs="Times New Roman"/>
          <w:sz w:val="24"/>
          <w:szCs w:val="24"/>
        </w:rPr>
        <w:t>independent power output control</w:t>
      </w:r>
      <w:r w:rsidR="00A82120">
        <w:rPr>
          <w:rFonts w:ascii="Times New Roman" w:hAnsi="Times New Roman" w:cs="Times New Roman"/>
          <w:sz w:val="24"/>
          <w:szCs w:val="24"/>
        </w:rPr>
        <w:t>, which was adjusted according to trial type (outlined below)</w:t>
      </w:r>
      <w:r w:rsidRPr="009E11A3">
        <w:rPr>
          <w:rFonts w:ascii="Times New Roman" w:hAnsi="Times New Roman" w:cs="Times New Roman"/>
          <w:sz w:val="24"/>
          <w:szCs w:val="24"/>
        </w:rPr>
        <w:t xml:space="preserve">. Throughout all tests, pulmonary gas exchange and ventilation were measured breath-by-breath, with participants using a metabolic cart (Blue Cherry; Geratherm Respiratory, GmbH, Bad Kissingen, Germany). Participants wore a silicone facemask (Hans Rudolph, Kansas City, MO, USA) of known dead space attached to a low-dead space flow sensor (Geratherm Respiratory, GmbH, Bad Kissingen, Germany). </w:t>
      </w:r>
      <w:r>
        <w:rPr>
          <w:rFonts w:ascii="Times New Roman" w:hAnsi="Times New Roman" w:cs="Times New Roman"/>
          <w:sz w:val="24"/>
          <w:szCs w:val="24"/>
        </w:rPr>
        <w:t>G</w:t>
      </w:r>
      <w:r w:rsidRPr="009E11A3">
        <w:rPr>
          <w:rFonts w:ascii="Times New Roman" w:hAnsi="Times New Roman" w:cs="Times New Roman"/>
          <w:sz w:val="24"/>
          <w:szCs w:val="24"/>
        </w:rPr>
        <w:t xml:space="preserve">as analysers were calibrated before each test using gases of known concentrations, and the flow sensors were calibrated using a </w:t>
      </w:r>
      <w:r w:rsidR="00DE28BC" w:rsidRPr="009E11A3">
        <w:rPr>
          <w:rFonts w:ascii="Times New Roman" w:hAnsi="Times New Roman" w:cs="Times New Roman"/>
          <w:sz w:val="24"/>
          <w:szCs w:val="24"/>
        </w:rPr>
        <w:t>3-litre</w:t>
      </w:r>
      <w:r w:rsidRPr="009E11A3">
        <w:rPr>
          <w:rFonts w:ascii="Times New Roman" w:hAnsi="Times New Roman" w:cs="Times New Roman"/>
          <w:sz w:val="24"/>
          <w:szCs w:val="24"/>
        </w:rPr>
        <w:t xml:space="preserve"> syringe (Hans Rudolph, Kansas City, MO, USA).</w:t>
      </w:r>
    </w:p>
    <w:p w14:paraId="4F2F9DD5" w14:textId="77777777" w:rsidR="00890998" w:rsidRPr="00890998" w:rsidRDefault="00890998" w:rsidP="00890998">
      <w:pPr>
        <w:spacing w:line="480" w:lineRule="auto"/>
        <w:jc w:val="both"/>
        <w:rPr>
          <w:rFonts w:ascii="Times New Roman" w:eastAsia="Calibri" w:hAnsi="Times New Roman" w:cs="Times New Roman"/>
          <w:i/>
          <w:sz w:val="24"/>
          <w:szCs w:val="24"/>
        </w:rPr>
      </w:pPr>
      <w:r w:rsidRPr="00890998">
        <w:rPr>
          <w:rFonts w:ascii="Times New Roman" w:eastAsia="Calibri" w:hAnsi="Times New Roman" w:cs="Times New Roman"/>
          <w:i/>
          <w:sz w:val="24"/>
          <w:szCs w:val="24"/>
        </w:rPr>
        <w:t>Exercise protocols</w:t>
      </w:r>
    </w:p>
    <w:p w14:paraId="70C6C958" w14:textId="658A85BE" w:rsidR="00890998" w:rsidRDefault="00890998" w:rsidP="00890998">
      <w:pPr>
        <w:spacing w:line="480" w:lineRule="auto"/>
        <w:jc w:val="both"/>
        <w:rPr>
          <w:rFonts w:ascii="Times New Roman" w:eastAsia="Calibri" w:hAnsi="Times New Roman" w:cs="Times New Roman"/>
          <w:sz w:val="24"/>
          <w:szCs w:val="24"/>
        </w:rPr>
      </w:pPr>
      <w:r w:rsidRPr="00890998">
        <w:rPr>
          <w:rFonts w:ascii="Times New Roman" w:eastAsia="Calibri" w:hAnsi="Times New Roman" w:cs="Times New Roman"/>
          <w:sz w:val="24"/>
          <w:szCs w:val="24"/>
        </w:rPr>
        <w:t>All tests were preceded by 3 minutes baseline cycling at</w:t>
      </w:r>
      <w:r w:rsidR="0076393C">
        <w:rPr>
          <w:rFonts w:ascii="Times New Roman" w:eastAsia="Calibri" w:hAnsi="Times New Roman" w:cs="Times New Roman"/>
          <w:sz w:val="24"/>
          <w:szCs w:val="24"/>
        </w:rPr>
        <w:t xml:space="preserve"> </w:t>
      </w:r>
      <w:r w:rsidRPr="00890998">
        <w:rPr>
          <w:rFonts w:ascii="Times New Roman" w:eastAsia="Calibri" w:hAnsi="Times New Roman" w:cs="Times New Roman"/>
          <w:sz w:val="24"/>
          <w:szCs w:val="24"/>
        </w:rPr>
        <w:t>30</w:t>
      </w:r>
      <w:r w:rsidR="0076393C">
        <w:rPr>
          <w:rFonts w:ascii="Times New Roman" w:eastAsia="Calibri" w:hAnsi="Times New Roman" w:cs="Times New Roman"/>
          <w:sz w:val="24"/>
          <w:szCs w:val="24"/>
        </w:rPr>
        <w:t xml:space="preserve"> </w:t>
      </w:r>
      <w:r w:rsidRPr="00890998">
        <w:rPr>
          <w:rFonts w:ascii="Times New Roman" w:eastAsia="Calibri" w:hAnsi="Times New Roman" w:cs="Times New Roman"/>
          <w:sz w:val="24"/>
          <w:szCs w:val="24"/>
        </w:rPr>
        <w:t xml:space="preserve">(for the ramp all-out test) or 20 W (for the constant work rate tests). </w:t>
      </w:r>
      <w:r w:rsidR="009E1933">
        <w:rPr>
          <w:rFonts w:ascii="Times New Roman" w:eastAsia="Calibri" w:hAnsi="Times New Roman" w:cs="Times New Roman"/>
          <w:sz w:val="24"/>
          <w:szCs w:val="24"/>
        </w:rPr>
        <w:t>P</w:t>
      </w:r>
      <w:r w:rsidRPr="00890998">
        <w:rPr>
          <w:rFonts w:ascii="Times New Roman" w:eastAsia="Calibri" w:hAnsi="Times New Roman" w:cs="Times New Roman"/>
          <w:sz w:val="24"/>
          <w:szCs w:val="24"/>
        </w:rPr>
        <w:t>articipants were instructed to cycle between 70-90 rev.min</w:t>
      </w:r>
      <w:r w:rsidRPr="00890998">
        <w:rPr>
          <w:rFonts w:ascii="Times New Roman" w:eastAsia="Calibri" w:hAnsi="Times New Roman" w:cs="Times New Roman"/>
          <w:sz w:val="24"/>
          <w:szCs w:val="24"/>
          <w:vertAlign w:val="superscript"/>
        </w:rPr>
        <w:t>-1</w:t>
      </w:r>
      <w:r w:rsidRPr="00890998">
        <w:rPr>
          <w:rFonts w:ascii="Times New Roman" w:eastAsia="Calibri" w:hAnsi="Times New Roman" w:cs="Times New Roman"/>
          <w:sz w:val="24"/>
          <w:szCs w:val="24"/>
        </w:rPr>
        <w:t xml:space="preserve"> (which was recorded and replicated in all subsequent visits)</w:t>
      </w:r>
      <w:r w:rsidR="002D6C36">
        <w:rPr>
          <w:rFonts w:ascii="Times New Roman" w:eastAsia="Calibri" w:hAnsi="Times New Roman" w:cs="Times New Roman"/>
          <w:sz w:val="24"/>
          <w:szCs w:val="24"/>
        </w:rPr>
        <w:t>.</w:t>
      </w:r>
      <w:r w:rsidRPr="00890998">
        <w:rPr>
          <w:rFonts w:ascii="Times New Roman" w:eastAsia="Calibri" w:hAnsi="Times New Roman" w:cs="Times New Roman"/>
          <w:sz w:val="24"/>
          <w:szCs w:val="24"/>
        </w:rPr>
        <w:t xml:space="preserve"> </w:t>
      </w:r>
      <w:r w:rsidR="009E1933">
        <w:rPr>
          <w:rFonts w:ascii="Times New Roman" w:eastAsia="Calibri" w:hAnsi="Times New Roman" w:cs="Times New Roman"/>
          <w:sz w:val="24"/>
          <w:szCs w:val="24"/>
        </w:rPr>
        <w:t>T</w:t>
      </w:r>
      <w:r w:rsidRPr="00890998">
        <w:rPr>
          <w:rFonts w:ascii="Times New Roman" w:eastAsia="Calibri" w:hAnsi="Times New Roman" w:cs="Times New Roman"/>
          <w:sz w:val="24"/>
          <w:szCs w:val="24"/>
        </w:rPr>
        <w:t xml:space="preserve">ask failure </w:t>
      </w:r>
      <w:r w:rsidR="00A82120">
        <w:rPr>
          <w:rFonts w:ascii="Times New Roman" w:eastAsia="Calibri" w:hAnsi="Times New Roman" w:cs="Times New Roman"/>
          <w:sz w:val="24"/>
          <w:szCs w:val="24"/>
        </w:rPr>
        <w:t xml:space="preserve">during the ramp portion of the ramp all-out test </w:t>
      </w:r>
      <w:r w:rsidR="0076393C">
        <w:rPr>
          <w:rFonts w:ascii="Times New Roman" w:eastAsia="Calibri" w:hAnsi="Times New Roman" w:cs="Times New Roman"/>
          <w:sz w:val="24"/>
          <w:szCs w:val="24"/>
        </w:rPr>
        <w:t xml:space="preserve">and </w:t>
      </w:r>
      <w:r w:rsidR="00A82120">
        <w:rPr>
          <w:rFonts w:ascii="Times New Roman" w:eastAsia="Calibri" w:hAnsi="Times New Roman" w:cs="Times New Roman"/>
          <w:sz w:val="24"/>
          <w:szCs w:val="24"/>
        </w:rPr>
        <w:t xml:space="preserve">the constant work-rate tests </w:t>
      </w:r>
      <w:r w:rsidR="009E1933">
        <w:rPr>
          <w:rFonts w:ascii="Times New Roman" w:eastAsia="Calibri" w:hAnsi="Times New Roman" w:cs="Times New Roman"/>
          <w:sz w:val="24"/>
          <w:szCs w:val="24"/>
        </w:rPr>
        <w:t>was</w:t>
      </w:r>
      <w:r w:rsidR="009E1933" w:rsidRPr="00890998">
        <w:rPr>
          <w:rFonts w:ascii="Times New Roman" w:eastAsia="Calibri" w:hAnsi="Times New Roman" w:cs="Times New Roman"/>
          <w:sz w:val="24"/>
          <w:szCs w:val="24"/>
        </w:rPr>
        <w:t xml:space="preserve"> </w:t>
      </w:r>
      <w:r w:rsidRPr="00890998">
        <w:rPr>
          <w:rFonts w:ascii="Times New Roman" w:eastAsia="Calibri" w:hAnsi="Times New Roman" w:cs="Times New Roman"/>
          <w:sz w:val="24"/>
          <w:szCs w:val="24"/>
        </w:rPr>
        <w:t>defined as the point at which the cadence dropped below 70</w:t>
      </w:r>
      <w:r w:rsidR="00A732C5">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LuKm64Ij","properties":{"formattedCitation":"(Goulding et al. 2017, 2018a, b)","plainCitation":"(Goulding et al. 2017, 2018a, b)","noteIndex":0},"citationItems":[{"id":609,"uris":["http://zotero.org/users/5056530/items/2P7JNTBF"],"uri":["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5C40A8">
        <w:rPr>
          <w:rFonts w:ascii="Cambria Math" w:eastAsia="Calibri" w:hAnsi="Cambria Math" w:cs="Cambria Math"/>
          <w:sz w:val="24"/>
          <w:szCs w:val="24"/>
        </w:rPr>
        <w:instrText>∼</w:instrText>
      </w:r>
      <w:r w:rsidR="005C40A8">
        <w:rPr>
          <w:rFonts w:ascii="Times New Roman" w:eastAsia="Calibri"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768,"uris":["http://zotero.org/users/5056530/items/BGE7LJ5D"],"uri":["http://zotero.org/users/5056530/items/BGE7LJ5D"],"itemData":{"id":768,"type":"article-journal","abstract":"Critical power is a fundamental parameter defining high‐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power exercise tests to exhaustion in two conditions: (1) with exercise initiated from an unloaded cycling baseline (U→S), and (2) with exercise initiated from a baseline work rate of 90% of the gas exchange threshold (M→S). During these exercise transitions, τV˙O2 and the time constant of muscle deoxyhemoglobin kinetics (τ\n[HHb + Mb]) (the latter via near‐infrared spectroscopy) were determined. In M→S, critical power was lower (M→S = 203 ± 44 W vs. U→S = 213 ± 45 W, P = 0.011) and τV˙O2 was greater (M→S = 51 ± 14 sec vs. U→S = 34 ± 16 sec, P = 0.002) when compared with U→S. Additionally, τ\n[HHb + Mb] was greater in M→S compared with U→S (M→S = 28 ± 7 sec vs. U→S = 14 ± 7 sec, P = 0.007). The increase in τV˙O2 and concomitant reduction in critical power in M→S compared with U→S suggests a causal relationship between these two parameters. However, that τ\n[HHb + Mb] was greater in M→S exculpates reduced oxygen availability as being a confounding factor. These data therefore provide the first experimental evidence that τV˙O2 is an independent determinant of critical power. Keywords critical power, exercise tolerance, oxygen uptake kinetics, power‐duration relationship, muscle deoxyhemoglobin kinetics, work‐to‐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id":412,"uris":["http://zotero.org/users/5056530/items/T7RPAF4P"],"uri":["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S), and (2) with exercise initiated from a moderate-intensity baseline work rate of 90% of the gas exchange threshold (M→S). In M→S, critical power was lower (U→S = 146 ± 39 W vs. M→S = 132 ± 33 W, P = 0.023) and \n                        \n                            τ\n                            \n                                \n                                    v\n                                    ˙\n                                \n                                \n                                    o\n                                    2\n                                \n                            \n                        \n                     was greater (U→S = 45 ± 16 sec, vs. M→S = 69 ± 129 sec, P = 0.001) when compared to U→S. There was no difference in tissue oxyhemoglobin concentration ([HbO2  + MbO2 ]) at baseline or during exercise. The concomitant increase in \n                        \n                            τ\n                            \n                                \n                                    v\n                                    ˙\n                                \n                                \n                                    o\n                                    2\n                                \n                            \n                        \n                     and reduction in CP during M→S compared to U→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schema":"https://github.com/citation-style-language/schema/raw/master/csl-citation.json"} </w:instrText>
      </w:r>
      <w:r>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Goulding et al. 2017, 2018a, b)</w:t>
      </w:r>
      <w:r>
        <w:rPr>
          <w:rFonts w:ascii="Times New Roman" w:eastAsia="Calibri" w:hAnsi="Times New Roman" w:cs="Times New Roman"/>
          <w:sz w:val="24"/>
          <w:szCs w:val="24"/>
        </w:rPr>
        <w:fldChar w:fldCharType="end"/>
      </w:r>
      <w:r w:rsidRPr="00890998">
        <w:rPr>
          <w:rFonts w:ascii="Times New Roman" w:eastAsia="Calibri" w:hAnsi="Times New Roman" w:cs="Times New Roman"/>
          <w:sz w:val="24"/>
          <w:szCs w:val="24"/>
        </w:rPr>
        <w:t xml:space="preserve"> or 50</w:t>
      </w:r>
      <w:r w:rsidR="00A732C5">
        <w:rPr>
          <w:rFonts w:ascii="Times New Roman" w:eastAsia="Calibri" w:hAnsi="Times New Roman" w:cs="Times New Roman"/>
          <w:sz w:val="24"/>
          <w:szCs w:val="24"/>
        </w:rPr>
        <w:t xml:space="preserve"> </w:t>
      </w:r>
      <w:r w:rsidR="002D6C36">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6EDdAQzA","properties":{"formattedCitation":"(Goulding et al. 2019a, b)","plainCitation":"(Goulding et al. 2019a, b)","noteIndex":0},"citationItems":[{"id":1082,"uris":["http://zotero.org/users/5056530/items/CRA7TTMN"],"uri":["http://zotero.org/users/5056530/items/CRA7TTMN"],"itemData":{"id":1082,"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1054,"uris":["http://zotero.org/users/5056530/items/AWRUGRC8"],"uri":["http://zotero.org/users/5056530/items/AWRUGRC8"],"itemData":{"id":1054,"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002D6C36">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Goulding et al. 2019a, b)</w:t>
      </w:r>
      <w:r w:rsidR="002D6C36">
        <w:rPr>
          <w:rFonts w:ascii="Times New Roman" w:eastAsia="Calibri" w:hAnsi="Times New Roman" w:cs="Times New Roman"/>
          <w:sz w:val="24"/>
          <w:szCs w:val="24"/>
        </w:rPr>
        <w:fldChar w:fldCharType="end"/>
      </w:r>
      <w:r w:rsidRPr="00890998">
        <w:rPr>
          <w:rFonts w:ascii="Times New Roman" w:eastAsia="Calibri" w:hAnsi="Times New Roman" w:cs="Times New Roman"/>
          <w:sz w:val="24"/>
          <w:szCs w:val="24"/>
        </w:rPr>
        <w:t xml:space="preserve"> rev.min</w:t>
      </w:r>
      <w:r w:rsidRPr="00890998">
        <w:rPr>
          <w:rFonts w:ascii="Times New Roman" w:eastAsia="Calibri" w:hAnsi="Times New Roman" w:cs="Times New Roman"/>
          <w:sz w:val="24"/>
          <w:szCs w:val="24"/>
          <w:vertAlign w:val="superscript"/>
        </w:rPr>
        <w:t>-1</w:t>
      </w:r>
      <w:r w:rsidRPr="00890998">
        <w:rPr>
          <w:rFonts w:ascii="Times New Roman" w:eastAsia="Calibri" w:hAnsi="Times New Roman" w:cs="Times New Roman"/>
          <w:sz w:val="24"/>
          <w:szCs w:val="24"/>
        </w:rPr>
        <w:t xml:space="preserve">. Importantly, end-point cadences were the same for each test that a given individual performed to ensure consistency across comparisons, as these have been </w:t>
      </w:r>
      <w:r w:rsidRPr="00890998">
        <w:rPr>
          <w:rFonts w:ascii="Times New Roman" w:eastAsia="Calibri" w:hAnsi="Times New Roman" w:cs="Times New Roman"/>
          <w:sz w:val="24"/>
          <w:szCs w:val="24"/>
        </w:rPr>
        <w:lastRenderedPageBreak/>
        <w:t xml:space="preserve">demonstrated to affect </w:t>
      </w:r>
      <w:r>
        <w:rPr>
          <w:rFonts w:ascii="Times New Roman" w:eastAsia="Calibri" w:hAnsi="Times New Roman" w:cs="Times New Roman"/>
          <w:sz w:val="24"/>
          <w:szCs w:val="24"/>
        </w:rPr>
        <w:t>CP</w:t>
      </w:r>
      <w:r w:rsidRPr="00890998">
        <w:rPr>
          <w:rFonts w:ascii="Times New Roman" w:eastAsia="Calibri" w:hAnsi="Times New Roman" w:cs="Times New Roman"/>
          <w:sz w:val="24"/>
          <w:szCs w:val="24"/>
        </w:rPr>
        <w:t xml:space="preserve"> </w:t>
      </w:r>
      <w:r w:rsidR="002D6C36">
        <w:rPr>
          <w:rFonts w:ascii="Times New Roman" w:eastAsia="Calibri" w:hAnsi="Times New Roman" w:cs="Times New Roman"/>
          <w:sz w:val="24"/>
          <w:szCs w:val="24"/>
        </w:rPr>
        <w:t xml:space="preserve">and W’ </w:t>
      </w:r>
      <w:r w:rsidRPr="00890998">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Twqg4YHT","properties":{"formattedCitation":"(Green et al. 1995; Barker et al. 2006)","plainCitation":"(Green et al. 1995; Barker et al. 2006)","noteIndex":0},"citationItems":[{"id":273,"uris":["http://zotero.org/users/5056530/items/77TSNMUK"],"uri":["http://zotero.org/users/5056530/items/77TSNMUK"],"itemData":{"id":273,"type":"article-journal","abstract":"Critical power (CP) is lower at faster rather than slower pedalling frequencies and traditionally reported in watts (W). Faster pedalling frequencies also engender a greater metabolic rate \nat low work rates, but with progressive increases in power output, the initial difference in\nbetween fast and slower pedalling frequencies is reduced. We tested the hypothesis that CP represents a unique metabolic rate for any given individual which would be similar at different pedalling frequencies. Eleven collegiate athletes (five cross-country runners, END; six sprinters, SPR), aged 18–23 years, performed exhaustive rides at either 60 or 100 r.p.m. on separate days for the determination of the pedal rate-specific CP. The\nat CP (CP-\n) was determined from an 8 min ride at the CP for each pedal frequency. The group mean CP was significantly lower at 100 r.p.m. (189 ± 50 W) compared to 60 r.p.m. (207 ± 53 W, P &lt; 0.05). However, the group mean CP-\nvalues at 60 (2.53 ± 0.60 l min−1) and 100 r.p.m. (2.58 ± 0.53 l min−1) were not significantly different. Critical power was significantly higher in the END athletes (242 ± 50 W at 60 r.p.m.; 221 ± 56 W at 100 r.p.m.) compared to SPR athletes at both pedal frequencies (177 ± 38 W at 60 r.p.m.; 162 ± 27 W at 100 r.p.m., P &lt; 0.05), but the CP-\nwas not (P &gt; 0.05). However, when the CP-\nwas scaled to body weight, the END athletes had a significantly greater CP-\n(41.3 ± 4.1 ml min−1 kg−1 at 60 r.p.m.; 40.8 ± 5.5 ml min−1 kg−1 at 100 r.p.m.) compared to the SPR athletes at both pedal frequencies (27.7 ± 4.6 ml min−1 kg−1 at 60 r.p.m.; 29.4 ± 2.8 ml min−1 kg−1 at 100 r.p.m., P &lt; 0.05). We conclude that CP represents a specific metabolic rate\nwhich can be achieved at different combinations of power outputs and pedalling frequencies.","container-title":"Experimental Physiology","DOI":"10.1113/expphysiol.2005.032789","ISSN":"1469-445X","issue":"3","language":"en","page":"621-632","source":"Wiley Online Library","title":"Human critical power–oxygen uptake relationship at different pedalling frequencies","volume":"91","author":[{"family":"Barker","given":"Tyler"},{"family":"Poole","given":"David C."},{"family":"Noble","given":"M. Larry"},{"family":"Barstow","given":"Thomas J."}],"issued":{"date-parts":[["2006",5,1]]}}},{"id":850,"uris":["http://zotero.org/users/5056530/items/ZC7S2RNS"],"uri":["http://zotero.org/users/5056530/items/ZC7S2RNS"],"itemData":{"id":850,"type":"article-journal","abstract":"This study examined the effect of end-point cadence on the parameters of the work-time relationship determined for cycle ergometry. Eight male subjects completed four maximal tests on an electrically-braked cycle ergometer that regulated a constant power output independent of cadence. The power outputs imposed ranged between an average of 259 W and 403 W, whereas the corresponding durations ranged between 139 s and 1691 s. During each test subjects were required to maintain a cadence of 80-90 rpm. Accumulated time to end-point cadences of 70, 60 and 50 rpm were recorded. The four work-time determinations for each of three end-point cadences were used to determine linear relationships between work and time, yielding both a y-intercept, which represents anaerobic work capacity, and a slope, which is termed critical power (CP), for each end-point cadence. There was a significant increase in the y-intercept as end-point cadence decreased from 70 to 60 rpm (F[1,7] = 36.7, p &lt; 0.001) or 70 to 50 rpm (F[1,7] = 80.1, p &lt; 0.001), but not from 60 rpm to 50 rpm (F[1,7] = 3.28, p &gt; 0.05). In contrast, there was no effect of end-point cadence on CP (F[2,14] = 1.89, p &lt; 0.05). These results demonstrate that the end-point cadence selected to terminate tests only affects the y-intercept of the work-time relationship. To control for this effect, the cadence at which each test is terminated should be standardised if determination of anaerobic work capacity, as represented by the y-intercept, is required.","container-title":"European Journal of Applied Physiology and Occupational Physiology","ISSN":"0301-5548","issue":"6","journalAbbreviation":"Eur J Appl Physiol Occup Physiol","language":"eng","note":"PMID: 8983926","page":"559-561","source":"PubMed","title":"Effect of end-point cadence on the maximal work-time relationship","volume":"71","author":[{"family":"Green","given":"S."},{"family":"Bishop","given":"D."},{"family":"Jenkins","given":"D."}],"issued":{"date-parts":[["1995"]]}}}],"schema":"https://github.com/citation-style-language/schema/raw/master/csl-citation.json"} </w:instrText>
      </w:r>
      <w:r w:rsidRPr="00890998">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Green et al. 1995; Barker et al. 2006)</w:t>
      </w:r>
      <w:r w:rsidRPr="00890998">
        <w:rPr>
          <w:rFonts w:ascii="Times New Roman" w:eastAsia="Calibri" w:hAnsi="Times New Roman" w:cs="Times New Roman"/>
          <w:sz w:val="24"/>
          <w:szCs w:val="24"/>
        </w:rPr>
        <w:fldChar w:fldCharType="end"/>
      </w:r>
      <w:r w:rsidRPr="00890998">
        <w:rPr>
          <w:rFonts w:ascii="Times New Roman" w:eastAsia="Calibri" w:hAnsi="Times New Roman" w:cs="Times New Roman"/>
          <w:sz w:val="24"/>
          <w:szCs w:val="24"/>
        </w:rPr>
        <w:t xml:space="preserve">. Participants were given strong verbal encouragement throughout all tests. </w:t>
      </w:r>
    </w:p>
    <w:p w14:paraId="25805F3B" w14:textId="63D15D92" w:rsidR="00890998" w:rsidRPr="00890998" w:rsidRDefault="00890998" w:rsidP="00890998">
      <w:pPr>
        <w:spacing w:line="480" w:lineRule="auto"/>
        <w:jc w:val="both"/>
        <w:rPr>
          <w:rFonts w:ascii="Times New Roman" w:eastAsia="Calibri" w:hAnsi="Times New Roman" w:cs="Times New Roman"/>
          <w:sz w:val="24"/>
          <w:szCs w:val="24"/>
        </w:rPr>
      </w:pPr>
      <w:r w:rsidRPr="00890998">
        <w:rPr>
          <w:rFonts w:ascii="Times New Roman" w:eastAsia="Calibri" w:hAnsi="Times New Roman" w:cs="Times New Roman"/>
          <w:i/>
          <w:sz w:val="24"/>
          <w:szCs w:val="24"/>
        </w:rPr>
        <w:t xml:space="preserve">Ramp all-out test. </w:t>
      </w:r>
      <w:r w:rsidRPr="00890998">
        <w:rPr>
          <w:rFonts w:ascii="Times New Roman" w:eastAsia="Calibri" w:hAnsi="Times New Roman" w:cs="Times New Roman"/>
          <w:sz w:val="24"/>
          <w:szCs w:val="24"/>
        </w:rPr>
        <w:t xml:space="preserve">Following an initial </w:t>
      </w:r>
      <w:r w:rsidR="00DE28BC" w:rsidRPr="00890998">
        <w:rPr>
          <w:rFonts w:ascii="Times New Roman" w:eastAsia="Calibri" w:hAnsi="Times New Roman" w:cs="Times New Roman"/>
          <w:sz w:val="24"/>
          <w:szCs w:val="24"/>
        </w:rPr>
        <w:t>3-minute</w:t>
      </w:r>
      <w:r w:rsidRPr="00890998">
        <w:rPr>
          <w:rFonts w:ascii="Times New Roman" w:eastAsia="Calibri" w:hAnsi="Times New Roman" w:cs="Times New Roman"/>
          <w:sz w:val="24"/>
          <w:szCs w:val="24"/>
        </w:rPr>
        <w:t xml:space="preserve"> 30 W baseline period, power output increased </w:t>
      </w:r>
      <w:r>
        <w:rPr>
          <w:rFonts w:ascii="Times New Roman" w:eastAsia="Calibri" w:hAnsi="Times New Roman" w:cs="Times New Roman"/>
          <w:sz w:val="24"/>
          <w:szCs w:val="24"/>
        </w:rPr>
        <w:t>linearly</w:t>
      </w:r>
      <w:r w:rsidRPr="00890998">
        <w:rPr>
          <w:rFonts w:ascii="Times New Roman" w:eastAsia="Calibri" w:hAnsi="Times New Roman" w:cs="Times New Roman"/>
          <w:sz w:val="24"/>
          <w:szCs w:val="24"/>
        </w:rPr>
        <w:t xml:space="preserve"> at a rate of 30 W.min</w:t>
      </w:r>
      <w:r w:rsidRPr="00890998">
        <w:rPr>
          <w:rFonts w:ascii="Times New Roman" w:eastAsia="Calibri" w:hAnsi="Times New Roman" w:cs="Times New Roman"/>
          <w:sz w:val="24"/>
          <w:szCs w:val="24"/>
          <w:vertAlign w:val="superscript"/>
        </w:rPr>
        <w:t>-1</w:t>
      </w:r>
      <w:r w:rsidRPr="00890998">
        <w:rPr>
          <w:rFonts w:ascii="Times New Roman" w:eastAsia="Calibri" w:hAnsi="Times New Roman" w:cs="Times New Roman"/>
          <w:sz w:val="24"/>
          <w:szCs w:val="24"/>
        </w:rPr>
        <w:t xml:space="preserve"> (upright experiments) or 25 W.min</w:t>
      </w:r>
      <w:r w:rsidRPr="00890998">
        <w:rPr>
          <w:rFonts w:ascii="Times New Roman" w:eastAsia="Calibri" w:hAnsi="Times New Roman" w:cs="Times New Roman"/>
          <w:sz w:val="24"/>
          <w:szCs w:val="24"/>
          <w:vertAlign w:val="superscript"/>
        </w:rPr>
        <w:t>-1</w:t>
      </w:r>
      <w:r w:rsidRPr="00890998">
        <w:rPr>
          <w:rFonts w:ascii="Times New Roman" w:eastAsia="Calibri" w:hAnsi="Times New Roman" w:cs="Times New Roman"/>
          <w:sz w:val="24"/>
          <w:szCs w:val="24"/>
        </w:rPr>
        <w:t xml:space="preserve"> (supine experiments) until task failure</w:t>
      </w:r>
      <w:r>
        <w:rPr>
          <w:rFonts w:ascii="Times New Roman" w:eastAsia="Calibri" w:hAnsi="Times New Roman" w:cs="Times New Roman"/>
          <w:sz w:val="24"/>
          <w:szCs w:val="24"/>
        </w:rPr>
        <w:t>.</w:t>
      </w:r>
      <w:r w:rsidRPr="00890998">
        <w:rPr>
          <w:rFonts w:ascii="Times New Roman" w:eastAsia="Calibri" w:hAnsi="Times New Roman" w:cs="Times New Roman"/>
          <w:sz w:val="24"/>
          <w:szCs w:val="24"/>
        </w:rPr>
        <w:t xml:space="preserve"> These ramp rates were selected to elicit task failure in 8–12 minutes</w:t>
      </w:r>
      <w:r w:rsidR="00A732C5">
        <w:rPr>
          <w:rFonts w:ascii="Times New Roman" w:eastAsia="Calibri" w:hAnsi="Times New Roman" w:cs="Times New Roman"/>
          <w:sz w:val="24"/>
          <w:szCs w:val="24"/>
        </w:rPr>
        <w:t xml:space="preserve"> </w:t>
      </w:r>
      <w:r w:rsidRPr="00890998">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qAyqWDM0","properties":{"formattedCitation":"(Buchfuhrer et al. 1983)","plainCitation":"(Buchfuhrer et al. 1983)","noteIndex":0},"citationItems":[{"id":657,"uris":["http://zotero.org/users/5056530/items/YHRAARAG"],"uri":["http://zotero.org/users/5056530/items/YHRAARAG"],"itemData":{"id":657,"type":"article-journal","abstract":"Twelve normal men performed 1-min incremental exercise tests to exhaustion in approximately 10 min on both treadmill and cycle ergometer. The maximal O2 uptake (VO2 max) and anaerobic threshold (AT) were higher (6 and 13%, respectively) on the treadmill than the cycle; the AT was reached at about 50% of VO2 max on both ergometers. Maximal CO2 output, heart rate, and O2 pulse were also slightly, but significantly higher on the treadmill. Maximal ventilation, gas exchange ratio, and ventilatory equivalents for O2 and CO2 for both forms of exercise were not significantly different. To determine the optimum exercise test for both treadmill and cycle, we exercised five of the subjects at various work rate increments on both ergometers in a randomized design. The treadmill increments were 0.8, 1.7, 2.5, and 4.2%/min at a constant speed of 3.4 mph, and 1.7 and 4.2%/min at 4.5 mph. Cycle increments were 15, 30, and 60 W/min. The VO2 max was significantly higher on tests where the increment magnitude was large enough to induce test durations of 8-17 min, but the AT was independent of test duration. Thus, for evaluating cardiopulmonary function with incremental exercise testing by either treadmill or cycle, we suggest selecting a work rate increment to bring the subject to the limit of his tolerance in about 10 min.","container-title":"Journal of Applied Physiology: Respiratory, Environmental and Exercise Physiology","DOI":"10.1152/jappl.1983.55.5.1558","ISSN":"0161-7567","issue":"5","journalAbbreviation":"J Appl Physiol Respir Environ Exerc Physiol","language":"eng","note":"PMID: 6643191","page":"1558-1564","source":"PubMed","title":"Optimizing the exercise protocol for cardiopulmonary assessment","volume":"55","author":[{"family":"Buchfuhrer","given":"M. J."},{"family":"Hansen","given":"J. E."},{"family":"Robinson","given":"T. E."},{"family":"Sue","given":"D. Y."},{"family":"Wasserman","given":"K."},{"family":"Whipp","given":"B. J."}],"issued":{"date-parts":[["1983",11]]}}}],"schema":"https://github.com/citation-style-language/schema/raw/master/csl-citation.json"} </w:instrText>
      </w:r>
      <w:r w:rsidRPr="00890998">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Buchfuhrer et al. 1983)</w:t>
      </w:r>
      <w:r w:rsidRPr="00890998">
        <w:rPr>
          <w:rFonts w:ascii="Times New Roman" w:eastAsia="Calibri" w:hAnsi="Times New Roman" w:cs="Times New Roman"/>
          <w:sz w:val="24"/>
          <w:szCs w:val="24"/>
        </w:rPr>
        <w:fldChar w:fldCharType="end"/>
      </w:r>
      <w:r w:rsidRPr="00890998">
        <w:rPr>
          <w:rFonts w:ascii="Times New Roman" w:eastAsia="Calibri" w:hAnsi="Times New Roman" w:cs="Times New Roman"/>
          <w:sz w:val="24"/>
          <w:szCs w:val="24"/>
        </w:rPr>
        <w:t xml:space="preserve">. </w:t>
      </w:r>
      <m:oMath>
        <m:acc>
          <m:accPr>
            <m:chr m:val="̇"/>
            <m:ctrlPr>
              <w:rPr>
                <w:rFonts w:ascii="Cambria Math" w:eastAsia="Calibri" w:hAnsi="Cambria Math" w:cs="Times New Roman"/>
                <w:sz w:val="24"/>
                <w:szCs w:val="24"/>
              </w:rPr>
            </m:ctrlPr>
          </m:accPr>
          <m:e>
            <m:r>
              <w:rPr>
                <w:rFonts w:ascii="Cambria Math" w:eastAsia="Calibri" w:hAnsi="Cambria Math" w:cs="Times New Roman"/>
                <w:sz w:val="24"/>
                <w:szCs w:val="24"/>
              </w:rPr>
              <m:t>V</m:t>
            </m:r>
          </m:e>
        </m:acc>
      </m:oMath>
      <w:r w:rsidRPr="00890998">
        <w:rPr>
          <w:rFonts w:ascii="Times New Roman" w:eastAsia="Calibri" w:hAnsi="Times New Roman" w:cs="Times New Roman"/>
          <w:sz w:val="24"/>
          <w:szCs w:val="24"/>
        </w:rPr>
        <w:t>O</w:t>
      </w:r>
      <w:r w:rsidRPr="00890998">
        <w:rPr>
          <w:rFonts w:ascii="Times New Roman" w:eastAsia="Calibri" w:hAnsi="Times New Roman" w:cs="Times New Roman"/>
          <w:sz w:val="24"/>
          <w:szCs w:val="24"/>
          <w:vertAlign w:val="subscript"/>
        </w:rPr>
        <w:t xml:space="preserve">2 </w:t>
      </w:r>
      <w:r w:rsidR="004B1B58">
        <w:rPr>
          <w:rFonts w:ascii="Times New Roman" w:eastAsia="Calibri" w:hAnsi="Times New Roman" w:cs="Times New Roman"/>
          <w:sz w:val="24"/>
          <w:szCs w:val="24"/>
        </w:rPr>
        <w:t>peak</w:t>
      </w:r>
      <w:r w:rsidRPr="00890998">
        <w:rPr>
          <w:rFonts w:ascii="Times New Roman" w:eastAsia="Calibri" w:hAnsi="Times New Roman" w:cs="Times New Roman"/>
          <w:sz w:val="24"/>
          <w:szCs w:val="24"/>
        </w:rPr>
        <w:t xml:space="preserve"> </w:t>
      </w:r>
      <w:r>
        <w:rPr>
          <w:rFonts w:ascii="Times New Roman" w:eastAsia="Calibri" w:hAnsi="Times New Roman" w:cs="Times New Roman"/>
          <w:sz w:val="24"/>
          <w:szCs w:val="24"/>
        </w:rPr>
        <w:t>was taken as the highest 30 second value attained during the test and the GET was determined visually using established criteria</w:t>
      </w:r>
      <w:r w:rsidR="00A732C5">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PwIiXSMQ","properties":{"formattedCitation":"(Beaver et al. 1986; Goulding et al. 2017, 2018a, b)","plainCitation":"(Beaver et al. 1986; Goulding et al. 2017, 2018a, b)","noteIndex":0},"citationItems":[{"id":609,"uris":["http://zotero.org/users/5056530/items/2P7JNTBF"],"uri":["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5C40A8">
        <w:rPr>
          <w:rFonts w:ascii="Cambria Math" w:eastAsia="Calibri" w:hAnsi="Cambria Math" w:cs="Cambria Math"/>
          <w:sz w:val="24"/>
          <w:szCs w:val="24"/>
        </w:rPr>
        <w:instrText>∼</w:instrText>
      </w:r>
      <w:r w:rsidR="005C40A8">
        <w:rPr>
          <w:rFonts w:ascii="Times New Roman" w:eastAsia="Calibri"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768,"uris":["http://zotero.org/users/5056530/items/BGE7LJ5D"],"uri":["http://zotero.org/users/5056530/items/BGE7LJ5D"],"itemData":{"id":768,"type":"article-journal","abstract":"Critical power is a fundamental parameter defining high‐intensity exercise tolerance, and is related to the phase II time constant of pulmonary oxygen uptake kinetics (τV˙O2). Whether this relationship is causative is presently unclear. This study determined the impact of raised baseline work rate, which increases τV˙O2, on critical power during upright cycle exercise. Critical power was determined via four constant‐power exercise tests to exhaustion in two conditions: (1) with exercise initiated from an unloaded cycling baseline (U→S), and (2) with exercise initiated from a baseline work rate of 90% of the gas exchange threshold (M→S). During these exercise transitions, τV˙O2 and the time constant of muscle deoxyhemoglobin kinetics (τ\n[HHb + Mb]) (the latter via near‐infrared spectroscopy) were determined. In M→S, critical power was lower (M→S = 203 ± 44 W vs. U→S = 213 ± 45 W, P = 0.011) and τV˙O2 was greater (M→S = 51 ± 14 sec vs. U→S = 34 ± 16 sec, P = 0.002) when compared with U→S. Additionally, τ\n[HHb + Mb] was greater in M→S compared with U→S (M→S = 28 ± 7 sec vs. U→S = 14 ± 7 sec, P = 0.007). The increase in τV˙O2 and concomitant reduction in critical power in M→S compared with U→S suggests a causal relationship between these two parameters. However, that τ\n[HHb + Mb] was greater in M→S exculpates reduced oxygen availability as being a confounding factor. These data therefore provide the first experimental evidence that τV˙O2 is an independent determinant of critical power. Keywords critical power, exercise tolerance, oxygen uptake kinetics, power‐duration relationship, muscle deoxyhemoglobin kinetics, work‐to‐work exercise.","contain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6]]},"issued":{"date-parts":[["2018",7,23]]}}},{"id":412,"uris":["http://zotero.org/users/5056530/items/T7RPAF4P"],"uri":["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S), and (2) with exercise initiated from a moderate-intensity baseline work rate of 90% of the gas exchange threshold (M→S). In M→S, critical power was lower (U→S = 146 ± 39 W vs. M→S = 132 ± 33 W, P = 0.023) and \n                        \n                            τ\n                            \n                                \n                                    v\n                                    ˙\n                                \n                                \n                                    o\n                                    2\n                                \n                            \n                        \n                     was greater (U→S = 45 ± 16 sec, vs. M→S = 69 ± 129 sec, P = 0.001) when compared to U→S. There was no difference in tissue oxyhemoglobin concentration ([HbO2  + MbO2 ]) at baseline or during exercise. The concomitant increase in \n                        \n                            τ\n                            \n                                \n                                    v\n                                    ˙\n                                \n                                \n                                    o\n                                    2\n                                \n                            \n                        \n                     and reduction in CP during M→S compared to U→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453,"uris":["http://zotero.org/users/5056530/items/GZSJMKVA"],"uri":["http://zotero.org/users/5056530/items/GZSJMKVA"],"itemData":{"id":453,"type":"article-journal","abstract":"Excess CO2 is generated when lactate is increased during exercise because its [H+] is buffered primarily by HCO-3 (22 ml for each meq of lactic acid). We developed a method to detect the anaerobic threshold (AT), using computerized regression analysis of the slopes of the CO2 uptake (VCO2) vs. O2 uptake (VO2) plot, which detects the beginning of the excess CO2 output generated from the buffering of [H+], termed the V-slope method. From incremental exercise tests on 10 subjects, the point of excess CO2 output (AT) predicted closely the lactate and HCO-3 thresholds. The mean gas exchange AT was found to correspond to a small increment of lactate above the mathematically defined lactate threshold [0.50 +/- 0.34 (SD) meq/l] and not to differ significantly from the estimated HCO-3 threshold. The mean VO2 at AT computed by the V-slope analysis did not differ significantly from the mean value determined by a panel of six experienced reviewers using traditional visual methods, but the AT could be more reliably determined by the V-slope method. The respiratory compensation point, detected separately by examining the minute ventilation vs. VCO2 plot, was consistently higher than the AT (2.51 +/- 0.42 vs. 1.83 +/- 0.30 l/min of VO2). This method for determining the AT has significant advantages over others that depend on regular breathing pattern and respiratory chemosensitivity.","container-title":"Journal of Applied Physiology (Bethesda, Md.: 1985)","ISSN":"8750-7587","issue":"6","journalAbbreviation":"J. Appl. Physiol.","language":"eng","note":"PMID: 3087938","page":"2020-2027","source":"PubMed","title":"A new method for detecting anaerobic threshold by gas exchange","volume":"60","author":[{"family":"Beaver","given":"W. L."},{"family":"Wasserman","given":"K."},{"family":"Whipp","given":"B. J."}],"issued":{"date-parts":[["1986",6]]}}}],"schema":"https://github.com/citation-style-language/schema/raw/master/csl-citation.json"} </w:instrText>
      </w:r>
      <w:r>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Beaver et al. 1986; Goulding et al. 2017, 2018a, b)</w:t>
      </w:r>
      <w:r>
        <w:rPr>
          <w:rFonts w:ascii="Times New Roman" w:eastAsia="Calibri" w:hAnsi="Times New Roman" w:cs="Times New Roman"/>
          <w:sz w:val="24"/>
          <w:szCs w:val="24"/>
        </w:rPr>
        <w:fldChar w:fldCharType="end"/>
      </w:r>
      <w:r w:rsidR="001E51B8">
        <w:rPr>
          <w:rFonts w:ascii="Times New Roman" w:eastAsia="Calibri" w:hAnsi="Times New Roman" w:cs="Times New Roman"/>
          <w:sz w:val="24"/>
          <w:szCs w:val="24"/>
        </w:rPr>
        <w:t xml:space="preserve"> after the test to enable estimation of appropriate work rates for the CP prediction trials</w:t>
      </w:r>
      <w:r>
        <w:rPr>
          <w:rFonts w:ascii="Times New Roman" w:eastAsia="Calibri" w:hAnsi="Times New Roman" w:cs="Times New Roman"/>
          <w:sz w:val="24"/>
          <w:szCs w:val="24"/>
        </w:rPr>
        <w:t xml:space="preserve">. </w:t>
      </w:r>
      <w:r w:rsidRPr="00890998">
        <w:rPr>
          <w:rFonts w:ascii="Times New Roman" w:eastAsia="Calibri" w:hAnsi="Times New Roman" w:cs="Times New Roman"/>
          <w:sz w:val="24"/>
          <w:szCs w:val="24"/>
        </w:rPr>
        <w:t>Following task failure, the cycle ergometer was immediately switched to its cadence-dependent (linear) mode</w:t>
      </w:r>
      <w:r w:rsidR="005A082A">
        <w:rPr>
          <w:rFonts w:ascii="Times New Roman" w:eastAsia="Calibri" w:hAnsi="Times New Roman" w:cs="Times New Roman"/>
          <w:sz w:val="24"/>
          <w:szCs w:val="24"/>
        </w:rPr>
        <w:t xml:space="preserve">, where </w:t>
      </w:r>
      <w:r w:rsidR="009E5E9F">
        <w:rPr>
          <w:rFonts w:ascii="Times New Roman" w:eastAsia="Calibri" w:hAnsi="Times New Roman" w:cs="Times New Roman"/>
          <w:sz w:val="24"/>
          <w:szCs w:val="24"/>
        </w:rPr>
        <w:t>the programmed linear factor determines flywheel braking resistance from work rate/cadence</w:t>
      </w:r>
      <w:r w:rsidR="009E5E9F" w:rsidRPr="00FE752F">
        <w:rPr>
          <w:rFonts w:ascii="Times New Roman" w:eastAsia="Calibri" w:hAnsi="Times New Roman" w:cs="Times New Roman"/>
          <w:sz w:val="24"/>
          <w:szCs w:val="24"/>
          <w:vertAlign w:val="superscript"/>
        </w:rPr>
        <w:t>2</w:t>
      </w:r>
      <w:r w:rsidR="009E5E9F">
        <w:rPr>
          <w:rFonts w:ascii="Times New Roman" w:eastAsia="Calibri" w:hAnsi="Times New Roman" w:cs="Times New Roman"/>
          <w:sz w:val="24"/>
          <w:szCs w:val="24"/>
        </w:rPr>
        <w:t xml:space="preserve">. Hence, </w:t>
      </w:r>
      <w:r w:rsidR="005A082A">
        <w:rPr>
          <w:rFonts w:ascii="Times New Roman" w:eastAsia="Calibri" w:hAnsi="Times New Roman" w:cs="Times New Roman"/>
          <w:sz w:val="24"/>
          <w:szCs w:val="24"/>
        </w:rPr>
        <w:t>work-rate varies as a function of cadence (i.e. work-rate = linear factor * cadence</w:t>
      </w:r>
      <w:r w:rsidR="005A082A">
        <w:rPr>
          <w:rFonts w:ascii="Times New Roman" w:eastAsia="Calibri" w:hAnsi="Times New Roman" w:cs="Times New Roman"/>
          <w:sz w:val="24"/>
          <w:szCs w:val="24"/>
          <w:vertAlign w:val="superscript"/>
        </w:rPr>
        <w:t>2</w:t>
      </w:r>
      <w:r w:rsidR="005A082A">
        <w:rPr>
          <w:rFonts w:ascii="Times New Roman" w:eastAsia="Calibri" w:hAnsi="Times New Roman" w:cs="Times New Roman"/>
          <w:sz w:val="24"/>
          <w:szCs w:val="24"/>
        </w:rPr>
        <w:t>).</w:t>
      </w:r>
      <w:r w:rsidRPr="00890998">
        <w:rPr>
          <w:rFonts w:ascii="Times New Roman" w:eastAsia="Calibri" w:hAnsi="Times New Roman" w:cs="Times New Roman"/>
          <w:sz w:val="24"/>
          <w:szCs w:val="24"/>
        </w:rPr>
        <w:t xml:space="preserve"> </w:t>
      </w:r>
      <w:r w:rsidR="005A082A">
        <w:rPr>
          <w:rFonts w:ascii="Times New Roman" w:eastAsia="Calibri" w:hAnsi="Times New Roman" w:cs="Times New Roman"/>
          <w:sz w:val="24"/>
          <w:szCs w:val="24"/>
        </w:rPr>
        <w:t>P</w:t>
      </w:r>
      <w:r w:rsidRPr="00890998">
        <w:rPr>
          <w:rFonts w:ascii="Times New Roman" w:eastAsia="Calibri" w:hAnsi="Times New Roman" w:cs="Times New Roman"/>
          <w:sz w:val="24"/>
          <w:szCs w:val="24"/>
        </w:rPr>
        <w:t xml:space="preserve">articipants </w:t>
      </w:r>
      <w:r w:rsidR="005A082A">
        <w:rPr>
          <w:rFonts w:ascii="Times New Roman" w:eastAsia="Calibri" w:hAnsi="Times New Roman" w:cs="Times New Roman"/>
          <w:sz w:val="24"/>
          <w:szCs w:val="24"/>
        </w:rPr>
        <w:t xml:space="preserve">then </w:t>
      </w:r>
      <w:r w:rsidR="00A82120">
        <w:rPr>
          <w:rFonts w:ascii="Times New Roman" w:eastAsia="Calibri" w:hAnsi="Times New Roman" w:cs="Times New Roman"/>
          <w:sz w:val="24"/>
          <w:szCs w:val="24"/>
        </w:rPr>
        <w:t xml:space="preserve">immediately </w:t>
      </w:r>
      <w:r w:rsidR="00DE28BC">
        <w:rPr>
          <w:rFonts w:ascii="Times New Roman" w:eastAsia="Calibri" w:hAnsi="Times New Roman" w:cs="Times New Roman"/>
          <w:sz w:val="24"/>
          <w:szCs w:val="24"/>
        </w:rPr>
        <w:t>undertook an</w:t>
      </w:r>
      <w:r w:rsidR="005A082A">
        <w:rPr>
          <w:rFonts w:ascii="Times New Roman" w:eastAsia="Calibri" w:hAnsi="Times New Roman" w:cs="Times New Roman"/>
          <w:sz w:val="24"/>
          <w:szCs w:val="24"/>
        </w:rPr>
        <w:t xml:space="preserve"> all-out effort</w:t>
      </w:r>
      <w:r w:rsidRPr="00890998">
        <w:rPr>
          <w:rFonts w:ascii="Times New Roman" w:eastAsia="Calibri" w:hAnsi="Times New Roman" w:cs="Times New Roman"/>
          <w:sz w:val="24"/>
          <w:szCs w:val="24"/>
        </w:rPr>
        <w:t xml:space="preserve"> for 3 minutes</w:t>
      </w:r>
      <w:r w:rsidR="005A082A">
        <w:rPr>
          <w:rFonts w:ascii="Times New Roman" w:eastAsia="Calibri" w:hAnsi="Times New Roman" w:cs="Times New Roman"/>
          <w:sz w:val="24"/>
          <w:szCs w:val="24"/>
        </w:rPr>
        <w:t>,</w:t>
      </w:r>
      <w:r w:rsidRPr="00890998">
        <w:rPr>
          <w:rFonts w:ascii="Times New Roman" w:eastAsia="Calibri" w:hAnsi="Times New Roman" w:cs="Times New Roman"/>
          <w:sz w:val="24"/>
          <w:szCs w:val="24"/>
        </w:rPr>
        <w:t xml:space="preserve"> as this duration has demonstrated to reliably result in a plateau in power output during the final 30 seconds </w:t>
      </w:r>
      <w:r w:rsidRPr="00890998">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yMGH5IpH","properties":{"formattedCitation":"(Burnley et al. 2006; Vanhatalo et al. 2007; Murgatroyd et al. 2014)","plainCitation":"(Burnley et al. 2006; Vanhatalo et al. 2007; Murgatroyd et al. 2014)","noteIndex":0},"citationItems":[{"id":776,"uris":["http://zotero.org/users/5056530/items/YIC25QII"],"uri":["http://zotero.org/users/5056530/items/YIC25QII"],"itemData":{"id":776,"type":"article-journal","abstract":"PURPOSE: We tested the hypothesis that a 3-min all-out cycling test would provide a measure of peak oxygen uptake (VO2peak) and estimate the maximal steady-state power output.\nMETHODS: Eleven habitually active subjects performed a ramp test, three 3-min all-out tests against a fixed resistance, and two further submaximal tests lasting up to 30 min, 15 W below or above the power output attained in the last 30 s of the 3-min test (the end-test power).\nRESULTS: The VO2peak measured during the 3-min all-out test (mean +/- SD: 3.78 +/- 0.68 L x min(-1)) was not different from that of the ramp test (3.84 +/- 0.79 L x min(-1); P = 0.75). The end-test power (257 +/- 49 W) was significantly lower than that at the end of the ramp test (368 +/- 73 W) and significantly higher than the power at the gas exchange threshold (169 +/- 55 W; P &lt; 0.001). Nine subjects were able to complete 30 min of exercise at 15 W below the end-test power, and seven of these did so with a steady-state blood [lactate] and VO2 response profile. In contrast, when subjects exercised at 15 W above the end-test power, blood [lactate] and VO2 rose inexorably until exhaustion, which occurred in approximately 13 +/- 7 min.\nCONCLUSIONS: These data suggest that a 3-min all-out exercise test can be used to establish VO2peak and to estimate the maximal steady state.","container-title":"Medicine and Science in Sports and Exercise","DOI":"10.1249/01.mss.0000232024.06114.a6","ISSN":"0195-9131","issue":"11","journalAbbreviation":"Med Sci Sports Exerc","language":"eng","note":"PMID: 17095935","page":"1995-2003","source":"PubMed","title":"A 3-min all-out test to determine peak oxygen uptake and the maximal steady state","volume":"38","author":[{"family":"Burnley","given":"Mark"},{"family":"Doust","given":"Jonathan H."},{"family":"Vanhatalo","given":"Anni"}],"issued":{"date-parts":[["2006",11]]}}},{"id":775,"uris":["http://zotero.org/users/5056530/items/D9BPPKCB"],"uri":["http://zotero.org/users/5056530/items/D9BPPKCB"],"itemData":{"id":775,"type":"article-journal","abstract":"PURPOSE: The lactate threshold (LT), critical power (CP) and maximum oxygen uptake (VO₂max) together partition exercise intensity domains by their common physiological, biochemical and perceptual response characteristics. CP is the greatest power output attainable immediately following intolerance at VO₂peak, and the asymptote of 3 min all-out exercise. Thus we reasoned that a maximal 'sprint' immediately following standard ramp-incremental exercise would allow characterisation of the three aerobic indices in a single test.\nMETHODS: Ten healthy men (23 ± 3 year, mean ± SD) performed 9 cycle-ergometry tests on different days: (A) two ramp-incremental tests to intolerance (20 W min(-1)), immediately followed by a 3 min maximal, variable-power effort ramp-sprint test (RST) for LT, VO₂peak and sprint-phase power (SP) determination; (B) four constant-power tests for CP and VO₂max determination; (C) constant-power tests at 10 W below LT, and 10 W below and above SP to verify intensity domain characterisation. Capillary [lactate] and breath-by-breath VO₂ were measured.\nRESULTS: Reproducibility of LT, SP and VO₂max measurements between RST repeats was within 5% or less (r ≥ 0.991, p &lt; 0.001). CP (257 ± 46 W) was not different (p = 0.72) from SP (258 ± 42 W). Exercise 10 W below LT and SP resulted in steady state VO₂ and [lactate]. VO₂max (4.0 ± 0.6 L min(-1)), peak [lactate] (11 ± 2 mM) and intolerance were reached 19 ± 5 min into exercise at 10 W above SP.\nCONCLUSIONS: These data suggest that the key indices of aerobic function may be accurately and reliably estimated during a single exercise test. This test may provide a basis for simplifying assessment and prescription of exercise training and experimental interventions.","container-title":"European Journal of Applied Physiology","DOI":"10.1007/s00421-014-2908-8","ISSN":"1439-6327","issue":"9","journalAbbreviation":"Eur. J. Appl. Physiol.","language":"eng","note":"PMID: 24888425","page":"1863-1874","source":"PubMed","title":"A 'ramp-sprint' protocol to characterise indices of aerobic function and exercise intensity domains in a single laboratory test","volume":"114","author":[{"family":"Murgatroyd","given":"Scott R."},{"family":"Wylde","given":"Lindsey A."},{"family":"Cannon","given":"Daniel T."},{"family":"Ward","given":"Susan A."},{"family":"Rossiter","given":"Harry B."}],"issued":{"date-parts":[["2014",9]]}}},{"id":824,"uris":["http://zotero.org/users/5056530/items/XDA7SLZH"],"uri":["http://zotero.org/users/5056530/items/XDA7SLZH"],"itemData":{"id":824,"type":"article-journal","abstract":"PURPOSE: We tested the hypothesis that the power output attained at the end of a 3-min all-out cycling test would be equivalent to critical power.\nMETHODS: Ten habitually active subjects performed a ramp test, two 3-min all-out tests against a fixed resistance to establish the end-test power (EP) and the work done above the EP (WEP), and five constant-work rate tests to establish the critical power (CP) and the curvature constant parameter (W') using the work-time and 1/time models.\nRESULTS: The power output in the 3-min trial declined to a steady level within 135 s. The EP was 287 +/- 55 W, which was not significantly different from, and highly correlated with, CP (287 +/- 56 W; P = 0.37, r = 0.99). The standard error for the estimation of CP using EP was approximately 6 W, and in 8 of 10 cases, EP agreed with CP to within 5 W. Similarly, the WEP derived from the 3-min test (15.0 +/- 4.7 kJ) was not significantly different from, and correlated with, W' (16.0 +/- 3.8 kJ; P = 0.35; r = 0.84).\nCONCLUSIONS: During a 3-min all-out cycling test, power output declined to a stable value in approximately the last 45 s, and this power output was not significantly different from the independently measured critical power.","container-title":"Medicine and Science in Sports and Exercise","DOI":"10.1249/mss.0b013e31802dd3e6","ISSN":"0195-9131","issue":"3","journalAbbreviation":"Med Sci Sports Exerc","language":"eng","note":"PMID: 17473782","page":"548-555","source":"PubMed","title":"Determination of critical power using a 3-min all-out cycling test","volume":"39","author":[{"family":"Vanhatalo","given":"Anni"},{"family":"Doust","given":"Jonathan H."},{"family":"Burnley","given":"Mark"}],"issued":{"date-parts":[["2007",3]]}}}],"schema":"https://github.com/citation-style-language/schema/raw/master/csl-citation.json"} </w:instrText>
      </w:r>
      <w:r w:rsidRPr="00890998">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Burnley et al. 2006; Vanhatalo et al. 2007; Murgatroyd et al. 2014)</w:t>
      </w:r>
      <w:r w:rsidRPr="00890998">
        <w:rPr>
          <w:rFonts w:ascii="Times New Roman" w:eastAsia="Calibri" w:hAnsi="Times New Roman" w:cs="Times New Roman"/>
          <w:sz w:val="24"/>
          <w:szCs w:val="24"/>
        </w:rPr>
        <w:fldChar w:fldCharType="end"/>
      </w:r>
      <w:r w:rsidRPr="00890998">
        <w:rPr>
          <w:rFonts w:ascii="Times New Roman" w:eastAsia="Calibri" w:hAnsi="Times New Roman" w:cs="Times New Roman"/>
          <w:sz w:val="24"/>
          <w:szCs w:val="24"/>
        </w:rPr>
        <w:t xml:space="preserve">. Strong verbal encouragement was provided throughout the duration of the test to ensure that participants maintained their cadence as high as possible throughout the test. To prevent pacing, participants were not informed of elapsed time and cadence was obscured from vision at the onset of the all-out phase. </w:t>
      </w:r>
      <w:r w:rsidR="005A082A">
        <w:rPr>
          <w:rFonts w:ascii="Times New Roman" w:eastAsia="Calibri" w:hAnsi="Times New Roman" w:cs="Times New Roman"/>
          <w:sz w:val="24"/>
          <w:szCs w:val="24"/>
        </w:rPr>
        <w:t>CP</w:t>
      </w:r>
      <w:r w:rsidRPr="00890998">
        <w:rPr>
          <w:rFonts w:ascii="Times New Roman" w:eastAsia="Calibri" w:hAnsi="Times New Roman" w:cs="Times New Roman"/>
          <w:sz w:val="24"/>
          <w:szCs w:val="24"/>
        </w:rPr>
        <w:t xml:space="preserve"> is sensitive to variations in pedal cadence</w:t>
      </w:r>
      <w:r w:rsidR="00A732C5">
        <w:rPr>
          <w:rFonts w:ascii="Times New Roman" w:eastAsia="Calibri" w:hAnsi="Times New Roman" w:cs="Times New Roman"/>
          <w:sz w:val="24"/>
          <w:szCs w:val="24"/>
        </w:rPr>
        <w:t xml:space="preserve"> </w:t>
      </w:r>
      <w:r w:rsidRPr="00890998">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gpjUxIcK","properties":{"formattedCitation":"(Barker et al. 2006)","plainCitation":"(Barker et al. 2006)","noteIndex":0},"citationItems":[{"id":273,"uris":["http://zotero.org/users/5056530/items/77TSNMUK"],"uri":["http://zotero.org/users/5056530/items/77TSNMUK"],"itemData":{"id":273,"type":"article-journal","abstract":"Critical power (CP) is lower at faster rather than slower pedalling frequencies and traditionally reported in watts (W). Faster pedalling frequencies also engender a greater metabolic rate \nat low work rates, but with progressive increases in power output, the initial difference in\nbetween fast and slower pedalling frequencies is reduced. We tested the hypothesis that CP represents a unique metabolic rate for any given individual which would be similar at different pedalling frequencies. Eleven collegiate athletes (five cross-country runners, END; six sprinters, SPR), aged 18–23 years, performed exhaustive rides at either 60 or 100 r.p.m. on separate days for the determination of the pedal rate-specific CP. The\nat CP (CP-\n) was determined from an 8 min ride at the CP for each pedal frequency. The group mean CP was significantly lower at 100 r.p.m. (189 ± 50 W) compared to 60 r.p.m. (207 ± 53 W, P &lt; 0.05). However, the group mean CP-\nvalues at 60 (2.53 ± 0.60 l min−1) and 100 r.p.m. (2.58 ± 0.53 l min−1) were not significantly different. Critical power was significantly higher in the END athletes (242 ± 50 W at 60 r.p.m.; 221 ± 56 W at 100 r.p.m.) compared to SPR athletes at both pedal frequencies (177 ± 38 W at 60 r.p.m.; 162 ± 27 W at 100 r.p.m., P &lt; 0.05), but the CP-\nwas not (P &gt; 0.05). However, when the CP-\nwas scaled to body weight, the END athletes had a significantly greater CP-\n(41.3 ± 4.1 ml min−1 kg−1 at 60 r.p.m.; 40.8 ± 5.5 ml min−1 kg−1 at 100 r.p.m.) compared to the SPR athletes at both pedal frequencies (27.7 ± 4.6 ml min−1 kg−1 at 60 r.p.m.; 29.4 ± 2.8 ml min−1 kg−1 at 100 r.p.m., P &lt; 0.05). We conclude that CP represents a specific metabolic rate\nwhich can be achieved at different combinations of power outputs and pedalling frequencies.","container-title":"Experimental Physiology","DOI":"10.1113/expphysiol.2005.032789","ISSN":"1469-445X","issue":"3","language":"en","page":"621-632","source":"Wiley Online Library","title":"Human critical power–oxygen uptake relationship at different pedalling frequencies","volume":"91","author":[{"family":"Barker","given":"Tyler"},{"family":"Poole","given":"David C."},{"family":"Noble","given":"M. Larry"},{"family":"Barstow","given":"Thomas J."}],"issued":{"date-parts":[["2006",5,1]]}}}],"schema":"https://github.com/citation-style-language/schema/raw/master/csl-citation.json"} </w:instrText>
      </w:r>
      <w:r w:rsidRPr="00890998">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Barker et al. 2006)</w:t>
      </w:r>
      <w:r w:rsidRPr="00890998">
        <w:rPr>
          <w:rFonts w:ascii="Times New Roman" w:eastAsia="Calibri" w:hAnsi="Times New Roman" w:cs="Times New Roman"/>
          <w:sz w:val="24"/>
          <w:szCs w:val="24"/>
        </w:rPr>
        <w:fldChar w:fldCharType="end"/>
      </w:r>
      <w:r w:rsidR="00A82120">
        <w:rPr>
          <w:rFonts w:ascii="Times New Roman" w:eastAsia="Calibri" w:hAnsi="Times New Roman" w:cs="Times New Roman"/>
          <w:sz w:val="24"/>
          <w:szCs w:val="24"/>
        </w:rPr>
        <w:t>, h</w:t>
      </w:r>
      <w:r w:rsidRPr="00890998">
        <w:rPr>
          <w:rFonts w:ascii="Times New Roman" w:eastAsia="Calibri" w:hAnsi="Times New Roman" w:cs="Times New Roman"/>
          <w:sz w:val="24"/>
          <w:szCs w:val="24"/>
        </w:rPr>
        <w:t>owever</w:t>
      </w:r>
      <w:r w:rsidR="005A082A">
        <w:rPr>
          <w:rFonts w:ascii="Times New Roman" w:eastAsia="Calibri" w:hAnsi="Times New Roman" w:cs="Times New Roman"/>
          <w:sz w:val="24"/>
          <w:szCs w:val="24"/>
        </w:rPr>
        <w:t>,</w:t>
      </w:r>
      <w:r w:rsidRPr="00890998">
        <w:rPr>
          <w:rFonts w:ascii="Times New Roman" w:eastAsia="Calibri" w:hAnsi="Times New Roman" w:cs="Times New Roman"/>
          <w:sz w:val="24"/>
          <w:szCs w:val="24"/>
        </w:rPr>
        <w:t xml:space="preserve"> in the ramp all-out test, flywheel resistance must be </w:t>
      </w:r>
      <w:r w:rsidR="004544FE">
        <w:rPr>
          <w:rFonts w:ascii="Times New Roman" w:eastAsia="Calibri" w:hAnsi="Times New Roman" w:cs="Times New Roman"/>
          <w:sz w:val="24"/>
          <w:szCs w:val="24"/>
        </w:rPr>
        <w:t>fixed</w:t>
      </w:r>
      <w:r w:rsidR="004544FE" w:rsidRPr="00890998">
        <w:rPr>
          <w:rFonts w:ascii="Times New Roman" w:eastAsia="Calibri" w:hAnsi="Times New Roman" w:cs="Times New Roman"/>
          <w:sz w:val="24"/>
          <w:szCs w:val="24"/>
        </w:rPr>
        <w:t xml:space="preserve"> </w:t>
      </w:r>
      <w:r w:rsidR="005A082A">
        <w:rPr>
          <w:rFonts w:ascii="Times New Roman" w:eastAsia="Calibri" w:hAnsi="Times New Roman" w:cs="Times New Roman"/>
          <w:sz w:val="24"/>
          <w:szCs w:val="24"/>
        </w:rPr>
        <w:t>before</w:t>
      </w:r>
      <w:r w:rsidRPr="00890998">
        <w:rPr>
          <w:rFonts w:ascii="Times New Roman" w:eastAsia="Calibri" w:hAnsi="Times New Roman" w:cs="Times New Roman"/>
          <w:sz w:val="24"/>
          <w:szCs w:val="24"/>
        </w:rPr>
        <w:t xml:space="preserve"> the test without prior knowledge of </w:t>
      </w:r>
      <w:r w:rsidR="0076393C">
        <w:rPr>
          <w:rFonts w:ascii="Times New Roman" w:eastAsia="Calibri" w:hAnsi="Times New Roman" w:cs="Times New Roman"/>
          <w:sz w:val="24"/>
          <w:szCs w:val="24"/>
        </w:rPr>
        <w:t>CP</w:t>
      </w:r>
      <w:r w:rsidRPr="00890998">
        <w:rPr>
          <w:rFonts w:ascii="Times New Roman" w:eastAsia="Calibri" w:hAnsi="Times New Roman" w:cs="Times New Roman"/>
          <w:sz w:val="24"/>
          <w:szCs w:val="24"/>
        </w:rPr>
        <w:t xml:space="preserve">. It has previously been demonstrated that in 60 healthy young participants, </w:t>
      </w:r>
      <w:r w:rsidR="0076393C">
        <w:rPr>
          <w:rFonts w:ascii="Times New Roman" w:eastAsia="Calibri" w:hAnsi="Times New Roman" w:cs="Times New Roman"/>
          <w:sz w:val="24"/>
          <w:szCs w:val="24"/>
        </w:rPr>
        <w:t>CP</w:t>
      </w:r>
      <w:r w:rsidRPr="00890998">
        <w:rPr>
          <w:rFonts w:ascii="Times New Roman" w:eastAsia="Calibri" w:hAnsi="Times New Roman" w:cs="Times New Roman"/>
          <w:sz w:val="24"/>
          <w:szCs w:val="24"/>
        </w:rPr>
        <w:t xml:space="preserve"> was approximated by 3 </w:t>
      </w:r>
      <w:r w:rsidR="002D6C36">
        <w:rPr>
          <w:rFonts w:ascii="Times New Roman" w:eastAsia="Calibri" w:hAnsi="Times New Roman" w:cs="Times New Roman"/>
          <w:sz w:val="24"/>
          <w:szCs w:val="24"/>
        </w:rPr>
        <w:t>*</w:t>
      </w:r>
      <w:r w:rsidRPr="00890998">
        <w:rPr>
          <w:rFonts w:ascii="Times New Roman" w:eastAsia="Calibri" w:hAnsi="Times New Roman" w:cs="Times New Roman"/>
          <w:sz w:val="24"/>
          <w:szCs w:val="24"/>
        </w:rPr>
        <w:t xml:space="preserve"> body mass</w:t>
      </w:r>
      <w:r w:rsidR="00A732C5">
        <w:rPr>
          <w:rFonts w:ascii="Times New Roman" w:eastAsia="Calibri" w:hAnsi="Times New Roman" w:cs="Times New Roman"/>
          <w:sz w:val="24"/>
          <w:szCs w:val="24"/>
        </w:rPr>
        <w:t xml:space="preserve"> </w:t>
      </w:r>
      <w:r w:rsidRPr="00890998">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YEPIOC52","properties":{"formattedCitation":"(van der Vaart et al. 2014)","plainCitation":"(van der Vaart et al. 2014)","noteIndex":0},"citationItems":[{"id":860,"uris":["http://zotero.org/users/5056530/items/G8VMCEA6"],"uri":["http://zotero.org/users/5056530/items/G8VMCEA6"],"itemData":{"id":860,"type":"article-journal","abstract":"Constant work rate (CWR) exercise testing is highly responsive to therapeutic interventions and reveals physiological and functional benefits. No consensus exists, however, regarding optimal methods for selecting the pre-intervention work rate. We postulate that a CWR whose tolerated duration (tlim) is 6 minutes (WR6) may provide a useful interventional study baseline. WR6 can be extracted from the power-duration relationship, but requires 4 CWR tests. We sought to develop prediction algorithms for easier WR6 identification using backward stepwise linear regression, one in 69 COPD patients (FEV1 45 ± 15% pred) and another in 30 healthy subjects (HLTH), in whom cycle ergometer ramp incremental (RI) and CWR tests with tlim of </w:instrText>
      </w:r>
      <w:r w:rsidR="005C40A8">
        <w:rPr>
          <w:rFonts w:ascii="Cambria Math" w:eastAsia="Calibri" w:hAnsi="Cambria Math" w:cs="Cambria Math"/>
          <w:sz w:val="24"/>
          <w:szCs w:val="24"/>
        </w:rPr>
        <w:instrText>∼</w:instrText>
      </w:r>
      <w:r w:rsidR="005C40A8">
        <w:rPr>
          <w:rFonts w:ascii="Times New Roman" w:eastAsia="Calibri" w:hAnsi="Times New Roman" w:cs="Times New Roman"/>
          <w:sz w:val="24"/>
          <w:szCs w:val="24"/>
        </w:rPr>
        <w:instrText xml:space="preserve">6 minutes had been performed. Demographics, pulmonary function, and RI responses were used as predictors. We validated these algorithms against power-duration measurements in 27 COPD and 30 HLTH (critical power 43 ± 18W and 231 ± 43W; curvature constant 5.1 ± 2.7 kJ and 18.5 ± 3.1 kJ, respectively). This analysis revealed that, on average, only corrected peak work rate ( = WRpeak-1 min × WRslope) in RI was required to predict WR6 (COPD SEE = 5.0W; HLTH SEE = 5.6W; R(2) &gt; 0.96; p &lt; 0.001). In the validation set, predicted and actual WR6 were strongly correlated (COPD R(2) = 0.937; HLTH 0.978; p &lt; 0.001). However, in COPD, unlike in HLTH, there was a wide range of tlim values at predicted WR6: COPD 8.3 ± 4.1 min (range 3.6 to 22.2 min), and HLTH 5.5 ± 0.7 min (range 3.9 to 7.0 min). This analysis indicates that corrected WRpeak in an incremental test can yield an acceptable basis for calculating endurance testing work rate in HLTH, but not in COPD patients.","container-title":"COPD","DOI":"10.3109/15412555.2013.840572","ISSN":"1541-2563","issue":"3","journalAbbreviation":"COPD","language":"eng","note":"PMID: 24182350","page":"267-276","source":"PubMed","title":"Selecting constant work rates for endurance testing in COPD: the role of the power-duration relationship","title-short":"Selecting constant work rates for endurance testing in COPD","volume":"11","author":[{"family":"Vaart","given":"Hester","non-dropping-particle":"van der"},{"family":"Murgatroyd","given":"Scott R."},{"family":"Rossiter","given":"Harry B."},{"family":"Chen","given":"Carey"},{"family":"Casaburi","given":"Richard"},{"family":"Porszasz","given":"Janos"}],"issued":{"date-parts":[["2014",6]]}}}],"schema":"https://github.com/citation-style-language/schema/raw/master/csl-citation.json"} </w:instrText>
      </w:r>
      <w:r w:rsidRPr="00890998">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van der Vaart et al. 2014)</w:t>
      </w:r>
      <w:r w:rsidRPr="00890998">
        <w:rPr>
          <w:rFonts w:ascii="Times New Roman" w:eastAsia="Calibri" w:hAnsi="Times New Roman" w:cs="Times New Roman"/>
          <w:sz w:val="24"/>
          <w:szCs w:val="24"/>
        </w:rPr>
        <w:fldChar w:fldCharType="end"/>
      </w:r>
      <w:r w:rsidRPr="00890998">
        <w:rPr>
          <w:rFonts w:ascii="Times New Roman" w:eastAsia="Calibri" w:hAnsi="Times New Roman" w:cs="Times New Roman"/>
          <w:sz w:val="24"/>
          <w:szCs w:val="24"/>
        </w:rPr>
        <w:t xml:space="preserve">. Therefore, </w:t>
      </w:r>
      <w:r w:rsidR="005A082A">
        <w:rPr>
          <w:rFonts w:ascii="Times New Roman" w:eastAsia="Calibri" w:hAnsi="Times New Roman" w:cs="Times New Roman"/>
          <w:sz w:val="24"/>
          <w:szCs w:val="24"/>
        </w:rPr>
        <w:t>CP</w:t>
      </w:r>
      <w:r w:rsidRPr="00890998">
        <w:rPr>
          <w:rFonts w:ascii="Times New Roman" w:eastAsia="Calibri" w:hAnsi="Times New Roman" w:cs="Times New Roman"/>
          <w:sz w:val="24"/>
          <w:szCs w:val="24"/>
        </w:rPr>
        <w:t xml:space="preserve"> was estimated according to this relationship </w:t>
      </w:r>
      <w:r w:rsidR="004544FE">
        <w:rPr>
          <w:rFonts w:ascii="Times New Roman" w:eastAsia="Calibri" w:hAnsi="Times New Roman" w:cs="Times New Roman"/>
          <w:sz w:val="24"/>
          <w:szCs w:val="24"/>
        </w:rPr>
        <w:t>with</w:t>
      </w:r>
      <w:r w:rsidRPr="00890998">
        <w:rPr>
          <w:rFonts w:ascii="Times New Roman" w:eastAsia="Calibri" w:hAnsi="Times New Roman" w:cs="Times New Roman"/>
          <w:sz w:val="24"/>
          <w:szCs w:val="24"/>
        </w:rPr>
        <w:t xml:space="preserve"> the </w:t>
      </w:r>
      <w:r w:rsidR="009E5E9F">
        <w:rPr>
          <w:rFonts w:ascii="Times New Roman" w:eastAsia="Calibri" w:hAnsi="Times New Roman" w:cs="Times New Roman"/>
          <w:sz w:val="24"/>
          <w:szCs w:val="24"/>
        </w:rPr>
        <w:t xml:space="preserve">the linear factor set such that at a cadence of </w:t>
      </w:r>
      <w:r w:rsidRPr="00890998">
        <w:rPr>
          <w:rFonts w:ascii="Times New Roman" w:eastAsia="Calibri" w:hAnsi="Times New Roman" w:cs="Times New Roman"/>
          <w:sz w:val="24"/>
          <w:szCs w:val="24"/>
        </w:rPr>
        <w:t xml:space="preserve"> </w:t>
      </w:r>
      <w:r w:rsidR="009E5E9F" w:rsidRPr="00890998">
        <w:rPr>
          <w:rFonts w:ascii="Times New Roman" w:eastAsia="Calibri" w:hAnsi="Times New Roman" w:cs="Times New Roman"/>
          <w:sz w:val="24"/>
          <w:szCs w:val="24"/>
        </w:rPr>
        <w:t>80 rev.min</w:t>
      </w:r>
      <w:r w:rsidR="009E5E9F" w:rsidRPr="009E5E9F">
        <w:rPr>
          <w:rFonts w:ascii="Times New Roman" w:eastAsia="Calibri" w:hAnsi="Times New Roman" w:cs="Times New Roman"/>
          <w:sz w:val="24"/>
          <w:szCs w:val="24"/>
          <w:vertAlign w:val="superscript"/>
        </w:rPr>
        <w:t>-1</w:t>
      </w:r>
      <w:r w:rsidR="009E5E9F">
        <w:rPr>
          <w:rFonts w:ascii="Times New Roman" w:eastAsia="Calibri" w:hAnsi="Times New Roman" w:cs="Times New Roman"/>
          <w:sz w:val="24"/>
          <w:szCs w:val="24"/>
        </w:rPr>
        <w:t xml:space="preserve">, the estimated CP would be attained. </w:t>
      </w:r>
      <w:r w:rsidR="005A082A">
        <w:rPr>
          <w:rFonts w:ascii="Times New Roman" w:eastAsia="Calibri" w:hAnsi="Times New Roman" w:cs="Times New Roman"/>
          <w:sz w:val="24"/>
          <w:szCs w:val="24"/>
        </w:rPr>
        <w:t>CP</w:t>
      </w:r>
      <w:r w:rsidRPr="00890998">
        <w:rPr>
          <w:rFonts w:ascii="Times New Roman" w:eastAsia="Calibri" w:hAnsi="Times New Roman" w:cs="Times New Roman"/>
          <w:sz w:val="24"/>
          <w:szCs w:val="24"/>
        </w:rPr>
        <w:t xml:space="preserve"> is reduced during supine exercise</w:t>
      </w:r>
      <w:r w:rsidR="00A732C5">
        <w:rPr>
          <w:rFonts w:ascii="Times New Roman" w:eastAsia="Calibri" w:hAnsi="Times New Roman" w:cs="Times New Roman"/>
          <w:sz w:val="24"/>
          <w:szCs w:val="24"/>
        </w:rPr>
        <w:t xml:space="preserve"> </w:t>
      </w:r>
      <w:r w:rsidR="005A082A">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fjBO1XdO","properties":{"formattedCitation":"(Goulding et al. 2017, 2018b, 2019a)","plainCitation":"(Goulding et al. 2017, 2018b, 2019a)","noteIndex":0},"citationItems":[{"id":609,"uris":["http://zotero.org/users/5056530/items/2P7JNTBF"],"uri":["http://zotero.org/users/5056530/items/2P7JNTBF"],"itemData":{"id":609,"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5C40A8">
        <w:rPr>
          <w:rFonts w:ascii="Cambria Math" w:eastAsia="Calibri" w:hAnsi="Cambria Math" w:cs="Cambria Math"/>
          <w:sz w:val="24"/>
          <w:szCs w:val="24"/>
        </w:rPr>
        <w:instrText>∼</w:instrText>
      </w:r>
      <w:r w:rsidR="005C40A8">
        <w:rPr>
          <w:rFonts w:ascii="Times New Roman" w:eastAsia="Calibri" w:hAnsi="Times New Roman" w:cs="Times New Roman"/>
          <w:sz w:val="24"/>
          <w:szCs w:val="24"/>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412,"uris":["http://zotero.org/users/5056530/items/T7RPAF4P"],"uri":["http://zotero.org/users/5056530/items/T7RPAF4P"],"itemData":{"id":412,"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nsity constant-power exercise tests completed in two conditions: (1) with exercise initiated from an unloaded cycling baseline (U→S), and (2) with exercise initiated from a moderate-intensity baseline work rate of 90% of the gas exchange threshold (M→S). In M→S, critical power was lower (U→S = 146 ± 39 W vs. M→S = 132 ± 33 W, P = 0.023) and \n                        \n                            τ\n                            \n                                \n                                    v\n                                    ˙\n                                \n                                \n                                    o\n                                    2\n                                \n                            \n                        \n                     was greater (U→S = 45 ± 16 sec, vs. M→S = 69 ± 129 sec, P = 0.001) when compared to U→S. There was no difference in tissue oxyhemoglobin concentration ([HbO2  + MbO2 ]) at baseline or during exercise. The concomitant increase in \n                        \n                            τ\n                            \n                                \n                                    v\n                                    ˙\n                                \n                                \n                                    o\n                                    2\n                                \n                            \n                        \n                     and reduction in CP during M→S compared to U→S shows for the first time that \n                        \n                            τ\n                            \n                                \n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1082,"uris":["http://zotero.org/users/5056530/items/CRA7TTMN"],"uri":["http://zotero.org/users/5056530/items/CRA7TTMN"],"itemData":{"id":1082,"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schema":"https://github.com/citation-style-language/schema/raw/master/csl-citation.json"} </w:instrText>
      </w:r>
      <w:r w:rsidR="005A082A">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Goulding et al. 2017, 2018b, 2019a)</w:t>
      </w:r>
      <w:r w:rsidR="005A082A">
        <w:rPr>
          <w:rFonts w:ascii="Times New Roman" w:eastAsia="Calibri" w:hAnsi="Times New Roman" w:cs="Times New Roman"/>
          <w:sz w:val="24"/>
          <w:szCs w:val="24"/>
        </w:rPr>
        <w:fldChar w:fldCharType="end"/>
      </w:r>
      <w:r w:rsidR="005A082A">
        <w:rPr>
          <w:rFonts w:ascii="Times New Roman" w:eastAsia="Calibri" w:hAnsi="Times New Roman" w:cs="Times New Roman"/>
          <w:sz w:val="24"/>
          <w:szCs w:val="24"/>
        </w:rPr>
        <w:t>,</w:t>
      </w:r>
      <w:r w:rsidRPr="00890998">
        <w:rPr>
          <w:rFonts w:ascii="Times New Roman" w:eastAsia="Calibri" w:hAnsi="Times New Roman" w:cs="Times New Roman"/>
          <w:sz w:val="24"/>
          <w:szCs w:val="24"/>
        </w:rPr>
        <w:t xml:space="preserve"> therefore for all supine tests, the estimated </w:t>
      </w:r>
      <w:r w:rsidR="005A082A">
        <w:rPr>
          <w:rFonts w:ascii="Times New Roman" w:eastAsia="Calibri" w:hAnsi="Times New Roman" w:cs="Times New Roman"/>
          <w:sz w:val="24"/>
          <w:szCs w:val="24"/>
        </w:rPr>
        <w:t>CP</w:t>
      </w:r>
      <w:r w:rsidRPr="00890998">
        <w:rPr>
          <w:rFonts w:ascii="Times New Roman" w:eastAsia="Calibri" w:hAnsi="Times New Roman" w:cs="Times New Roman"/>
          <w:sz w:val="24"/>
          <w:szCs w:val="24"/>
        </w:rPr>
        <w:t xml:space="preserve"> was taken as 2.5 times body mass. </w:t>
      </w:r>
      <w:r w:rsidR="005339BD" w:rsidRPr="009E11A3">
        <w:rPr>
          <w:rFonts w:ascii="Times New Roman" w:eastAsia="Calibri" w:hAnsi="Times New Roman" w:cs="Times New Roman"/>
          <w:sz w:val="24"/>
          <w:szCs w:val="24"/>
        </w:rPr>
        <w:t xml:space="preserve">Power output during the </w:t>
      </w:r>
      <w:r w:rsidR="005339BD">
        <w:rPr>
          <w:rFonts w:ascii="Times New Roman" w:eastAsia="Calibri" w:hAnsi="Times New Roman" w:cs="Times New Roman"/>
          <w:sz w:val="24"/>
          <w:szCs w:val="24"/>
        </w:rPr>
        <w:t>all-out</w:t>
      </w:r>
      <w:r w:rsidR="005339BD" w:rsidRPr="009E11A3">
        <w:rPr>
          <w:rFonts w:ascii="Times New Roman" w:eastAsia="Calibri" w:hAnsi="Times New Roman" w:cs="Times New Roman"/>
          <w:sz w:val="24"/>
          <w:szCs w:val="24"/>
        </w:rPr>
        <w:t xml:space="preserve"> phase of the ramp all-out </w:t>
      </w:r>
      <w:r w:rsidR="005339BD" w:rsidRPr="009E11A3">
        <w:rPr>
          <w:rFonts w:ascii="Times New Roman" w:eastAsia="Calibri" w:hAnsi="Times New Roman" w:cs="Times New Roman"/>
          <w:sz w:val="24"/>
          <w:szCs w:val="24"/>
        </w:rPr>
        <w:lastRenderedPageBreak/>
        <w:t xml:space="preserve">test was averaged into 30 second epochs to allow determination of the duration required to provide a stable </w:t>
      </w:r>
      <w:r w:rsidR="005339BD">
        <w:rPr>
          <w:rFonts w:ascii="Times New Roman" w:eastAsia="Calibri" w:hAnsi="Times New Roman" w:cs="Times New Roman"/>
          <w:sz w:val="24"/>
          <w:szCs w:val="24"/>
        </w:rPr>
        <w:t>EP</w:t>
      </w:r>
      <w:r w:rsidR="005339BD" w:rsidRPr="009E11A3">
        <w:rPr>
          <w:rFonts w:ascii="Times New Roman" w:eastAsia="Calibri" w:hAnsi="Times New Roman" w:cs="Times New Roman"/>
          <w:sz w:val="24"/>
          <w:szCs w:val="24"/>
        </w:rPr>
        <w:t xml:space="preserve">. The power-time integral above </w:t>
      </w:r>
      <w:r w:rsidR="005339BD">
        <w:rPr>
          <w:rFonts w:ascii="Times New Roman" w:eastAsia="Calibri" w:hAnsi="Times New Roman" w:cs="Times New Roman"/>
          <w:sz w:val="24"/>
          <w:szCs w:val="24"/>
        </w:rPr>
        <w:t>EP</w:t>
      </w:r>
      <w:r w:rsidR="005339BD" w:rsidRPr="009E11A3">
        <w:rPr>
          <w:rFonts w:ascii="Times New Roman" w:eastAsia="Calibri" w:hAnsi="Times New Roman" w:cs="Times New Roman"/>
          <w:sz w:val="24"/>
          <w:szCs w:val="24"/>
        </w:rPr>
        <w:t xml:space="preserve"> during </w:t>
      </w:r>
      <w:r w:rsidR="00161E71">
        <w:rPr>
          <w:rFonts w:ascii="Times New Roman" w:eastAsia="Calibri" w:hAnsi="Times New Roman" w:cs="Times New Roman"/>
          <w:sz w:val="24"/>
          <w:szCs w:val="24"/>
        </w:rPr>
        <w:t xml:space="preserve">both </w:t>
      </w:r>
      <w:r w:rsidR="005339BD" w:rsidRPr="009E11A3">
        <w:rPr>
          <w:rFonts w:ascii="Times New Roman" w:eastAsia="Calibri" w:hAnsi="Times New Roman" w:cs="Times New Roman"/>
          <w:sz w:val="24"/>
          <w:szCs w:val="24"/>
        </w:rPr>
        <w:t xml:space="preserve">the </w:t>
      </w:r>
      <w:r w:rsidR="005339BD">
        <w:rPr>
          <w:rFonts w:ascii="Times New Roman" w:eastAsia="Calibri" w:hAnsi="Times New Roman" w:cs="Times New Roman"/>
          <w:sz w:val="24"/>
          <w:szCs w:val="24"/>
        </w:rPr>
        <w:t>all-out</w:t>
      </w:r>
      <w:r w:rsidR="005339BD" w:rsidRPr="009E11A3">
        <w:rPr>
          <w:rFonts w:ascii="Times New Roman" w:eastAsia="Calibri" w:hAnsi="Times New Roman" w:cs="Times New Roman"/>
          <w:sz w:val="24"/>
          <w:szCs w:val="24"/>
        </w:rPr>
        <w:t xml:space="preserve"> </w:t>
      </w:r>
      <w:r w:rsidR="00161E71">
        <w:rPr>
          <w:rFonts w:ascii="Times New Roman" w:eastAsia="Calibri" w:hAnsi="Times New Roman" w:cs="Times New Roman"/>
          <w:sz w:val="24"/>
          <w:szCs w:val="24"/>
        </w:rPr>
        <w:t xml:space="preserve">and ramp </w:t>
      </w:r>
      <w:r w:rsidR="005339BD" w:rsidRPr="009E11A3">
        <w:rPr>
          <w:rFonts w:ascii="Times New Roman" w:eastAsia="Calibri" w:hAnsi="Times New Roman" w:cs="Times New Roman"/>
          <w:sz w:val="24"/>
          <w:szCs w:val="24"/>
        </w:rPr>
        <w:t>phase</w:t>
      </w:r>
      <w:r w:rsidR="00161E71">
        <w:rPr>
          <w:rFonts w:ascii="Times New Roman" w:eastAsia="Calibri" w:hAnsi="Times New Roman" w:cs="Times New Roman"/>
          <w:sz w:val="24"/>
          <w:szCs w:val="24"/>
        </w:rPr>
        <w:t>s</w:t>
      </w:r>
      <w:r w:rsidR="005339BD" w:rsidRPr="009E11A3">
        <w:rPr>
          <w:rFonts w:ascii="Times New Roman" w:eastAsia="Calibri" w:hAnsi="Times New Roman" w:cs="Times New Roman"/>
          <w:sz w:val="24"/>
          <w:szCs w:val="24"/>
        </w:rPr>
        <w:t xml:space="preserve"> (i.e. work done above end-test power; WEP) was determined to provide an estimate of </w:t>
      </w:r>
      <w:r w:rsidR="005339BD" w:rsidRPr="009E11A3">
        <w:rPr>
          <w:rFonts w:ascii="Times New Roman" w:eastAsia="Calibri" w:hAnsi="Times New Roman" w:cs="Times New Roman"/>
          <w:i/>
          <w:sz w:val="24"/>
          <w:szCs w:val="24"/>
        </w:rPr>
        <w:t>W’</w:t>
      </w:r>
      <w:r w:rsidR="005339BD" w:rsidRPr="009E11A3">
        <w:rPr>
          <w:rFonts w:ascii="Times New Roman" w:eastAsia="Calibri" w:hAnsi="Times New Roman" w:cs="Times New Roman"/>
          <w:sz w:val="24"/>
          <w:szCs w:val="24"/>
        </w:rPr>
        <w:t>.</w:t>
      </w:r>
    </w:p>
    <w:p w14:paraId="7A0899C0" w14:textId="1616C27F" w:rsidR="00890998" w:rsidRDefault="005A082A" w:rsidP="00890998">
      <w:pPr>
        <w:spacing w:line="480" w:lineRule="auto"/>
        <w:jc w:val="both"/>
        <w:rPr>
          <w:rFonts w:ascii="Times New Roman" w:eastAsia="Calibri" w:hAnsi="Times New Roman" w:cs="Times New Roman"/>
          <w:sz w:val="24"/>
          <w:szCs w:val="24"/>
        </w:rPr>
      </w:pPr>
      <w:r w:rsidRPr="005A082A">
        <w:rPr>
          <w:rFonts w:ascii="Times New Roman" w:eastAsia="Calibri" w:hAnsi="Times New Roman" w:cs="Times New Roman"/>
          <w:i/>
          <w:sz w:val="24"/>
          <w:szCs w:val="24"/>
        </w:rPr>
        <w:t xml:space="preserve">Constant work rate tests. </w:t>
      </w:r>
      <w:r w:rsidRPr="005A082A">
        <w:rPr>
          <w:rFonts w:ascii="Times New Roman" w:eastAsia="Calibri" w:hAnsi="Times New Roman" w:cs="Times New Roman"/>
          <w:sz w:val="24"/>
          <w:szCs w:val="24"/>
        </w:rPr>
        <w:t xml:space="preserve">In </w:t>
      </w:r>
      <w:r>
        <w:rPr>
          <w:rFonts w:ascii="Times New Roman" w:eastAsia="Calibri" w:hAnsi="Times New Roman" w:cs="Times New Roman"/>
          <w:sz w:val="24"/>
          <w:szCs w:val="24"/>
        </w:rPr>
        <w:t xml:space="preserve">each of </w:t>
      </w:r>
      <w:r w:rsidRPr="005A082A">
        <w:rPr>
          <w:rFonts w:ascii="Times New Roman" w:eastAsia="Calibri" w:hAnsi="Times New Roman" w:cs="Times New Roman"/>
          <w:sz w:val="24"/>
          <w:szCs w:val="24"/>
        </w:rPr>
        <w:t>the following four visits</w:t>
      </w:r>
      <w:r w:rsidR="009E11A3">
        <w:rPr>
          <w:rFonts w:ascii="Times New Roman" w:eastAsia="Calibri" w:hAnsi="Times New Roman" w:cs="Times New Roman"/>
          <w:sz w:val="24"/>
          <w:szCs w:val="24"/>
        </w:rPr>
        <w:t xml:space="preserve"> on separate days</w:t>
      </w:r>
      <w:r w:rsidRPr="005A082A">
        <w:rPr>
          <w:rFonts w:ascii="Times New Roman" w:eastAsia="Calibri" w:hAnsi="Times New Roman" w:cs="Times New Roman"/>
          <w:sz w:val="24"/>
          <w:szCs w:val="24"/>
        </w:rPr>
        <w:t>,</w:t>
      </w:r>
      <w:r>
        <w:rPr>
          <w:rFonts w:ascii="Times New Roman" w:eastAsia="Calibri" w:hAnsi="Times New Roman" w:cs="Times New Roman"/>
          <w:i/>
          <w:sz w:val="24"/>
          <w:szCs w:val="24"/>
        </w:rPr>
        <w:t xml:space="preserve"> </w:t>
      </w:r>
      <w:r>
        <w:rPr>
          <w:rFonts w:ascii="Times New Roman" w:eastAsia="Calibri" w:hAnsi="Times New Roman" w:cs="Times New Roman"/>
          <w:sz w:val="24"/>
          <w:szCs w:val="24"/>
        </w:rPr>
        <w:t xml:space="preserve">a </w:t>
      </w:r>
      <w:r w:rsidRPr="005A082A">
        <w:rPr>
          <w:rFonts w:ascii="Times New Roman" w:eastAsia="Calibri" w:hAnsi="Times New Roman" w:cs="Times New Roman"/>
          <w:sz w:val="24"/>
          <w:szCs w:val="24"/>
        </w:rPr>
        <w:t>severe-intensity constant work</w:t>
      </w:r>
      <w:r w:rsidR="009E11A3">
        <w:rPr>
          <w:rFonts w:ascii="Times New Roman" w:eastAsia="Calibri" w:hAnsi="Times New Roman" w:cs="Times New Roman"/>
          <w:sz w:val="24"/>
          <w:szCs w:val="24"/>
        </w:rPr>
        <w:t>-</w:t>
      </w:r>
      <w:r w:rsidRPr="005A082A">
        <w:rPr>
          <w:rFonts w:ascii="Times New Roman" w:eastAsia="Calibri" w:hAnsi="Times New Roman" w:cs="Times New Roman"/>
          <w:sz w:val="24"/>
          <w:szCs w:val="24"/>
        </w:rPr>
        <w:t>rate exercise test w</w:t>
      </w:r>
      <w:r>
        <w:rPr>
          <w:rFonts w:ascii="Times New Roman" w:eastAsia="Calibri" w:hAnsi="Times New Roman" w:cs="Times New Roman"/>
          <w:sz w:val="24"/>
          <w:szCs w:val="24"/>
        </w:rPr>
        <w:t>as</w:t>
      </w:r>
      <w:r w:rsidRPr="005A082A">
        <w:rPr>
          <w:rFonts w:ascii="Times New Roman" w:eastAsia="Calibri" w:hAnsi="Times New Roman" w:cs="Times New Roman"/>
          <w:sz w:val="24"/>
          <w:szCs w:val="24"/>
        </w:rPr>
        <w:t xml:space="preserve"> </w:t>
      </w:r>
      <w:r w:rsidR="004544FE">
        <w:rPr>
          <w:rFonts w:ascii="Times New Roman" w:eastAsia="Calibri" w:hAnsi="Times New Roman" w:cs="Times New Roman"/>
          <w:sz w:val="24"/>
          <w:szCs w:val="24"/>
        </w:rPr>
        <w:t>undertaken</w:t>
      </w:r>
      <w:r w:rsidR="004544FE" w:rsidRPr="005A082A">
        <w:rPr>
          <w:rFonts w:ascii="Times New Roman" w:eastAsia="Calibri" w:hAnsi="Times New Roman" w:cs="Times New Roman"/>
          <w:sz w:val="24"/>
          <w:szCs w:val="24"/>
        </w:rPr>
        <w:t xml:space="preserve"> </w:t>
      </w:r>
      <w:r w:rsidRPr="005A082A">
        <w:rPr>
          <w:rFonts w:ascii="Times New Roman" w:eastAsia="Calibri" w:hAnsi="Times New Roman" w:cs="Times New Roman"/>
          <w:sz w:val="24"/>
          <w:szCs w:val="24"/>
        </w:rPr>
        <w:t xml:space="preserve">to task failure to allow the determination of the power-duration relationship, each at different work rates. </w:t>
      </w:r>
      <w:r w:rsidR="009E11A3" w:rsidRPr="009E11A3">
        <w:rPr>
          <w:rFonts w:ascii="Times New Roman" w:eastAsia="Calibri" w:hAnsi="Times New Roman" w:cs="Times New Roman"/>
          <w:sz w:val="24"/>
          <w:szCs w:val="24"/>
        </w:rPr>
        <w:t>The</w:t>
      </w:r>
      <w:r w:rsidR="009E11A3">
        <w:rPr>
          <w:rFonts w:ascii="Times New Roman" w:eastAsia="Calibri" w:hAnsi="Times New Roman" w:cs="Times New Roman"/>
          <w:sz w:val="24"/>
          <w:szCs w:val="24"/>
        </w:rPr>
        <w:t>se work-rates</w:t>
      </w:r>
      <w:r w:rsidR="009E11A3" w:rsidRPr="009E11A3">
        <w:rPr>
          <w:rFonts w:ascii="Times New Roman" w:eastAsia="Calibri" w:hAnsi="Times New Roman" w:cs="Times New Roman"/>
          <w:sz w:val="24"/>
          <w:szCs w:val="24"/>
        </w:rPr>
        <w:t xml:space="preserve"> were estimated to be in the range of 50</w:t>
      </w:r>
      <w:bookmarkStart w:id="1" w:name="_Hlk61709173"/>
      <w:r w:rsidR="009E11A3" w:rsidRPr="009E11A3">
        <w:rPr>
          <w:rFonts w:ascii="Times New Roman" w:eastAsia="Calibri" w:hAnsi="Times New Roman" w:cs="Times New Roman"/>
          <w:sz w:val="24"/>
          <w:szCs w:val="24"/>
        </w:rPr>
        <w:t xml:space="preserve">%Δ </w:t>
      </w:r>
      <w:bookmarkEnd w:id="1"/>
      <w:r w:rsidR="009E11A3" w:rsidRPr="009E11A3">
        <w:rPr>
          <w:rFonts w:ascii="Times New Roman" w:eastAsia="Calibri" w:hAnsi="Times New Roman" w:cs="Times New Roman"/>
          <w:sz w:val="24"/>
          <w:szCs w:val="24"/>
        </w:rPr>
        <w:t xml:space="preserve">(i.e. 50% of the difference between GET and </w:t>
      </w:r>
      <m:oMath>
        <m:acc>
          <m:accPr>
            <m:chr m:val="̇"/>
            <m:ctrlPr>
              <w:rPr>
                <w:rFonts w:ascii="Cambria Math" w:eastAsia="Calibri" w:hAnsi="Cambria Math" w:cs="Times New Roman"/>
                <w:i/>
                <w:sz w:val="24"/>
                <w:szCs w:val="24"/>
              </w:rPr>
            </m:ctrlPr>
          </m:accPr>
          <m:e>
            <m:r>
              <w:rPr>
                <w:rFonts w:ascii="Cambria Math" w:eastAsia="Calibri" w:hAnsi="Cambria Math" w:cs="Times New Roman"/>
                <w:sz w:val="24"/>
                <w:szCs w:val="24"/>
              </w:rPr>
              <m:t>V</m:t>
            </m:r>
          </m:e>
        </m:acc>
      </m:oMath>
      <w:r w:rsidR="009E11A3" w:rsidRPr="009E11A3">
        <w:rPr>
          <w:rFonts w:ascii="Times New Roman" w:eastAsia="Calibri" w:hAnsi="Times New Roman" w:cs="Times New Roman"/>
          <w:sz w:val="24"/>
          <w:szCs w:val="24"/>
        </w:rPr>
        <w:t>O</w:t>
      </w:r>
      <w:r w:rsidR="009E11A3" w:rsidRPr="009E11A3">
        <w:rPr>
          <w:rFonts w:ascii="Times New Roman" w:eastAsia="Calibri" w:hAnsi="Times New Roman" w:cs="Times New Roman"/>
          <w:sz w:val="24"/>
          <w:szCs w:val="24"/>
          <w:vertAlign w:val="subscript"/>
        </w:rPr>
        <w:t xml:space="preserve">2 </w:t>
      </w:r>
      <w:r w:rsidR="009E11A3" w:rsidRPr="009E11A3">
        <w:rPr>
          <w:rFonts w:ascii="Times New Roman" w:eastAsia="Calibri" w:hAnsi="Times New Roman" w:cs="Times New Roman"/>
          <w:sz w:val="24"/>
          <w:szCs w:val="24"/>
        </w:rPr>
        <w:t xml:space="preserve">max) – 110% </w:t>
      </w:r>
      <m:oMath>
        <m:acc>
          <m:accPr>
            <m:chr m:val="̇"/>
            <m:ctrlPr>
              <w:rPr>
                <w:rFonts w:ascii="Cambria Math" w:eastAsia="Calibri" w:hAnsi="Cambria Math" w:cs="Times New Roman"/>
                <w:i/>
                <w:sz w:val="24"/>
                <w:szCs w:val="24"/>
              </w:rPr>
            </m:ctrlPr>
          </m:accPr>
          <m:e>
            <m:r>
              <w:rPr>
                <w:rFonts w:ascii="Cambria Math" w:eastAsia="Calibri" w:hAnsi="Cambria Math" w:cs="Times New Roman"/>
                <w:sz w:val="24"/>
                <w:szCs w:val="24"/>
              </w:rPr>
              <m:t>V</m:t>
            </m:r>
          </m:e>
        </m:acc>
      </m:oMath>
      <w:r w:rsidR="009E11A3" w:rsidRPr="009E11A3">
        <w:rPr>
          <w:rFonts w:ascii="Times New Roman" w:eastAsia="Calibri" w:hAnsi="Times New Roman" w:cs="Times New Roman"/>
          <w:sz w:val="24"/>
          <w:szCs w:val="24"/>
        </w:rPr>
        <w:t>O</w:t>
      </w:r>
      <w:r w:rsidR="009E11A3" w:rsidRPr="009E11A3">
        <w:rPr>
          <w:rFonts w:ascii="Times New Roman" w:eastAsia="Calibri" w:hAnsi="Times New Roman" w:cs="Times New Roman"/>
          <w:sz w:val="24"/>
          <w:szCs w:val="24"/>
          <w:vertAlign w:val="subscript"/>
        </w:rPr>
        <w:t xml:space="preserve">2 </w:t>
      </w:r>
      <w:r w:rsidR="009E11A3" w:rsidRPr="009E11A3">
        <w:rPr>
          <w:rFonts w:ascii="Times New Roman" w:eastAsia="Calibri" w:hAnsi="Times New Roman" w:cs="Times New Roman"/>
          <w:sz w:val="24"/>
          <w:szCs w:val="24"/>
        </w:rPr>
        <w:t xml:space="preserve">max, such that </w:t>
      </w:r>
      <w:r w:rsidR="009E11A3">
        <w:rPr>
          <w:rFonts w:ascii="Times New Roman" w:eastAsia="Calibri" w:hAnsi="Times New Roman" w:cs="Times New Roman"/>
          <w:sz w:val="24"/>
          <w:szCs w:val="24"/>
        </w:rPr>
        <w:t>exercise durations ranged from</w:t>
      </w:r>
      <w:r w:rsidR="009E11A3" w:rsidRPr="009E11A3">
        <w:rPr>
          <w:rFonts w:ascii="Times New Roman" w:eastAsia="Calibri" w:hAnsi="Times New Roman" w:cs="Times New Roman"/>
          <w:sz w:val="24"/>
          <w:szCs w:val="24"/>
        </w:rPr>
        <w:t xml:space="preserve"> 2-15 minutes for each subject</w:t>
      </w:r>
      <w:r w:rsidR="00A732C5">
        <w:rPr>
          <w:rFonts w:ascii="Times New Roman" w:eastAsia="Calibri" w:hAnsi="Times New Roman" w:cs="Times New Roman"/>
          <w:sz w:val="24"/>
          <w:szCs w:val="24"/>
        </w:rPr>
        <w:t xml:space="preserve"> </w:t>
      </w:r>
      <w:r w:rsidR="009E11A3">
        <w:rPr>
          <w:rFonts w:ascii="Times New Roman" w:eastAsia="Calibri" w:hAnsi="Times New Roman" w:cs="Times New Roman"/>
          <w:sz w:val="24"/>
          <w:szCs w:val="24"/>
        </w:rPr>
        <w:fldChar w:fldCharType="begin"/>
      </w:r>
      <w:r w:rsidR="005C40A8">
        <w:rPr>
          <w:rFonts w:ascii="Times New Roman" w:eastAsia="Calibri" w:hAnsi="Times New Roman" w:cs="Times New Roman"/>
          <w:sz w:val="24"/>
          <w:szCs w:val="24"/>
        </w:rPr>
        <w:instrText xml:space="preserve"> ADDIN ZOTERO_ITEM CSL_CITATION {"citationID":"78CAvdAo","properties":{"formattedCitation":"(Poole et al. 2016)","plainCitation":"(Poole et al. 2016)","noteIndex":0},"citationItems":[{"id":559,"uris":["http://zotero.org/users/5056530/items/49K3C298"],"uri":["http://zotero.org/users/5056530/items/49K3C298"],"itemData":{"id":559,"type":"article-journal","abstract":": The hyperbolic form of the power-duration relationship is rigorous and highly conserved across species, forms of exercise, and individual muscles/muscle groups. For modalities such as cycling, the relationship resolves to two parameters, the asymptote for power (critical power [CP]) and the so-called W' (work doable above CP), which together predict the tolerable duration of exercise above CP. Crucially, the CP concept integrates sentinel physiological profiles-respiratory, metabolic, and contractile-within a coherent framework that has great scientific and practical utility. Rather than calibrating equivalent exercise intensities relative to metabolically distant parameters such as the lactate threshold or V˙O2max, setting the exercise intensity relative to CP unifies the profile of systemic and intramuscular responses and, if greater than CP, predicts the tolerable duration of exercise until W' is expended, V˙O2max is attained, and intolerance is manifested. CP may be regarded as a \"fatigue threshold\" in the sense that it separates exercise intensity domains within which the physiological responses to exercise can (&lt;CP) or cannot (&gt;CP) be stabilized. The CP concept therefore enables important insights into 1) the principal loci of fatigue development (central vs. peripheral) at different intensities of exercise and 2) mechanisms of cardiovascular and metabolic control and their modulation by factors such as O2 delivery. Practically, the CP concept has great potential application in optimizing athletic training programs and performance as well as improving the life quality for individuals enduring chronic disease.","container-title":"Medicine and Science in Sports and Exercise","DOI":"10.1249/MSS.0000000000000939","ISSN":"1530-0315","issue":"11","journalAbbreviation":"Med Sci Sports Exerc","language":"eng","note":"PMID: 27031742\nPMCID: PMC5070974","page":"2320-2334","source":"PubMed","title":"Critical Power: An Important Fatigue Threshold in Exercise Physiology","title-short":"Critical Power","volume":"48","author":[{"family":"Poole","given":"David C."},{"family":"Burnley","given":"Mark"},{"family":"Vanhatalo","given":"Anni"},{"family":"Rossiter","given":"Harry B."},{"family":"Jones","given":"Andrew M."}],"issued":{"date-parts":[["2016",11]]}}}],"schema":"https://github.com/citation-style-language/schema/raw/master/csl-citation.json"} </w:instrText>
      </w:r>
      <w:r w:rsidR="009E11A3">
        <w:rPr>
          <w:rFonts w:ascii="Times New Roman" w:eastAsia="Calibri" w:hAnsi="Times New Roman" w:cs="Times New Roman"/>
          <w:sz w:val="24"/>
          <w:szCs w:val="24"/>
        </w:rPr>
        <w:fldChar w:fldCharType="separate"/>
      </w:r>
      <w:r w:rsidR="00A732C5" w:rsidRPr="00A732C5">
        <w:rPr>
          <w:rFonts w:ascii="Times New Roman" w:hAnsi="Times New Roman" w:cs="Times New Roman"/>
          <w:sz w:val="24"/>
        </w:rPr>
        <w:t>(Poole et al. 2016)</w:t>
      </w:r>
      <w:r w:rsidR="009E11A3">
        <w:rPr>
          <w:rFonts w:ascii="Times New Roman" w:eastAsia="Calibri" w:hAnsi="Times New Roman" w:cs="Times New Roman"/>
          <w:sz w:val="24"/>
          <w:szCs w:val="24"/>
        </w:rPr>
        <w:fldChar w:fldCharType="end"/>
      </w:r>
      <w:r w:rsidR="009E11A3" w:rsidRPr="009E11A3">
        <w:rPr>
          <w:rFonts w:ascii="Times New Roman" w:eastAsia="Calibri" w:hAnsi="Times New Roman" w:cs="Times New Roman"/>
          <w:sz w:val="24"/>
          <w:szCs w:val="24"/>
        </w:rPr>
        <w:t xml:space="preserve">. If </w:t>
      </w:r>
      <w:r w:rsidR="009E11A3">
        <w:rPr>
          <w:rFonts w:ascii="Times New Roman" w:eastAsia="Calibri" w:hAnsi="Times New Roman" w:cs="Times New Roman"/>
          <w:sz w:val="24"/>
          <w:szCs w:val="24"/>
        </w:rPr>
        <w:t>exercise duration</w:t>
      </w:r>
      <w:r w:rsidR="009E11A3" w:rsidRPr="009E11A3">
        <w:rPr>
          <w:rFonts w:ascii="Times New Roman" w:eastAsia="Calibri" w:hAnsi="Times New Roman" w:cs="Times New Roman"/>
          <w:sz w:val="24"/>
          <w:szCs w:val="24"/>
        </w:rPr>
        <w:t xml:space="preserve"> for a particular test fell outside this range, the </w:t>
      </w:r>
      <w:r w:rsidR="009E11A3">
        <w:rPr>
          <w:rFonts w:ascii="Times New Roman" w:eastAsia="Calibri" w:hAnsi="Times New Roman" w:cs="Times New Roman"/>
          <w:sz w:val="24"/>
          <w:szCs w:val="24"/>
        </w:rPr>
        <w:t>work-rate</w:t>
      </w:r>
      <w:r w:rsidR="009E11A3" w:rsidRPr="009E11A3">
        <w:rPr>
          <w:rFonts w:ascii="Times New Roman" w:eastAsia="Calibri" w:hAnsi="Times New Roman" w:cs="Times New Roman"/>
          <w:sz w:val="24"/>
          <w:szCs w:val="24"/>
        </w:rPr>
        <w:t xml:space="preserve"> was modified and the test repeated on a subsequent day. </w:t>
      </w:r>
      <w:r w:rsidR="009E11A3">
        <w:rPr>
          <w:rFonts w:ascii="Times New Roman" w:eastAsia="Calibri" w:hAnsi="Times New Roman" w:cs="Times New Roman"/>
          <w:sz w:val="24"/>
          <w:szCs w:val="24"/>
        </w:rPr>
        <w:t>Work-rates</w:t>
      </w:r>
      <w:r w:rsidR="009E11A3" w:rsidRPr="009E11A3">
        <w:rPr>
          <w:rFonts w:ascii="Times New Roman" w:eastAsia="Calibri" w:hAnsi="Times New Roman" w:cs="Times New Roman"/>
          <w:sz w:val="24"/>
          <w:szCs w:val="24"/>
        </w:rPr>
        <w:t xml:space="preserve"> were presented in random order. </w:t>
      </w:r>
      <w:r w:rsidRPr="005A082A">
        <w:rPr>
          <w:rFonts w:ascii="Times New Roman" w:eastAsia="Calibri" w:hAnsi="Times New Roman" w:cs="Times New Roman"/>
          <w:sz w:val="24"/>
          <w:szCs w:val="24"/>
        </w:rPr>
        <w:t xml:space="preserve">Following a </w:t>
      </w:r>
      <w:r w:rsidR="002D6C36" w:rsidRPr="005A082A">
        <w:rPr>
          <w:rFonts w:ascii="Times New Roman" w:eastAsia="Calibri" w:hAnsi="Times New Roman" w:cs="Times New Roman"/>
          <w:sz w:val="24"/>
          <w:szCs w:val="24"/>
        </w:rPr>
        <w:t>3-minute</w:t>
      </w:r>
      <w:r w:rsidRPr="005A082A">
        <w:rPr>
          <w:rFonts w:ascii="Times New Roman" w:eastAsia="Calibri" w:hAnsi="Times New Roman" w:cs="Times New Roman"/>
          <w:sz w:val="24"/>
          <w:szCs w:val="24"/>
        </w:rPr>
        <w:t xml:space="preserve"> 20 W baseline period, a step increase in </w:t>
      </w:r>
      <w:r w:rsidR="009E11A3">
        <w:rPr>
          <w:rFonts w:ascii="Times New Roman" w:eastAsia="Calibri" w:hAnsi="Times New Roman" w:cs="Times New Roman"/>
          <w:sz w:val="24"/>
          <w:szCs w:val="24"/>
        </w:rPr>
        <w:t>work-rate</w:t>
      </w:r>
      <w:r w:rsidRPr="005A082A">
        <w:rPr>
          <w:rFonts w:ascii="Times New Roman" w:eastAsia="Calibri" w:hAnsi="Times New Roman" w:cs="Times New Roman"/>
          <w:sz w:val="24"/>
          <w:szCs w:val="24"/>
        </w:rPr>
        <w:t xml:space="preserve"> was abruptly applied to the desired severe-intensity, and participants exercised until </w:t>
      </w:r>
      <w:r w:rsidR="009E11A3">
        <w:rPr>
          <w:rFonts w:ascii="Times New Roman" w:eastAsia="Calibri" w:hAnsi="Times New Roman" w:cs="Times New Roman"/>
          <w:sz w:val="24"/>
          <w:szCs w:val="24"/>
        </w:rPr>
        <w:t>task failure</w:t>
      </w:r>
      <w:r w:rsidRPr="005A082A">
        <w:rPr>
          <w:rFonts w:ascii="Times New Roman" w:eastAsia="Calibri" w:hAnsi="Times New Roman" w:cs="Times New Roman"/>
          <w:sz w:val="24"/>
          <w:szCs w:val="24"/>
        </w:rPr>
        <w:t xml:space="preserve"> was reached</w:t>
      </w:r>
      <w:r w:rsidR="009E11A3">
        <w:rPr>
          <w:rFonts w:ascii="Times New Roman" w:eastAsia="Calibri" w:hAnsi="Times New Roman" w:cs="Times New Roman"/>
          <w:sz w:val="24"/>
          <w:szCs w:val="24"/>
        </w:rPr>
        <w:t>.</w:t>
      </w:r>
    </w:p>
    <w:p w14:paraId="3C9E21B8" w14:textId="68BA0EF8" w:rsidR="009E11A3" w:rsidRPr="009E11A3" w:rsidRDefault="009E11A3" w:rsidP="009E11A3">
      <w:pPr>
        <w:spacing w:line="480" w:lineRule="auto"/>
        <w:jc w:val="both"/>
        <w:rPr>
          <w:rFonts w:ascii="Times New Roman" w:eastAsia="Calibri" w:hAnsi="Times New Roman" w:cs="Times New Roman"/>
          <w:sz w:val="24"/>
          <w:szCs w:val="24"/>
        </w:rPr>
      </w:pPr>
      <w:r w:rsidRPr="009E11A3">
        <w:rPr>
          <w:rFonts w:ascii="Times New Roman" w:eastAsia="Calibri" w:hAnsi="Times New Roman" w:cs="Times New Roman"/>
          <w:i/>
          <w:sz w:val="24"/>
          <w:szCs w:val="24"/>
        </w:rPr>
        <w:t>Data analyses.</w:t>
      </w:r>
      <w:r>
        <w:rPr>
          <w:rFonts w:ascii="Times New Roman" w:eastAsia="Calibri" w:hAnsi="Times New Roman" w:cs="Times New Roman"/>
          <w:sz w:val="24"/>
          <w:szCs w:val="24"/>
        </w:rPr>
        <w:t xml:space="preserve"> CP</w:t>
      </w:r>
      <w:r w:rsidRPr="009E11A3">
        <w:rPr>
          <w:rFonts w:ascii="Times New Roman" w:eastAsia="Calibri" w:hAnsi="Times New Roman" w:cs="Times New Roman"/>
          <w:sz w:val="24"/>
          <w:szCs w:val="24"/>
        </w:rPr>
        <w:t xml:space="preserve"> and </w:t>
      </w:r>
      <w:r w:rsidRPr="009E11A3">
        <w:rPr>
          <w:rFonts w:ascii="Times New Roman" w:eastAsia="Calibri" w:hAnsi="Times New Roman" w:cs="Times New Roman"/>
          <w:i/>
          <w:sz w:val="24"/>
          <w:szCs w:val="24"/>
        </w:rPr>
        <w:t>W</w:t>
      </w:r>
      <w:r w:rsidRPr="009E11A3">
        <w:rPr>
          <w:rFonts w:ascii="Times New Roman" w:eastAsia="Calibri" w:hAnsi="Times New Roman" w:cs="Times New Roman"/>
          <w:sz w:val="24"/>
          <w:szCs w:val="24"/>
        </w:rPr>
        <w:t xml:space="preserve">’ were determined by inputting power output (P), time to task failure (T) and work done (W) measured during the constant work-rate trials into three models: the hyperbolic power-time (Eq. 2), linear work-time (Eq. 3), and linear </w:t>
      </w:r>
      <w:r w:rsidR="005E03EE">
        <w:rPr>
          <w:rFonts w:ascii="Times New Roman" w:eastAsia="Calibri" w:hAnsi="Times New Roman" w:cs="Times New Roman"/>
          <w:sz w:val="24"/>
          <w:szCs w:val="24"/>
        </w:rPr>
        <w:t xml:space="preserve">1/T </w:t>
      </w:r>
      <w:r w:rsidRPr="009E11A3">
        <w:rPr>
          <w:rFonts w:ascii="Times New Roman" w:eastAsia="Calibri" w:hAnsi="Times New Roman" w:cs="Times New Roman"/>
          <w:sz w:val="24"/>
          <w:szCs w:val="24"/>
        </w:rPr>
        <w:t>models (4):</w:t>
      </w:r>
    </w:p>
    <w:p w14:paraId="1980603F" w14:textId="77777777" w:rsidR="009E11A3" w:rsidRPr="009E11A3" w:rsidRDefault="009E11A3" w:rsidP="009E11A3">
      <w:pPr>
        <w:spacing w:line="480" w:lineRule="auto"/>
        <w:jc w:val="both"/>
        <w:rPr>
          <w:rFonts w:ascii="Times New Roman" w:eastAsia="Calibri" w:hAnsi="Times New Roman" w:cs="Times New Roman"/>
          <w:sz w:val="24"/>
          <w:szCs w:val="24"/>
        </w:rPr>
      </w:pPr>
      <w:r w:rsidRPr="009E11A3">
        <w:rPr>
          <w:rFonts w:ascii="Times New Roman" w:eastAsia="Calibri" w:hAnsi="Times New Roman" w:cs="Times New Roman"/>
          <w:sz w:val="24"/>
          <w:szCs w:val="24"/>
        </w:rPr>
        <w:t>(1)</w:t>
      </w:r>
      <w:r w:rsidRPr="009E11A3">
        <w:rPr>
          <w:rFonts w:ascii="Times New Roman" w:eastAsia="Calibri" w:hAnsi="Times New Roman" w:cs="Times New Roman"/>
          <w:sz w:val="24"/>
          <w:szCs w:val="24"/>
        </w:rPr>
        <w:tab/>
      </w:r>
      <w:r w:rsidRPr="009E11A3">
        <w:rPr>
          <w:rFonts w:ascii="Times New Roman" w:eastAsia="Calibri" w:hAnsi="Times New Roman" w:cs="Times New Roman"/>
          <w:sz w:val="24"/>
          <w:szCs w:val="24"/>
        </w:rPr>
        <w:tab/>
      </w:r>
      <w:r w:rsidRPr="009E11A3">
        <w:rPr>
          <w:rFonts w:ascii="Times New Roman" w:eastAsia="Calibri" w:hAnsi="Times New Roman" w:cs="Times New Roman"/>
          <w:sz w:val="24"/>
          <w:szCs w:val="24"/>
        </w:rPr>
        <w:tab/>
      </w:r>
      <w:r w:rsidRPr="009E11A3">
        <w:rPr>
          <w:rFonts w:ascii="Times New Roman" w:eastAsia="Calibri" w:hAnsi="Times New Roman" w:cs="Times New Roman"/>
          <w:sz w:val="24"/>
          <w:szCs w:val="24"/>
        </w:rPr>
        <w:tab/>
      </w:r>
      <w:r w:rsidRPr="009E11A3">
        <w:rPr>
          <w:rFonts w:ascii="Times New Roman" w:eastAsia="Calibri" w:hAnsi="Times New Roman" w:cs="Times New Roman"/>
          <w:sz w:val="24"/>
          <w:szCs w:val="24"/>
        </w:rPr>
        <w:tab/>
        <w:t xml:space="preserve">P = W’ / T + CP        </w:t>
      </w:r>
    </w:p>
    <w:p w14:paraId="6CF9008A" w14:textId="77777777" w:rsidR="009E11A3" w:rsidRPr="009E11A3" w:rsidRDefault="009E11A3" w:rsidP="009E11A3">
      <w:pPr>
        <w:spacing w:line="480" w:lineRule="auto"/>
        <w:jc w:val="both"/>
        <w:rPr>
          <w:rFonts w:ascii="Times New Roman" w:eastAsia="Calibri" w:hAnsi="Times New Roman" w:cs="Times New Roman"/>
          <w:sz w:val="24"/>
          <w:szCs w:val="24"/>
        </w:rPr>
      </w:pPr>
      <w:r w:rsidRPr="009E11A3">
        <w:rPr>
          <w:rFonts w:ascii="Times New Roman" w:eastAsia="Calibri" w:hAnsi="Times New Roman" w:cs="Times New Roman"/>
          <w:sz w:val="24"/>
          <w:szCs w:val="24"/>
        </w:rPr>
        <w:t>(2)</w:t>
      </w:r>
      <w:r w:rsidRPr="009E11A3">
        <w:rPr>
          <w:rFonts w:ascii="Times New Roman" w:eastAsia="Calibri" w:hAnsi="Times New Roman" w:cs="Times New Roman"/>
          <w:sz w:val="24"/>
          <w:szCs w:val="24"/>
        </w:rPr>
        <w:tab/>
      </w:r>
      <w:r w:rsidRPr="009E11A3">
        <w:rPr>
          <w:rFonts w:ascii="Times New Roman" w:eastAsia="Calibri" w:hAnsi="Times New Roman" w:cs="Times New Roman"/>
          <w:sz w:val="24"/>
          <w:szCs w:val="24"/>
        </w:rPr>
        <w:tab/>
      </w:r>
      <w:r w:rsidRPr="009E11A3">
        <w:rPr>
          <w:rFonts w:ascii="Times New Roman" w:eastAsia="Calibri" w:hAnsi="Times New Roman" w:cs="Times New Roman"/>
          <w:sz w:val="24"/>
          <w:szCs w:val="24"/>
        </w:rPr>
        <w:tab/>
      </w:r>
      <w:r w:rsidRPr="009E11A3">
        <w:rPr>
          <w:rFonts w:ascii="Times New Roman" w:eastAsia="Calibri" w:hAnsi="Times New Roman" w:cs="Times New Roman"/>
          <w:sz w:val="24"/>
          <w:szCs w:val="24"/>
        </w:rPr>
        <w:tab/>
      </w:r>
      <w:r w:rsidRPr="009E11A3">
        <w:rPr>
          <w:rFonts w:ascii="Times New Roman" w:eastAsia="Calibri" w:hAnsi="Times New Roman" w:cs="Times New Roman"/>
          <w:sz w:val="24"/>
          <w:szCs w:val="24"/>
        </w:rPr>
        <w:tab/>
        <w:t xml:space="preserve">W = CP * T + W’      </w:t>
      </w:r>
    </w:p>
    <w:p w14:paraId="27969C0E" w14:textId="77777777" w:rsidR="009E11A3" w:rsidRPr="009E11A3" w:rsidRDefault="009E11A3" w:rsidP="009E11A3">
      <w:pPr>
        <w:spacing w:line="480" w:lineRule="auto"/>
        <w:jc w:val="both"/>
        <w:rPr>
          <w:rFonts w:ascii="Times New Roman" w:eastAsia="Calibri" w:hAnsi="Times New Roman" w:cs="Times New Roman"/>
          <w:sz w:val="24"/>
          <w:szCs w:val="24"/>
        </w:rPr>
      </w:pPr>
      <w:r w:rsidRPr="009E11A3">
        <w:rPr>
          <w:rFonts w:ascii="Times New Roman" w:eastAsia="Calibri" w:hAnsi="Times New Roman" w:cs="Times New Roman"/>
          <w:sz w:val="24"/>
          <w:szCs w:val="24"/>
        </w:rPr>
        <w:t>(3)</w:t>
      </w:r>
      <w:r w:rsidRPr="009E11A3">
        <w:rPr>
          <w:rFonts w:ascii="Times New Roman" w:eastAsia="Calibri" w:hAnsi="Times New Roman" w:cs="Times New Roman"/>
          <w:sz w:val="24"/>
          <w:szCs w:val="24"/>
        </w:rPr>
        <w:tab/>
      </w:r>
      <w:r w:rsidRPr="009E11A3">
        <w:rPr>
          <w:rFonts w:ascii="Times New Roman" w:eastAsia="Calibri" w:hAnsi="Times New Roman" w:cs="Times New Roman"/>
          <w:sz w:val="24"/>
          <w:szCs w:val="24"/>
        </w:rPr>
        <w:tab/>
      </w:r>
      <w:r w:rsidRPr="009E11A3">
        <w:rPr>
          <w:rFonts w:ascii="Times New Roman" w:eastAsia="Calibri" w:hAnsi="Times New Roman" w:cs="Times New Roman"/>
          <w:sz w:val="24"/>
          <w:szCs w:val="24"/>
        </w:rPr>
        <w:tab/>
      </w:r>
      <w:r w:rsidRPr="009E11A3">
        <w:rPr>
          <w:rFonts w:ascii="Times New Roman" w:eastAsia="Calibri" w:hAnsi="Times New Roman" w:cs="Times New Roman"/>
          <w:sz w:val="24"/>
          <w:szCs w:val="24"/>
        </w:rPr>
        <w:tab/>
      </w:r>
      <w:r w:rsidRPr="009E11A3">
        <w:rPr>
          <w:rFonts w:ascii="Times New Roman" w:eastAsia="Calibri" w:hAnsi="Times New Roman" w:cs="Times New Roman"/>
          <w:sz w:val="24"/>
          <w:szCs w:val="24"/>
        </w:rPr>
        <w:tab/>
        <w:t xml:space="preserve">P = W’ * (1/T) + CP    </w:t>
      </w:r>
    </w:p>
    <w:p w14:paraId="57ED8A8B" w14:textId="583E39B7" w:rsidR="009E11A3" w:rsidRDefault="009E11A3" w:rsidP="009E11A3">
      <w:pPr>
        <w:spacing w:line="480" w:lineRule="auto"/>
        <w:jc w:val="both"/>
        <w:rPr>
          <w:rFonts w:ascii="Times New Roman" w:eastAsia="Calibri" w:hAnsi="Times New Roman" w:cs="Times New Roman"/>
          <w:sz w:val="24"/>
          <w:szCs w:val="24"/>
        </w:rPr>
      </w:pPr>
      <w:r w:rsidRPr="009E11A3">
        <w:rPr>
          <w:rFonts w:ascii="Times New Roman" w:eastAsia="Calibri" w:hAnsi="Times New Roman" w:cs="Times New Roman"/>
          <w:sz w:val="24"/>
          <w:szCs w:val="24"/>
        </w:rPr>
        <w:t xml:space="preserve">The standard errors of the estimates (SEE) associated with </w:t>
      </w:r>
      <w:r w:rsidR="0076393C">
        <w:rPr>
          <w:rFonts w:ascii="Times New Roman" w:eastAsia="Calibri" w:hAnsi="Times New Roman" w:cs="Times New Roman"/>
          <w:sz w:val="24"/>
          <w:szCs w:val="24"/>
        </w:rPr>
        <w:t>CP</w:t>
      </w:r>
      <w:r w:rsidRPr="009E11A3">
        <w:rPr>
          <w:rFonts w:ascii="Times New Roman" w:eastAsia="Calibri" w:hAnsi="Times New Roman" w:cs="Times New Roman"/>
          <w:sz w:val="24"/>
          <w:szCs w:val="24"/>
        </w:rPr>
        <w:t xml:space="preserve"> and </w:t>
      </w:r>
      <w:r w:rsidRPr="009E11A3">
        <w:rPr>
          <w:rFonts w:ascii="Times New Roman" w:eastAsia="Calibri" w:hAnsi="Times New Roman" w:cs="Times New Roman"/>
          <w:i/>
          <w:sz w:val="24"/>
          <w:szCs w:val="24"/>
        </w:rPr>
        <w:t>W</w:t>
      </w:r>
      <w:r w:rsidRPr="009E11A3">
        <w:rPr>
          <w:rFonts w:ascii="Times New Roman" w:eastAsia="Calibri" w:hAnsi="Times New Roman" w:cs="Times New Roman"/>
          <w:sz w:val="24"/>
          <w:szCs w:val="24"/>
        </w:rPr>
        <w:t xml:space="preserve">’ were expressed as a coefficient of variation (CV) relative to the parameter estimate. Best individual fit parameter estimates were obtained for each participant by selecting the model producing the lowest summed CV for both parameters. </w:t>
      </w:r>
    </w:p>
    <w:p w14:paraId="4A2463D1" w14:textId="129914FE" w:rsidR="005E03EE" w:rsidRPr="005E03EE" w:rsidRDefault="005E03EE" w:rsidP="005E03EE">
      <w:pPr>
        <w:spacing w:line="480" w:lineRule="auto"/>
        <w:jc w:val="both"/>
        <w:rPr>
          <w:rFonts w:ascii="Times New Roman" w:eastAsia="Calibri" w:hAnsi="Times New Roman" w:cs="Times New Roman"/>
          <w:sz w:val="24"/>
          <w:szCs w:val="24"/>
        </w:rPr>
      </w:pPr>
      <w:r w:rsidRPr="005E03EE">
        <w:rPr>
          <w:rFonts w:ascii="Times New Roman" w:eastAsia="Calibri" w:hAnsi="Times New Roman" w:cs="Times New Roman"/>
          <w:i/>
          <w:sz w:val="24"/>
          <w:szCs w:val="24"/>
        </w:rPr>
        <w:lastRenderedPageBreak/>
        <w:t>Statistical analysis.</w:t>
      </w:r>
      <w:r>
        <w:rPr>
          <w:rFonts w:ascii="Times New Roman" w:eastAsia="Calibri" w:hAnsi="Times New Roman" w:cs="Times New Roman"/>
          <w:sz w:val="24"/>
          <w:szCs w:val="24"/>
        </w:rPr>
        <w:t xml:space="preserve"> All data were analysed using SPSS Statistical Software (IBM SPSS Inc., Chicago, IL). </w:t>
      </w:r>
      <w:r w:rsidRPr="005E03EE">
        <w:rPr>
          <w:rFonts w:ascii="Times New Roman" w:eastAsia="Calibri" w:hAnsi="Times New Roman" w:cs="Times New Roman"/>
          <w:sz w:val="24"/>
          <w:szCs w:val="24"/>
        </w:rPr>
        <w:t xml:space="preserve">One-way repeated measures ANOVA was used to determine differences in the 30 second epochs of </w:t>
      </w:r>
      <m:oMath>
        <m:acc>
          <m:accPr>
            <m:chr m:val="̇"/>
            <m:ctrlPr>
              <w:rPr>
                <w:rFonts w:ascii="Cambria Math" w:eastAsia="Calibri" w:hAnsi="Cambria Math" w:cs="Times New Roman"/>
                <w:i/>
                <w:sz w:val="24"/>
                <w:szCs w:val="24"/>
              </w:rPr>
            </m:ctrlPr>
          </m:accPr>
          <m:e>
            <m:r>
              <w:rPr>
                <w:rFonts w:ascii="Cambria Math" w:eastAsia="Calibri" w:hAnsi="Cambria Math" w:cs="Times New Roman"/>
                <w:sz w:val="24"/>
                <w:szCs w:val="24"/>
              </w:rPr>
              <m:t>V</m:t>
            </m:r>
          </m:e>
        </m:acc>
      </m:oMath>
      <w:r w:rsidRPr="005E03EE">
        <w:rPr>
          <w:rFonts w:ascii="Times New Roman" w:eastAsia="Calibri" w:hAnsi="Times New Roman" w:cs="Times New Roman"/>
          <w:sz w:val="24"/>
          <w:szCs w:val="24"/>
        </w:rPr>
        <w:t>O</w:t>
      </w:r>
      <w:r w:rsidRPr="005E03EE">
        <w:rPr>
          <w:rFonts w:ascii="Times New Roman" w:eastAsia="Calibri" w:hAnsi="Times New Roman" w:cs="Times New Roman"/>
          <w:sz w:val="24"/>
          <w:szCs w:val="24"/>
          <w:vertAlign w:val="subscript"/>
        </w:rPr>
        <w:t>2</w:t>
      </w:r>
      <w:r w:rsidRPr="005E03EE">
        <w:rPr>
          <w:rFonts w:ascii="Times New Roman" w:eastAsia="Calibri" w:hAnsi="Times New Roman" w:cs="Times New Roman"/>
          <w:sz w:val="24"/>
          <w:szCs w:val="24"/>
        </w:rPr>
        <w:t xml:space="preserve"> and power during the </w:t>
      </w:r>
      <w:r>
        <w:rPr>
          <w:rFonts w:ascii="Times New Roman" w:eastAsia="Calibri" w:hAnsi="Times New Roman" w:cs="Times New Roman"/>
          <w:sz w:val="24"/>
          <w:szCs w:val="24"/>
        </w:rPr>
        <w:t>all-out</w:t>
      </w:r>
      <w:r w:rsidRPr="005E03EE">
        <w:rPr>
          <w:rFonts w:ascii="Times New Roman" w:eastAsia="Calibri" w:hAnsi="Times New Roman" w:cs="Times New Roman"/>
          <w:sz w:val="24"/>
          <w:szCs w:val="24"/>
        </w:rPr>
        <w:t xml:space="preserve"> phase. </w:t>
      </w:r>
      <w:r>
        <w:rPr>
          <w:rFonts w:ascii="Times New Roman" w:eastAsia="Calibri" w:hAnsi="Times New Roman" w:cs="Times New Roman"/>
          <w:sz w:val="24"/>
          <w:szCs w:val="24"/>
        </w:rPr>
        <w:t xml:space="preserve">Planned </w:t>
      </w:r>
      <w:r w:rsidRPr="005E03EE">
        <w:rPr>
          <w:rFonts w:ascii="Times New Roman" w:eastAsia="Calibri" w:hAnsi="Times New Roman" w:cs="Times New Roman"/>
          <w:sz w:val="24"/>
          <w:szCs w:val="24"/>
        </w:rPr>
        <w:t xml:space="preserve">repeated contrasts were used to locate </w:t>
      </w:r>
      <w:r>
        <w:rPr>
          <w:rFonts w:ascii="Times New Roman" w:eastAsia="Calibri" w:hAnsi="Times New Roman" w:cs="Times New Roman"/>
          <w:sz w:val="24"/>
          <w:szCs w:val="24"/>
        </w:rPr>
        <w:t>significant</w:t>
      </w:r>
      <w:r w:rsidRPr="005E03EE">
        <w:rPr>
          <w:rFonts w:ascii="Times New Roman" w:eastAsia="Calibri" w:hAnsi="Times New Roman" w:cs="Times New Roman"/>
          <w:sz w:val="24"/>
          <w:szCs w:val="24"/>
        </w:rPr>
        <w:t xml:space="preserve"> differences. Paired samples t-tests were employed to compare </w:t>
      </w:r>
      <w:r>
        <w:rPr>
          <w:rFonts w:ascii="Times New Roman" w:eastAsia="Calibri" w:hAnsi="Times New Roman" w:cs="Times New Roman"/>
          <w:sz w:val="24"/>
          <w:szCs w:val="24"/>
        </w:rPr>
        <w:t>CP</w:t>
      </w:r>
      <w:r w:rsidRPr="005E03EE">
        <w:rPr>
          <w:rFonts w:ascii="Times New Roman" w:eastAsia="Calibri" w:hAnsi="Times New Roman" w:cs="Times New Roman"/>
          <w:sz w:val="24"/>
          <w:szCs w:val="24"/>
        </w:rPr>
        <w:t xml:space="preserve"> with </w:t>
      </w:r>
      <w:r>
        <w:rPr>
          <w:rFonts w:ascii="Times New Roman" w:eastAsia="Calibri" w:hAnsi="Times New Roman" w:cs="Times New Roman"/>
          <w:sz w:val="24"/>
          <w:szCs w:val="24"/>
        </w:rPr>
        <w:t>EP</w:t>
      </w:r>
      <w:r w:rsidRPr="005E03EE">
        <w:rPr>
          <w:rFonts w:ascii="Times New Roman" w:eastAsia="Calibri" w:hAnsi="Times New Roman" w:cs="Times New Roman"/>
          <w:sz w:val="24"/>
          <w:szCs w:val="24"/>
        </w:rPr>
        <w:t xml:space="preserve"> and </w:t>
      </w:r>
      <w:r w:rsidRPr="005E03EE">
        <w:rPr>
          <w:rFonts w:ascii="Times New Roman" w:eastAsia="Calibri" w:hAnsi="Times New Roman" w:cs="Times New Roman"/>
          <w:i/>
          <w:sz w:val="24"/>
          <w:szCs w:val="24"/>
        </w:rPr>
        <w:t>W</w:t>
      </w:r>
      <w:r w:rsidRPr="005E03EE">
        <w:rPr>
          <w:rFonts w:ascii="Times New Roman" w:eastAsia="Calibri" w:hAnsi="Times New Roman" w:cs="Times New Roman"/>
          <w:sz w:val="24"/>
          <w:szCs w:val="24"/>
        </w:rPr>
        <w:t xml:space="preserve">’ with WEP. Agreement between these </w:t>
      </w:r>
      <w:r>
        <w:rPr>
          <w:rFonts w:ascii="Times New Roman" w:eastAsia="Calibri" w:hAnsi="Times New Roman" w:cs="Times New Roman"/>
          <w:sz w:val="24"/>
          <w:szCs w:val="24"/>
        </w:rPr>
        <w:t>parameters</w:t>
      </w:r>
      <w:r w:rsidRPr="005E03EE">
        <w:rPr>
          <w:rFonts w:ascii="Times New Roman" w:eastAsia="Calibri" w:hAnsi="Times New Roman" w:cs="Times New Roman"/>
          <w:sz w:val="24"/>
          <w:szCs w:val="24"/>
        </w:rPr>
        <w:t xml:space="preserve"> was assessed using Pearson’s correlation coefficient and Bland-Altman mean bias ± 95% limits of agreement (LoA). The coefficient of variation (</w:t>
      </w:r>
      <w:r>
        <w:rPr>
          <w:rFonts w:ascii="Times New Roman" w:eastAsia="Calibri" w:hAnsi="Times New Roman" w:cs="Times New Roman"/>
          <w:sz w:val="24"/>
          <w:szCs w:val="24"/>
        </w:rPr>
        <w:t>CV;</w:t>
      </w:r>
      <w:r w:rsidRPr="005E03EE">
        <w:rPr>
          <w:rFonts w:ascii="Times New Roman" w:eastAsia="Calibri" w:hAnsi="Times New Roman" w:cs="Times New Roman"/>
          <w:sz w:val="24"/>
          <w:szCs w:val="24"/>
        </w:rPr>
        <w:t xml:space="preserve"> mean of both scores/standard deviation of both scores * 100) w</w:t>
      </w:r>
      <w:r>
        <w:rPr>
          <w:rFonts w:ascii="Times New Roman" w:eastAsia="Calibri" w:hAnsi="Times New Roman" w:cs="Times New Roman"/>
          <w:sz w:val="24"/>
          <w:szCs w:val="24"/>
        </w:rPr>
        <w:t>as</w:t>
      </w:r>
      <w:r w:rsidRPr="005E03EE">
        <w:rPr>
          <w:rFonts w:ascii="Times New Roman" w:eastAsia="Calibri" w:hAnsi="Times New Roman" w:cs="Times New Roman"/>
          <w:sz w:val="24"/>
          <w:szCs w:val="24"/>
        </w:rPr>
        <w:t xml:space="preserve"> also calculated to provide further information on agreement between these variables. </w:t>
      </w:r>
      <w:r w:rsidR="009E5E9F">
        <w:rPr>
          <w:rFonts w:ascii="Times New Roman" w:eastAsia="Calibri" w:hAnsi="Times New Roman" w:cs="Times New Roman"/>
          <w:sz w:val="24"/>
          <w:szCs w:val="24"/>
        </w:rPr>
        <w:t xml:space="preserve">5% error for estimation of CP and 10% error associated with estimation of W’ was set as the </w:t>
      </w:r>
      <w:r w:rsidR="0093581C" w:rsidRPr="00FE752F">
        <w:rPr>
          <w:rFonts w:ascii="Times New Roman" w:eastAsia="Calibri" w:hAnsi="Times New Roman" w:cs="Times New Roman"/>
          <w:i/>
          <w:sz w:val="24"/>
          <w:szCs w:val="24"/>
        </w:rPr>
        <w:t>a prior</w:t>
      </w:r>
      <w:r w:rsidR="0093581C" w:rsidRPr="00FE752F">
        <w:rPr>
          <w:rFonts w:ascii="Times New Roman" w:eastAsia="Calibri" w:hAnsi="Times New Roman" w:cs="Times New Roman"/>
          <w:i/>
          <w:sz w:val="24"/>
          <w:szCs w:val="24"/>
        </w:rPr>
        <w:t>i</w:t>
      </w:r>
      <w:r w:rsidR="0093581C" w:rsidRPr="00FE752F">
        <w:rPr>
          <w:rFonts w:ascii="Times New Roman" w:eastAsia="Calibri" w:hAnsi="Times New Roman" w:cs="Times New Roman"/>
          <w:i/>
          <w:sz w:val="24"/>
          <w:szCs w:val="24"/>
        </w:rPr>
        <w:t xml:space="preserve"> </w:t>
      </w:r>
      <w:r w:rsidR="009E5E9F">
        <w:rPr>
          <w:rFonts w:ascii="Times New Roman" w:eastAsia="Calibri" w:hAnsi="Times New Roman" w:cs="Times New Roman"/>
          <w:sz w:val="24"/>
          <w:szCs w:val="24"/>
        </w:rPr>
        <w:t xml:space="preserve">threshold for accurate determination of these parameters, in line with current recommendations </w:t>
      </w:r>
      <w:r w:rsidR="009E5E9F">
        <w:rPr>
          <w:rFonts w:ascii="Times New Roman" w:eastAsia="Calibri" w:hAnsi="Times New Roman" w:cs="Times New Roman"/>
          <w:sz w:val="24"/>
          <w:szCs w:val="24"/>
        </w:rPr>
        <w:fldChar w:fldCharType="begin"/>
      </w:r>
      <w:r w:rsidR="009E5E9F">
        <w:rPr>
          <w:rFonts w:ascii="Times New Roman" w:eastAsia="Calibri" w:hAnsi="Times New Roman" w:cs="Times New Roman"/>
          <w:sz w:val="24"/>
          <w:szCs w:val="24"/>
        </w:rPr>
        <w:instrText xml:space="preserve"> ADDIN ZOTERO_ITEM CSL_CITATION {"citationID":"BuKBzruH","properties":{"formattedCitation":"(Jones et al. 2019)","plainCitation":"(Jones et al. 2019)","noteIndex":0},"citationItems":[{"id":1070,"uris":["http://zotero.org/users/5056530/items/PKWBTRU7"],"uri":["http://zotero.org/users/5056530/items/PKWBTRU7"],"itemData":{"id":1070,"type":"article-journal","abstract":"The maximal lactate steady state (MLSS) and the critical power (CP) are two widely used indices of the highest oxidative metabolic rate that can be sustained during continuous exercise and are often considered to be synonymous. However, while perhaps having similarities in principle, methodological differences in the assessment of these parameters typically result in MLSS occurring at a somewhat lower power output or running speed and exercise at CP being sustainable for no more than approximately 20-30 min. This has led to the view that CP overestimates the 'actual' maximal metabolic steady state and that MLSS should be considered the 'gold standard' metric for the evaluation of endurance exercise capacity. In this article we will present evidence consistent with the contrary conclusion: i.e., that (1) as presently defined, MLSS naturally underestimates the actual maximal metabolic steady state; and (2) CP alone represents the boundary between discrete exercise intensity domains within which the dynamic cardiorespiratory and muscle metabolic responses to exercise differ profoundly. While both MLSS and CP may have relevance for athletic training and performance, we urge that the distinction between the two concepts/metrics be better appreciated and that comparisons between MLSS and CP, undertaken in the mistaken belief that they are theoretically synonymous, is discontinued. CP represents the genuine boundary separating exercise in which physiological homeostasis can be maintained from exercise in which it cannot, and should be considered the gold standard when the goal is to determine the maximal metabolic steady state.","container-title":"Physiological Reports","DOI":"10.14814/phy2.14098","ISSN":"2051-817X","issue":"10","journalAbbreviation":"Physiol Rep","language":"eng","note":"PMID: 31124324\nPMCID: PMC6533178","page":"e14098","source":"PubMed","title":"The maximal metabolic steady state: redefining the 'gold standard'","title-short":"The maximal metabolic steady state","volume":"7","author":[{"family":"Jones","given":"Andrew M."},{"family":"Burnley","given":"Mark"},{"family":"Black","given":"Matthew I."},{"family":"Poole","given":"David C."},{"family":"Vanhatalo","given":"Anni"}],"issued":{"date-parts":[["2019",5]]}}}],"schema":"https://github.com/citation-style-language/schema/raw/master/csl-citation.json"} </w:instrText>
      </w:r>
      <w:r w:rsidR="009E5E9F">
        <w:rPr>
          <w:rFonts w:ascii="Times New Roman" w:eastAsia="Calibri" w:hAnsi="Times New Roman" w:cs="Times New Roman"/>
          <w:sz w:val="24"/>
          <w:szCs w:val="24"/>
        </w:rPr>
        <w:fldChar w:fldCharType="separate"/>
      </w:r>
      <w:r w:rsidR="009E5E9F" w:rsidRPr="009E5E9F">
        <w:rPr>
          <w:rFonts w:ascii="Times New Roman" w:hAnsi="Times New Roman" w:cs="Times New Roman"/>
          <w:sz w:val="24"/>
        </w:rPr>
        <w:t>(Jones et al. 2019)</w:t>
      </w:r>
      <w:r w:rsidR="009E5E9F">
        <w:rPr>
          <w:rFonts w:ascii="Times New Roman" w:eastAsia="Calibri" w:hAnsi="Times New Roman" w:cs="Times New Roman"/>
          <w:sz w:val="24"/>
          <w:szCs w:val="24"/>
        </w:rPr>
        <w:fldChar w:fldCharType="end"/>
      </w:r>
      <w:r w:rsidR="009E5E9F">
        <w:rPr>
          <w:rFonts w:ascii="Times New Roman" w:eastAsia="Calibri" w:hAnsi="Times New Roman" w:cs="Times New Roman"/>
          <w:sz w:val="24"/>
          <w:szCs w:val="24"/>
        </w:rPr>
        <w:t xml:space="preserve">. </w:t>
      </w:r>
      <w:r w:rsidRPr="005E03EE">
        <w:rPr>
          <w:rFonts w:ascii="Times New Roman" w:eastAsia="Calibri" w:hAnsi="Times New Roman" w:cs="Times New Roman"/>
          <w:sz w:val="24"/>
          <w:szCs w:val="24"/>
        </w:rPr>
        <w:t>Data are presented as mean ± SD unless otherwise stated</w:t>
      </w:r>
      <w:r w:rsidR="005339BD">
        <w:rPr>
          <w:rFonts w:ascii="Times New Roman" w:eastAsia="Calibri" w:hAnsi="Times New Roman" w:cs="Times New Roman"/>
          <w:sz w:val="24"/>
          <w:szCs w:val="24"/>
        </w:rPr>
        <w:t>;</w:t>
      </w:r>
      <w:r w:rsidRPr="005E03EE">
        <w:rPr>
          <w:rFonts w:ascii="Times New Roman" w:eastAsia="Calibri" w:hAnsi="Times New Roman" w:cs="Times New Roman"/>
          <w:sz w:val="24"/>
          <w:szCs w:val="24"/>
        </w:rPr>
        <w:t xml:space="preserve"> statistical significance was accepted at </w:t>
      </w:r>
      <w:r w:rsidRPr="005E03EE">
        <w:rPr>
          <w:rFonts w:ascii="Times New Roman" w:eastAsia="Calibri" w:hAnsi="Times New Roman" w:cs="Times New Roman"/>
          <w:i/>
          <w:sz w:val="24"/>
          <w:szCs w:val="24"/>
        </w:rPr>
        <w:t>P</w:t>
      </w:r>
      <w:r w:rsidRPr="005E03EE">
        <w:rPr>
          <w:rFonts w:ascii="Times New Roman" w:eastAsia="Calibri" w:hAnsi="Times New Roman" w:cs="Times New Roman"/>
          <w:sz w:val="24"/>
          <w:szCs w:val="24"/>
        </w:rPr>
        <w:t xml:space="preserve"> &lt; 0.05.</w:t>
      </w:r>
    </w:p>
    <w:p w14:paraId="4958E66F" w14:textId="46A4C9C0" w:rsidR="005E03EE" w:rsidRPr="009E11A3" w:rsidRDefault="005E03EE" w:rsidP="009E11A3">
      <w:pPr>
        <w:spacing w:line="480" w:lineRule="auto"/>
        <w:jc w:val="both"/>
        <w:rPr>
          <w:rFonts w:ascii="Times New Roman" w:eastAsia="Calibri" w:hAnsi="Times New Roman" w:cs="Times New Roman"/>
          <w:sz w:val="24"/>
          <w:szCs w:val="24"/>
        </w:rPr>
      </w:pPr>
    </w:p>
    <w:p w14:paraId="186E3839" w14:textId="4F475777" w:rsidR="009E11A3" w:rsidRPr="00890998" w:rsidRDefault="005E03EE" w:rsidP="00890998">
      <w:pPr>
        <w:spacing w:line="480" w:lineRule="auto"/>
        <w:jc w:val="both"/>
        <w:rPr>
          <w:rFonts w:ascii="Times New Roman" w:eastAsia="Calibri" w:hAnsi="Times New Roman" w:cs="Times New Roman"/>
          <w:b/>
          <w:sz w:val="24"/>
          <w:szCs w:val="24"/>
        </w:rPr>
      </w:pPr>
      <w:r w:rsidRPr="005E03EE">
        <w:rPr>
          <w:rFonts w:ascii="Times New Roman" w:eastAsia="Calibri" w:hAnsi="Times New Roman" w:cs="Times New Roman"/>
          <w:b/>
          <w:sz w:val="24"/>
          <w:szCs w:val="24"/>
        </w:rPr>
        <w:t>RESULTS</w:t>
      </w:r>
    </w:p>
    <w:p w14:paraId="58A549F8" w14:textId="32B1A48E" w:rsidR="00441877" w:rsidRDefault="004B1B58" w:rsidP="00441877">
      <w:pPr>
        <w:spacing w:line="480" w:lineRule="auto"/>
        <w:jc w:val="both"/>
        <w:rPr>
          <w:rFonts w:ascii="Times New Roman" w:hAnsi="Times New Roman" w:cs="Times New Roman"/>
          <w:sz w:val="24"/>
          <w:szCs w:val="24"/>
        </w:rPr>
      </w:pPr>
      <w:r>
        <w:rPr>
          <w:rFonts w:ascii="Times New Roman" w:eastAsia="Calibri" w:hAnsi="Times New Roman" w:cs="Times New Roman"/>
          <w:i/>
          <w:sz w:val="24"/>
          <w:szCs w:val="24"/>
        </w:rPr>
        <w:t xml:space="preserve">Upright exercis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4B1B58">
        <w:rPr>
          <w:rFonts w:ascii="Times New Roman" w:hAnsi="Times New Roman" w:cs="Times New Roman"/>
          <w:sz w:val="24"/>
          <w:szCs w:val="24"/>
        </w:rPr>
        <w:t>O</w:t>
      </w:r>
      <w:r w:rsidRPr="004B1B58">
        <w:rPr>
          <w:rFonts w:ascii="Times New Roman" w:hAnsi="Times New Roman" w:cs="Times New Roman"/>
          <w:sz w:val="24"/>
          <w:szCs w:val="24"/>
          <w:vertAlign w:val="subscript"/>
        </w:rPr>
        <w:t>2</w:t>
      </w:r>
      <w:r>
        <w:rPr>
          <w:rFonts w:ascii="Times New Roman" w:hAnsi="Times New Roman" w:cs="Times New Roman"/>
          <w:sz w:val="24"/>
          <w:szCs w:val="24"/>
        </w:rPr>
        <w:t xml:space="preserve"> during the all-out phase fell below 95% of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4B1B58">
        <w:rPr>
          <w:rFonts w:ascii="Times New Roman" w:hAnsi="Times New Roman" w:cs="Times New Roman"/>
          <w:sz w:val="24"/>
          <w:szCs w:val="24"/>
        </w:rPr>
        <w:t>O</w:t>
      </w:r>
      <w:r w:rsidRPr="004B1B58">
        <w:rPr>
          <w:rFonts w:ascii="Times New Roman" w:hAnsi="Times New Roman" w:cs="Times New Roman"/>
          <w:sz w:val="24"/>
          <w:szCs w:val="24"/>
          <w:vertAlign w:val="subscript"/>
        </w:rPr>
        <w:t>2</w:t>
      </w:r>
      <w:r w:rsidRPr="004B1B58">
        <w:rPr>
          <w:rFonts w:ascii="Times New Roman" w:hAnsi="Times New Roman" w:cs="Times New Roman"/>
          <w:sz w:val="24"/>
          <w:szCs w:val="24"/>
        </w:rPr>
        <w:t xml:space="preserve"> peak</w:t>
      </w:r>
      <w:r>
        <w:rPr>
          <w:rFonts w:ascii="Times New Roman" w:hAnsi="Times New Roman" w:cs="Times New Roman"/>
          <w:sz w:val="24"/>
          <w:szCs w:val="24"/>
        </w:rPr>
        <w:t xml:space="preserve"> determined during the ramp phase</w:t>
      </w:r>
      <w:r w:rsidR="00441877">
        <w:rPr>
          <w:rFonts w:ascii="Times New Roman" w:hAnsi="Times New Roman" w:cs="Times New Roman"/>
          <w:sz w:val="24"/>
          <w:szCs w:val="24"/>
        </w:rPr>
        <w:t xml:space="preserve"> in 4 participants</w:t>
      </w:r>
      <w:r>
        <w:rPr>
          <w:rFonts w:ascii="Times New Roman" w:hAnsi="Times New Roman" w:cs="Times New Roman"/>
          <w:sz w:val="24"/>
          <w:szCs w:val="24"/>
        </w:rPr>
        <w:t xml:space="preserve">, indicating a submaximal effort, therefore data are presented for the remaining 15 participants. In the remaining participants,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4B1B58">
        <w:rPr>
          <w:rFonts w:ascii="Times New Roman" w:hAnsi="Times New Roman" w:cs="Times New Roman"/>
          <w:sz w:val="24"/>
          <w:szCs w:val="24"/>
        </w:rPr>
        <w:t>O</w:t>
      </w:r>
      <w:r w:rsidRPr="004B1B58">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peak during the ramp phase </w:t>
      </w:r>
      <w:r w:rsidRPr="004B1B58">
        <w:rPr>
          <w:rFonts w:ascii="Times New Roman" w:hAnsi="Times New Roman" w:cs="Times New Roman"/>
          <w:sz w:val="24"/>
          <w:szCs w:val="24"/>
        </w:rPr>
        <w:t>(3.84 ± 0.69 L.min</w:t>
      </w:r>
      <w:r w:rsidRPr="004B1B58">
        <w:rPr>
          <w:rFonts w:ascii="Times New Roman" w:hAnsi="Times New Roman" w:cs="Times New Roman"/>
          <w:sz w:val="24"/>
          <w:szCs w:val="24"/>
          <w:vertAlign w:val="superscript"/>
        </w:rPr>
        <w:t>-1</w:t>
      </w:r>
      <w:r w:rsidRPr="004B1B58">
        <w:rPr>
          <w:rFonts w:ascii="Times New Roman" w:hAnsi="Times New Roman" w:cs="Times New Roman"/>
          <w:sz w:val="24"/>
          <w:szCs w:val="24"/>
        </w:rPr>
        <w:t>) did not differ from the</w:t>
      </w:r>
      <w:r w:rsidR="005339BD">
        <w:rPr>
          <w:rFonts w:ascii="Times New Roman" w:hAnsi="Times New Roman" w:cs="Times New Roman"/>
          <w:sz w:val="24"/>
          <w:szCs w:val="24"/>
        </w:rPr>
        <w:t xml:space="preserve"> average</w:t>
      </w:r>
      <w:r w:rsidRPr="004B1B58">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4B1B58">
        <w:rPr>
          <w:rFonts w:ascii="Times New Roman" w:hAnsi="Times New Roman" w:cs="Times New Roman"/>
          <w:sz w:val="24"/>
          <w:szCs w:val="24"/>
        </w:rPr>
        <w:t>O</w:t>
      </w:r>
      <w:r w:rsidRPr="004B1B58">
        <w:rPr>
          <w:rFonts w:ascii="Times New Roman" w:hAnsi="Times New Roman" w:cs="Times New Roman"/>
          <w:sz w:val="24"/>
          <w:szCs w:val="24"/>
          <w:vertAlign w:val="subscript"/>
        </w:rPr>
        <w:t xml:space="preserve">2 </w:t>
      </w:r>
      <w:r w:rsidRPr="004B1B58">
        <w:rPr>
          <w:rFonts w:ascii="Times New Roman" w:hAnsi="Times New Roman" w:cs="Times New Roman"/>
          <w:sz w:val="24"/>
          <w:szCs w:val="24"/>
        </w:rPr>
        <w:t xml:space="preserve">measured </w:t>
      </w:r>
      <w:r w:rsidR="00462B37">
        <w:rPr>
          <w:rFonts w:ascii="Times New Roman" w:hAnsi="Times New Roman" w:cs="Times New Roman"/>
          <w:sz w:val="24"/>
          <w:szCs w:val="24"/>
        </w:rPr>
        <w:t>across</w:t>
      </w:r>
      <w:r w:rsidRPr="004B1B58">
        <w:rPr>
          <w:rFonts w:ascii="Times New Roman" w:hAnsi="Times New Roman" w:cs="Times New Roman"/>
          <w:sz w:val="24"/>
          <w:szCs w:val="24"/>
        </w:rPr>
        <w:t xml:space="preserve"> the </w:t>
      </w:r>
      <w:r>
        <w:rPr>
          <w:rFonts w:ascii="Times New Roman" w:hAnsi="Times New Roman" w:cs="Times New Roman"/>
          <w:sz w:val="24"/>
          <w:szCs w:val="24"/>
        </w:rPr>
        <w:t>all-out</w:t>
      </w:r>
      <w:r w:rsidRPr="004B1B58">
        <w:rPr>
          <w:rFonts w:ascii="Times New Roman" w:hAnsi="Times New Roman" w:cs="Times New Roman"/>
          <w:sz w:val="24"/>
          <w:szCs w:val="24"/>
        </w:rPr>
        <w:t xml:space="preserve"> phase (mean: 3.80 ± 0.68 L.min</w:t>
      </w:r>
      <w:r w:rsidRPr="004B1B58">
        <w:rPr>
          <w:rFonts w:ascii="Times New Roman" w:hAnsi="Times New Roman" w:cs="Times New Roman"/>
          <w:sz w:val="24"/>
          <w:szCs w:val="24"/>
          <w:vertAlign w:val="superscript"/>
        </w:rPr>
        <w:t>-1</w:t>
      </w:r>
      <w:r w:rsidRPr="004B1B58">
        <w:rPr>
          <w:rFonts w:ascii="Times New Roman" w:hAnsi="Times New Roman" w:cs="Times New Roman"/>
          <w:sz w:val="24"/>
          <w:szCs w:val="24"/>
        </w:rPr>
        <w:t xml:space="preserve">; </w:t>
      </w:r>
      <w:r w:rsidRPr="004B1B58">
        <w:rPr>
          <w:rFonts w:ascii="Times New Roman" w:hAnsi="Times New Roman" w:cs="Times New Roman"/>
          <w:i/>
          <w:sz w:val="24"/>
          <w:szCs w:val="24"/>
        </w:rPr>
        <w:t>P</w:t>
      </w:r>
      <w:r w:rsidRPr="004B1B58">
        <w:rPr>
          <w:rFonts w:ascii="Times New Roman" w:hAnsi="Times New Roman" w:cs="Times New Roman"/>
          <w:sz w:val="24"/>
          <w:szCs w:val="24"/>
        </w:rPr>
        <w:t xml:space="preserve"> = 0.24) or th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4B1B58">
        <w:rPr>
          <w:rFonts w:ascii="Times New Roman" w:hAnsi="Times New Roman" w:cs="Times New Roman"/>
          <w:sz w:val="24"/>
          <w:szCs w:val="24"/>
        </w:rPr>
        <w:t>O</w:t>
      </w:r>
      <w:r w:rsidRPr="004B1B58">
        <w:rPr>
          <w:rFonts w:ascii="Times New Roman" w:hAnsi="Times New Roman" w:cs="Times New Roman"/>
          <w:sz w:val="24"/>
          <w:szCs w:val="24"/>
          <w:vertAlign w:val="subscript"/>
        </w:rPr>
        <w:t xml:space="preserve">2 </w:t>
      </w:r>
      <w:r w:rsidRPr="004B1B58">
        <w:rPr>
          <w:rFonts w:ascii="Times New Roman" w:hAnsi="Times New Roman" w:cs="Times New Roman"/>
          <w:sz w:val="24"/>
          <w:szCs w:val="24"/>
        </w:rPr>
        <w:t xml:space="preserve">peak </w:t>
      </w:r>
      <w:r>
        <w:rPr>
          <w:rFonts w:ascii="Times New Roman" w:hAnsi="Times New Roman" w:cs="Times New Roman"/>
          <w:sz w:val="24"/>
          <w:szCs w:val="24"/>
        </w:rPr>
        <w:t>from</w:t>
      </w:r>
      <w:r w:rsidRPr="004B1B58">
        <w:rPr>
          <w:rFonts w:ascii="Times New Roman" w:hAnsi="Times New Roman" w:cs="Times New Roman"/>
          <w:sz w:val="24"/>
          <w:szCs w:val="24"/>
        </w:rPr>
        <w:t xml:space="preserve"> the constant work rate trials (mean: 3.73 ± 0.71 L.min</w:t>
      </w:r>
      <w:r w:rsidRPr="004B1B58">
        <w:rPr>
          <w:rFonts w:ascii="Times New Roman" w:hAnsi="Times New Roman" w:cs="Times New Roman"/>
          <w:sz w:val="24"/>
          <w:szCs w:val="24"/>
          <w:vertAlign w:val="superscript"/>
        </w:rPr>
        <w:t>-1</w:t>
      </w:r>
      <w:r w:rsidRPr="004B1B58">
        <w:rPr>
          <w:rFonts w:ascii="Times New Roman" w:hAnsi="Times New Roman" w:cs="Times New Roman"/>
          <w:sz w:val="24"/>
          <w:szCs w:val="24"/>
        </w:rPr>
        <w:t xml:space="preserve">; </w:t>
      </w:r>
      <w:r w:rsidRPr="004B1B58">
        <w:rPr>
          <w:rFonts w:ascii="Times New Roman" w:hAnsi="Times New Roman" w:cs="Times New Roman"/>
          <w:i/>
          <w:sz w:val="24"/>
          <w:szCs w:val="24"/>
        </w:rPr>
        <w:t>P</w:t>
      </w:r>
      <w:r w:rsidRPr="004B1B58">
        <w:rPr>
          <w:rFonts w:ascii="Times New Roman" w:hAnsi="Times New Roman" w:cs="Times New Roman"/>
          <w:sz w:val="24"/>
          <w:szCs w:val="24"/>
        </w:rPr>
        <w:t xml:space="preserve"> = 0.339</w:t>
      </w:r>
      <w:r w:rsidR="00DB122A">
        <w:rPr>
          <w:rFonts w:ascii="Times New Roman" w:hAnsi="Times New Roman" w:cs="Times New Roman"/>
          <w:sz w:val="24"/>
          <w:szCs w:val="24"/>
        </w:rPr>
        <w:t>, Figure 1</w:t>
      </w:r>
      <w:r w:rsidRPr="004B1B58">
        <w:rPr>
          <w:rFonts w:ascii="Times New Roman" w:hAnsi="Times New Roman" w:cs="Times New Roman"/>
          <w:sz w:val="24"/>
          <w:szCs w:val="24"/>
        </w:rPr>
        <w:t>).</w:t>
      </w:r>
      <w:r>
        <w:rPr>
          <w:rFonts w:ascii="Times New Roman" w:hAnsi="Times New Roman" w:cs="Times New Roman"/>
          <w:sz w:val="24"/>
          <w:szCs w:val="24"/>
        </w:rPr>
        <w:t xml:space="preserve"> During the all-out phase, some participants demonstrated a decline in power with time (</w:t>
      </w:r>
      <w:r w:rsidRPr="004B1B58">
        <w:rPr>
          <w:rFonts w:ascii="Times New Roman" w:hAnsi="Times New Roman" w:cs="Times New Roman"/>
          <w:sz w:val="24"/>
          <w:szCs w:val="24"/>
        </w:rPr>
        <w:t xml:space="preserve">negative pacing strategy, </w:t>
      </w:r>
      <w:r w:rsidRPr="004B1B58">
        <w:rPr>
          <w:rFonts w:ascii="Times New Roman" w:hAnsi="Times New Roman" w:cs="Times New Roman"/>
          <w:i/>
          <w:sz w:val="24"/>
          <w:szCs w:val="24"/>
        </w:rPr>
        <w:t xml:space="preserve">n </w:t>
      </w:r>
      <w:r w:rsidRPr="004B1B58">
        <w:rPr>
          <w:rFonts w:ascii="Times New Roman" w:hAnsi="Times New Roman" w:cs="Times New Roman"/>
          <w:sz w:val="24"/>
          <w:szCs w:val="24"/>
        </w:rPr>
        <w:t>= 10</w:t>
      </w:r>
      <w:r>
        <w:rPr>
          <w:rFonts w:ascii="Times New Roman" w:hAnsi="Times New Roman" w:cs="Times New Roman"/>
          <w:sz w:val="24"/>
          <w:szCs w:val="24"/>
        </w:rPr>
        <w:t xml:space="preserve">, </w:t>
      </w:r>
      <w:r w:rsidRPr="004B1B58">
        <w:rPr>
          <w:rFonts w:ascii="Times New Roman" w:hAnsi="Times New Roman" w:cs="Times New Roman"/>
          <w:sz w:val="24"/>
          <w:szCs w:val="24"/>
        </w:rPr>
        <w:t>Figure 1</w:t>
      </w:r>
      <w:r w:rsidR="005339BD">
        <w:rPr>
          <w:rFonts w:ascii="Times New Roman" w:hAnsi="Times New Roman" w:cs="Times New Roman"/>
          <w:sz w:val="24"/>
          <w:szCs w:val="24"/>
        </w:rPr>
        <w:t xml:space="preserve">, </w:t>
      </w:r>
      <w:r w:rsidR="005339BD" w:rsidRPr="005339BD">
        <w:rPr>
          <w:rFonts w:ascii="Times New Roman" w:hAnsi="Times New Roman" w:cs="Times New Roman"/>
          <w:i/>
          <w:iCs/>
          <w:sz w:val="24"/>
          <w:szCs w:val="24"/>
        </w:rPr>
        <w:t>P</w:t>
      </w:r>
      <w:r w:rsidR="005339BD">
        <w:rPr>
          <w:rFonts w:ascii="Times New Roman" w:hAnsi="Times New Roman" w:cs="Times New Roman"/>
          <w:sz w:val="24"/>
          <w:szCs w:val="24"/>
        </w:rPr>
        <w:t xml:space="preserve"> = 0.004</w:t>
      </w:r>
      <w:r w:rsidRPr="004B1B58">
        <w:rPr>
          <w:rFonts w:ascii="Times New Roman" w:hAnsi="Times New Roman" w:cs="Times New Roman"/>
          <w:sz w:val="24"/>
          <w:szCs w:val="24"/>
        </w:rPr>
        <w:t>)</w:t>
      </w:r>
      <w:r>
        <w:rPr>
          <w:rFonts w:ascii="Times New Roman" w:hAnsi="Times New Roman" w:cs="Times New Roman"/>
          <w:sz w:val="24"/>
          <w:szCs w:val="24"/>
        </w:rPr>
        <w:t xml:space="preserve">, whereas the remaining participants demonstrated a lower power in the initial 30 seconds </w:t>
      </w:r>
      <w:r w:rsidR="00462B37">
        <w:rPr>
          <w:rFonts w:ascii="Times New Roman" w:hAnsi="Times New Roman" w:cs="Times New Roman"/>
          <w:sz w:val="24"/>
          <w:szCs w:val="24"/>
        </w:rPr>
        <w:t>(</w:t>
      </w:r>
      <w:r w:rsidR="00462B37" w:rsidRPr="00462B37">
        <w:rPr>
          <w:rFonts w:ascii="Times New Roman" w:hAnsi="Times New Roman" w:cs="Times New Roman"/>
          <w:i/>
          <w:iCs/>
          <w:sz w:val="24"/>
          <w:szCs w:val="24"/>
        </w:rPr>
        <w:t>P</w:t>
      </w:r>
      <w:r w:rsidR="00462B37">
        <w:rPr>
          <w:rFonts w:ascii="Times New Roman" w:hAnsi="Times New Roman" w:cs="Times New Roman"/>
          <w:sz w:val="24"/>
          <w:szCs w:val="24"/>
        </w:rPr>
        <w:t xml:space="preserve"> = 0.003) </w:t>
      </w:r>
      <w:r>
        <w:rPr>
          <w:rFonts w:ascii="Times New Roman" w:hAnsi="Times New Roman" w:cs="Times New Roman"/>
          <w:sz w:val="24"/>
          <w:szCs w:val="24"/>
        </w:rPr>
        <w:t xml:space="preserve">followed by a stable power from 30-180 seconds (even pacing strategy, </w:t>
      </w:r>
      <w:r w:rsidRPr="004B1B58">
        <w:rPr>
          <w:rFonts w:ascii="Times New Roman" w:hAnsi="Times New Roman" w:cs="Times New Roman"/>
          <w:i/>
          <w:sz w:val="24"/>
          <w:szCs w:val="24"/>
        </w:rPr>
        <w:t>n</w:t>
      </w:r>
      <w:r>
        <w:rPr>
          <w:rFonts w:ascii="Times New Roman" w:hAnsi="Times New Roman" w:cs="Times New Roman"/>
          <w:sz w:val="24"/>
          <w:szCs w:val="24"/>
        </w:rPr>
        <w:t xml:space="preserve"> = 5, Figure 1</w:t>
      </w:r>
      <w:r w:rsidR="00462B37">
        <w:rPr>
          <w:rFonts w:ascii="Times New Roman" w:hAnsi="Times New Roman" w:cs="Times New Roman"/>
          <w:sz w:val="24"/>
          <w:szCs w:val="24"/>
        </w:rPr>
        <w:t xml:space="preserve">, </w:t>
      </w:r>
      <w:r w:rsidR="00462B37" w:rsidRPr="00462B37">
        <w:rPr>
          <w:rFonts w:ascii="Times New Roman" w:hAnsi="Times New Roman" w:cs="Times New Roman"/>
          <w:i/>
          <w:iCs/>
          <w:sz w:val="24"/>
          <w:szCs w:val="24"/>
        </w:rPr>
        <w:t>P</w:t>
      </w:r>
      <w:r w:rsidR="00462B37">
        <w:rPr>
          <w:rFonts w:ascii="Times New Roman" w:hAnsi="Times New Roman" w:cs="Times New Roman"/>
          <w:sz w:val="24"/>
          <w:szCs w:val="24"/>
        </w:rPr>
        <w:t xml:space="preserve"> &gt; 0.05</w:t>
      </w:r>
      <w:r>
        <w:rPr>
          <w:rFonts w:ascii="Times New Roman" w:hAnsi="Times New Roman" w:cs="Times New Roman"/>
          <w:sz w:val="24"/>
          <w:szCs w:val="24"/>
        </w:rPr>
        <w:t xml:space="preserve">). EP was therefore calculated as the average power </w:t>
      </w:r>
      <w:r w:rsidR="00441877">
        <w:rPr>
          <w:rFonts w:ascii="Times New Roman" w:hAnsi="Times New Roman" w:cs="Times New Roman"/>
          <w:sz w:val="24"/>
          <w:szCs w:val="24"/>
        </w:rPr>
        <w:t xml:space="preserve">over the final 30 seconds </w:t>
      </w:r>
      <w:r w:rsidR="00441877">
        <w:rPr>
          <w:rFonts w:ascii="Times New Roman" w:hAnsi="Times New Roman" w:cs="Times New Roman"/>
          <w:sz w:val="24"/>
          <w:szCs w:val="24"/>
        </w:rPr>
        <w:lastRenderedPageBreak/>
        <w:t xml:space="preserve">for negatively paced trials and the average power from 30-180 seconds for the evenly paced trials. </w:t>
      </w:r>
      <w:r w:rsidR="00DE28BC">
        <w:rPr>
          <w:rFonts w:ascii="Times New Roman" w:hAnsi="Times New Roman" w:cs="Times New Roman"/>
          <w:sz w:val="24"/>
          <w:szCs w:val="24"/>
        </w:rPr>
        <w:t>EP and WEP</w:t>
      </w:r>
      <w:r w:rsidR="00441877" w:rsidRPr="00441877">
        <w:rPr>
          <w:rFonts w:ascii="Times New Roman" w:hAnsi="Times New Roman" w:cs="Times New Roman"/>
          <w:sz w:val="24"/>
          <w:szCs w:val="24"/>
        </w:rPr>
        <w:t xml:space="preserve"> averaged 226 ± 46 W</w:t>
      </w:r>
      <w:r w:rsidR="00341B7B">
        <w:rPr>
          <w:rFonts w:ascii="Times New Roman" w:hAnsi="Times New Roman" w:cs="Times New Roman"/>
          <w:sz w:val="24"/>
          <w:szCs w:val="24"/>
        </w:rPr>
        <w:t xml:space="preserve"> </w:t>
      </w:r>
      <w:r w:rsidR="00DE28BC">
        <w:rPr>
          <w:rFonts w:ascii="Times New Roman" w:hAnsi="Times New Roman" w:cs="Times New Roman"/>
          <w:sz w:val="24"/>
          <w:szCs w:val="24"/>
        </w:rPr>
        <w:t xml:space="preserve">and </w:t>
      </w:r>
      <w:r w:rsidR="00441877" w:rsidRPr="00441877">
        <w:rPr>
          <w:rFonts w:ascii="Times New Roman" w:hAnsi="Times New Roman" w:cs="Times New Roman"/>
          <w:sz w:val="24"/>
          <w:szCs w:val="24"/>
        </w:rPr>
        <w:t>14.0 ± 4.5 kJ</w:t>
      </w:r>
      <w:r w:rsidR="00DE28BC">
        <w:rPr>
          <w:rFonts w:ascii="Times New Roman" w:hAnsi="Times New Roman" w:cs="Times New Roman"/>
          <w:sz w:val="24"/>
          <w:szCs w:val="24"/>
        </w:rPr>
        <w:t>, respectively</w:t>
      </w:r>
      <w:r w:rsidR="00423DF1">
        <w:rPr>
          <w:rFonts w:ascii="Times New Roman" w:hAnsi="Times New Roman" w:cs="Times New Roman"/>
          <w:sz w:val="24"/>
          <w:szCs w:val="24"/>
        </w:rPr>
        <w:t>;</w:t>
      </w:r>
      <w:r w:rsidR="00441877">
        <w:rPr>
          <w:rFonts w:ascii="Times New Roman" w:hAnsi="Times New Roman" w:cs="Times New Roman"/>
          <w:sz w:val="24"/>
          <w:szCs w:val="24"/>
        </w:rPr>
        <w:t xml:space="preserve"> CP and </w:t>
      </w:r>
      <w:r w:rsidR="00441877" w:rsidRPr="00441877">
        <w:rPr>
          <w:rFonts w:ascii="Times New Roman" w:hAnsi="Times New Roman" w:cs="Times New Roman"/>
          <w:i/>
          <w:sz w:val="24"/>
          <w:szCs w:val="24"/>
        </w:rPr>
        <w:t>W</w:t>
      </w:r>
      <w:r w:rsidR="00441877">
        <w:rPr>
          <w:rFonts w:ascii="Times New Roman" w:hAnsi="Times New Roman" w:cs="Times New Roman"/>
          <w:sz w:val="24"/>
          <w:szCs w:val="24"/>
        </w:rPr>
        <w:t xml:space="preserve">’ </w:t>
      </w:r>
      <w:r w:rsidR="00441877" w:rsidRPr="00441877">
        <w:rPr>
          <w:rFonts w:ascii="Times New Roman" w:hAnsi="Times New Roman" w:cs="Times New Roman"/>
          <w:sz w:val="24"/>
          <w:szCs w:val="24"/>
        </w:rPr>
        <w:t>averaged 221 ± 40 W (</w:t>
      </w:r>
      <w:r w:rsidR="00341B7B">
        <w:rPr>
          <w:rFonts w:ascii="Times New Roman" w:hAnsi="Times New Roman" w:cs="Times New Roman"/>
          <w:sz w:val="24"/>
          <w:szCs w:val="24"/>
        </w:rPr>
        <w:t>SEE</w:t>
      </w:r>
      <w:r w:rsidR="00441877" w:rsidRPr="00441877">
        <w:rPr>
          <w:rFonts w:ascii="Times New Roman" w:hAnsi="Times New Roman" w:cs="Times New Roman"/>
          <w:sz w:val="24"/>
          <w:szCs w:val="24"/>
        </w:rPr>
        <w:t xml:space="preserve">: </w:t>
      </w:r>
      <w:r w:rsidR="00341B7B">
        <w:rPr>
          <w:rFonts w:ascii="Times New Roman" w:hAnsi="Times New Roman" w:cs="Times New Roman"/>
          <w:sz w:val="24"/>
          <w:szCs w:val="24"/>
        </w:rPr>
        <w:t>7</w:t>
      </w:r>
      <w:r w:rsidR="00441877" w:rsidRPr="00441877">
        <w:rPr>
          <w:rFonts w:ascii="Times New Roman" w:hAnsi="Times New Roman" w:cs="Times New Roman"/>
          <w:sz w:val="24"/>
          <w:szCs w:val="24"/>
        </w:rPr>
        <w:t xml:space="preserve"> ± </w:t>
      </w:r>
      <w:r w:rsidR="00341B7B">
        <w:rPr>
          <w:rFonts w:ascii="Times New Roman" w:hAnsi="Times New Roman" w:cs="Times New Roman"/>
          <w:sz w:val="24"/>
          <w:szCs w:val="24"/>
        </w:rPr>
        <w:t>2</w:t>
      </w:r>
      <w:r w:rsidR="00441877" w:rsidRPr="00441877">
        <w:rPr>
          <w:rFonts w:ascii="Times New Roman" w:hAnsi="Times New Roman" w:cs="Times New Roman"/>
          <w:sz w:val="24"/>
          <w:szCs w:val="24"/>
        </w:rPr>
        <w:t xml:space="preserve"> </w:t>
      </w:r>
      <w:r w:rsidR="00341B7B">
        <w:rPr>
          <w:rFonts w:ascii="Times New Roman" w:hAnsi="Times New Roman" w:cs="Times New Roman"/>
          <w:sz w:val="24"/>
          <w:szCs w:val="24"/>
        </w:rPr>
        <w:t>W</w:t>
      </w:r>
      <w:r w:rsidR="00441877" w:rsidRPr="00441877">
        <w:rPr>
          <w:rFonts w:ascii="Times New Roman" w:hAnsi="Times New Roman" w:cs="Times New Roman"/>
          <w:sz w:val="24"/>
          <w:szCs w:val="24"/>
        </w:rPr>
        <w:t>) and 16.6 ± 5.4 kJ (</w:t>
      </w:r>
      <w:r w:rsidR="00341B7B">
        <w:rPr>
          <w:rFonts w:ascii="Times New Roman" w:hAnsi="Times New Roman" w:cs="Times New Roman"/>
          <w:sz w:val="24"/>
          <w:szCs w:val="24"/>
        </w:rPr>
        <w:t>SEE</w:t>
      </w:r>
      <w:r w:rsidR="00441877" w:rsidRPr="00441877">
        <w:rPr>
          <w:rFonts w:ascii="Times New Roman" w:hAnsi="Times New Roman" w:cs="Times New Roman"/>
          <w:sz w:val="24"/>
          <w:szCs w:val="24"/>
        </w:rPr>
        <w:t xml:space="preserve">: </w:t>
      </w:r>
      <w:r w:rsidR="00341B7B">
        <w:rPr>
          <w:rFonts w:ascii="Times New Roman" w:hAnsi="Times New Roman" w:cs="Times New Roman"/>
          <w:sz w:val="24"/>
          <w:szCs w:val="24"/>
        </w:rPr>
        <w:t>2.3</w:t>
      </w:r>
      <w:r w:rsidR="00441877" w:rsidRPr="00441877">
        <w:rPr>
          <w:rFonts w:ascii="Times New Roman" w:hAnsi="Times New Roman" w:cs="Times New Roman"/>
          <w:sz w:val="24"/>
          <w:szCs w:val="24"/>
        </w:rPr>
        <w:t xml:space="preserve"> ± </w:t>
      </w:r>
      <w:r w:rsidR="00341B7B">
        <w:rPr>
          <w:rFonts w:ascii="Times New Roman" w:hAnsi="Times New Roman" w:cs="Times New Roman"/>
          <w:sz w:val="24"/>
          <w:szCs w:val="24"/>
        </w:rPr>
        <w:t>1.2</w:t>
      </w:r>
      <w:r w:rsidR="00441877" w:rsidRPr="00441877">
        <w:rPr>
          <w:rFonts w:ascii="Times New Roman" w:hAnsi="Times New Roman" w:cs="Times New Roman"/>
          <w:sz w:val="24"/>
          <w:szCs w:val="24"/>
        </w:rPr>
        <w:t xml:space="preserve"> </w:t>
      </w:r>
      <w:r w:rsidR="00341B7B">
        <w:rPr>
          <w:rFonts w:ascii="Times New Roman" w:hAnsi="Times New Roman" w:cs="Times New Roman"/>
          <w:sz w:val="24"/>
          <w:szCs w:val="24"/>
        </w:rPr>
        <w:t>kJ</w:t>
      </w:r>
      <w:r w:rsidR="00441877" w:rsidRPr="00441877">
        <w:rPr>
          <w:rFonts w:ascii="Times New Roman" w:hAnsi="Times New Roman" w:cs="Times New Roman"/>
          <w:sz w:val="24"/>
          <w:szCs w:val="24"/>
        </w:rPr>
        <w:t xml:space="preserve">), respectively. </w:t>
      </w:r>
      <w:r w:rsidR="00441877">
        <w:rPr>
          <w:rFonts w:ascii="Times New Roman" w:hAnsi="Times New Roman" w:cs="Times New Roman"/>
          <w:sz w:val="24"/>
          <w:szCs w:val="24"/>
        </w:rPr>
        <w:t>CP</w:t>
      </w:r>
      <w:r w:rsidR="00441877" w:rsidRPr="00441877">
        <w:rPr>
          <w:rFonts w:ascii="Times New Roman" w:hAnsi="Times New Roman" w:cs="Times New Roman"/>
          <w:sz w:val="24"/>
          <w:szCs w:val="24"/>
        </w:rPr>
        <w:t xml:space="preserve"> was highly correlated with (</w:t>
      </w:r>
      <w:r w:rsidR="00441877" w:rsidRPr="00441877">
        <w:rPr>
          <w:rFonts w:ascii="Times New Roman" w:hAnsi="Times New Roman" w:cs="Times New Roman"/>
          <w:i/>
          <w:sz w:val="24"/>
          <w:szCs w:val="24"/>
        </w:rPr>
        <w:t>R</w:t>
      </w:r>
      <w:r w:rsidR="00441877" w:rsidRPr="00441877">
        <w:rPr>
          <w:rFonts w:ascii="Times New Roman" w:hAnsi="Times New Roman" w:cs="Times New Roman"/>
          <w:sz w:val="24"/>
          <w:szCs w:val="24"/>
          <w:vertAlign w:val="superscript"/>
        </w:rPr>
        <w:t>2</w:t>
      </w:r>
      <w:r w:rsidR="00441877" w:rsidRPr="00441877">
        <w:rPr>
          <w:rFonts w:ascii="Times New Roman" w:hAnsi="Times New Roman" w:cs="Times New Roman"/>
          <w:sz w:val="24"/>
          <w:szCs w:val="24"/>
        </w:rPr>
        <w:t xml:space="preserve"> = 0.93, </w:t>
      </w:r>
      <w:r w:rsidR="00441877" w:rsidRPr="00441877">
        <w:rPr>
          <w:rFonts w:ascii="Times New Roman" w:hAnsi="Times New Roman" w:cs="Times New Roman"/>
          <w:i/>
          <w:sz w:val="24"/>
          <w:szCs w:val="24"/>
        </w:rPr>
        <w:t>P</w:t>
      </w:r>
      <w:r w:rsidR="00441877" w:rsidRPr="00441877">
        <w:rPr>
          <w:rFonts w:ascii="Times New Roman" w:hAnsi="Times New Roman" w:cs="Times New Roman"/>
          <w:sz w:val="24"/>
          <w:szCs w:val="24"/>
        </w:rPr>
        <w:t xml:space="preserve"> &lt; 0.001)</w:t>
      </w:r>
      <w:r w:rsidR="00A9507B">
        <w:rPr>
          <w:rFonts w:ascii="Times New Roman" w:hAnsi="Times New Roman" w:cs="Times New Roman"/>
          <w:sz w:val="24"/>
          <w:szCs w:val="24"/>
        </w:rPr>
        <w:t xml:space="preserve"> (Figure 2A)</w:t>
      </w:r>
      <w:r w:rsidR="00441877">
        <w:rPr>
          <w:rFonts w:ascii="Times New Roman" w:hAnsi="Times New Roman" w:cs="Times New Roman"/>
          <w:sz w:val="24"/>
          <w:szCs w:val="24"/>
        </w:rPr>
        <w:t>,</w:t>
      </w:r>
      <w:r w:rsidR="00441877" w:rsidRPr="00441877">
        <w:rPr>
          <w:rFonts w:ascii="Times New Roman" w:hAnsi="Times New Roman" w:cs="Times New Roman"/>
          <w:sz w:val="24"/>
          <w:szCs w:val="24"/>
        </w:rPr>
        <w:t xml:space="preserve"> and not different from </w:t>
      </w:r>
      <w:r w:rsidR="00441877">
        <w:rPr>
          <w:rFonts w:ascii="Times New Roman" w:hAnsi="Times New Roman" w:cs="Times New Roman"/>
          <w:sz w:val="24"/>
          <w:szCs w:val="24"/>
        </w:rPr>
        <w:t>EP</w:t>
      </w:r>
      <w:r w:rsidR="00441877" w:rsidRPr="00441877">
        <w:rPr>
          <w:rFonts w:ascii="Times New Roman" w:hAnsi="Times New Roman" w:cs="Times New Roman"/>
          <w:sz w:val="24"/>
          <w:szCs w:val="24"/>
        </w:rPr>
        <w:t xml:space="preserve"> (</w:t>
      </w:r>
      <w:r w:rsidR="00441877" w:rsidRPr="00441877">
        <w:rPr>
          <w:rFonts w:ascii="Times New Roman" w:hAnsi="Times New Roman" w:cs="Times New Roman"/>
          <w:i/>
          <w:sz w:val="24"/>
          <w:szCs w:val="24"/>
        </w:rPr>
        <w:t>P</w:t>
      </w:r>
      <w:r w:rsidR="00441877" w:rsidRPr="00441877">
        <w:rPr>
          <w:rFonts w:ascii="Times New Roman" w:hAnsi="Times New Roman" w:cs="Times New Roman"/>
          <w:sz w:val="24"/>
          <w:szCs w:val="24"/>
        </w:rPr>
        <w:t xml:space="preserve"> = 0.085, mean bias 6 W)</w:t>
      </w:r>
      <w:r w:rsidR="00441877">
        <w:rPr>
          <w:rFonts w:ascii="Times New Roman" w:hAnsi="Times New Roman" w:cs="Times New Roman"/>
          <w:sz w:val="24"/>
          <w:szCs w:val="24"/>
        </w:rPr>
        <w:t xml:space="preserve">, with a CV between measures of 3 ± 2%. </w:t>
      </w:r>
      <w:r w:rsidR="00441877" w:rsidRPr="00441877">
        <w:rPr>
          <w:rFonts w:ascii="Times New Roman" w:hAnsi="Times New Roman" w:cs="Times New Roman"/>
          <w:sz w:val="24"/>
          <w:szCs w:val="24"/>
        </w:rPr>
        <w:t xml:space="preserve">The LoA between the two </w:t>
      </w:r>
      <w:r w:rsidR="00441877">
        <w:rPr>
          <w:rFonts w:ascii="Times New Roman" w:hAnsi="Times New Roman" w:cs="Times New Roman"/>
          <w:sz w:val="24"/>
          <w:szCs w:val="24"/>
        </w:rPr>
        <w:t xml:space="preserve">parameters </w:t>
      </w:r>
      <w:r w:rsidR="00441877" w:rsidRPr="00441877">
        <w:rPr>
          <w:rFonts w:ascii="Times New Roman" w:hAnsi="Times New Roman" w:cs="Times New Roman"/>
          <w:sz w:val="24"/>
          <w:szCs w:val="24"/>
        </w:rPr>
        <w:t xml:space="preserve">were -30, 19 W (Figure </w:t>
      </w:r>
      <w:r w:rsidR="00A9507B">
        <w:rPr>
          <w:rFonts w:ascii="Times New Roman" w:hAnsi="Times New Roman" w:cs="Times New Roman"/>
          <w:sz w:val="24"/>
          <w:szCs w:val="24"/>
        </w:rPr>
        <w:t>2B</w:t>
      </w:r>
      <w:r w:rsidR="00441877" w:rsidRPr="00441877">
        <w:rPr>
          <w:rFonts w:ascii="Times New Roman" w:hAnsi="Times New Roman" w:cs="Times New Roman"/>
          <w:sz w:val="24"/>
          <w:szCs w:val="24"/>
        </w:rPr>
        <w:t xml:space="preserve">), equivalent to -14, 9% of </w:t>
      </w:r>
      <w:r w:rsidR="00441877">
        <w:rPr>
          <w:rFonts w:ascii="Times New Roman" w:hAnsi="Times New Roman" w:cs="Times New Roman"/>
          <w:sz w:val="24"/>
          <w:szCs w:val="24"/>
        </w:rPr>
        <w:t>CP</w:t>
      </w:r>
      <w:r w:rsidR="00441877" w:rsidRPr="00441877">
        <w:rPr>
          <w:rFonts w:ascii="Times New Roman" w:hAnsi="Times New Roman" w:cs="Times New Roman"/>
          <w:sz w:val="24"/>
          <w:szCs w:val="24"/>
        </w:rPr>
        <w:t>.</w:t>
      </w:r>
      <w:r w:rsidR="00441877">
        <w:rPr>
          <w:rFonts w:ascii="Times New Roman" w:hAnsi="Times New Roman" w:cs="Times New Roman"/>
          <w:sz w:val="24"/>
          <w:szCs w:val="24"/>
        </w:rPr>
        <w:t xml:space="preserve"> </w:t>
      </w:r>
      <w:r w:rsidR="00441877" w:rsidRPr="00441877">
        <w:rPr>
          <w:rFonts w:ascii="Times New Roman" w:hAnsi="Times New Roman" w:cs="Times New Roman"/>
          <w:sz w:val="24"/>
          <w:szCs w:val="24"/>
        </w:rPr>
        <w:t xml:space="preserve">WEP was lower than </w:t>
      </w:r>
      <w:r w:rsidR="00441877" w:rsidRPr="00441877">
        <w:rPr>
          <w:rFonts w:ascii="Times New Roman" w:hAnsi="Times New Roman" w:cs="Times New Roman"/>
          <w:i/>
          <w:sz w:val="24"/>
          <w:szCs w:val="24"/>
        </w:rPr>
        <w:t>W</w:t>
      </w:r>
      <w:r w:rsidR="00441877" w:rsidRPr="00441877">
        <w:rPr>
          <w:rFonts w:ascii="Times New Roman" w:hAnsi="Times New Roman" w:cs="Times New Roman"/>
          <w:sz w:val="24"/>
          <w:szCs w:val="24"/>
        </w:rPr>
        <w:t xml:space="preserve">’ (P = 0.034, mean bias 2.6 kJ), with a typical error of 3.0 kJ and a </w:t>
      </w:r>
      <w:r w:rsidR="00441877">
        <w:rPr>
          <w:rFonts w:ascii="Times New Roman" w:hAnsi="Times New Roman" w:cs="Times New Roman"/>
          <w:sz w:val="24"/>
          <w:szCs w:val="24"/>
        </w:rPr>
        <w:t>CV</w:t>
      </w:r>
      <w:r w:rsidR="00441877" w:rsidRPr="00441877">
        <w:rPr>
          <w:rFonts w:ascii="Times New Roman" w:hAnsi="Times New Roman" w:cs="Times New Roman"/>
          <w:sz w:val="24"/>
          <w:szCs w:val="24"/>
        </w:rPr>
        <w:t xml:space="preserve"> between measures of 18 ± 14 %.</w:t>
      </w:r>
      <w:r w:rsidR="00441877">
        <w:rPr>
          <w:rFonts w:ascii="Times New Roman" w:hAnsi="Times New Roman" w:cs="Times New Roman"/>
          <w:sz w:val="24"/>
          <w:szCs w:val="24"/>
        </w:rPr>
        <w:t xml:space="preserve"> </w:t>
      </w:r>
      <w:r w:rsidR="00441877" w:rsidRPr="00441877">
        <w:rPr>
          <w:rFonts w:ascii="Times New Roman" w:hAnsi="Times New Roman" w:cs="Times New Roman"/>
          <w:sz w:val="24"/>
          <w:szCs w:val="24"/>
        </w:rPr>
        <w:t xml:space="preserve">The </w:t>
      </w:r>
      <w:r w:rsidR="00DB122A">
        <w:rPr>
          <w:rFonts w:ascii="Times New Roman" w:hAnsi="Times New Roman" w:cs="Times New Roman"/>
          <w:sz w:val="24"/>
          <w:szCs w:val="24"/>
        </w:rPr>
        <w:t xml:space="preserve">95% </w:t>
      </w:r>
      <w:r w:rsidR="00441877" w:rsidRPr="00441877">
        <w:rPr>
          <w:rFonts w:ascii="Times New Roman" w:hAnsi="Times New Roman" w:cs="Times New Roman"/>
          <w:sz w:val="24"/>
          <w:szCs w:val="24"/>
        </w:rPr>
        <w:t xml:space="preserve">LoA between the two measures was -5.8, 11.0 kJ, equivalent to -35.1, 66.4% of </w:t>
      </w:r>
      <w:r w:rsidR="00441877" w:rsidRPr="00441877">
        <w:rPr>
          <w:rFonts w:ascii="Times New Roman" w:hAnsi="Times New Roman" w:cs="Times New Roman"/>
          <w:i/>
          <w:sz w:val="24"/>
          <w:szCs w:val="24"/>
        </w:rPr>
        <w:t>W</w:t>
      </w:r>
      <w:r w:rsidR="00441877" w:rsidRPr="00441877">
        <w:rPr>
          <w:rFonts w:ascii="Times New Roman" w:hAnsi="Times New Roman" w:cs="Times New Roman"/>
          <w:sz w:val="24"/>
          <w:szCs w:val="24"/>
        </w:rPr>
        <w:t>’</w:t>
      </w:r>
      <w:r w:rsidR="00441877">
        <w:rPr>
          <w:rFonts w:ascii="Times New Roman" w:hAnsi="Times New Roman" w:cs="Times New Roman"/>
          <w:sz w:val="24"/>
          <w:szCs w:val="24"/>
        </w:rPr>
        <w:t xml:space="preserve"> (Figure 3)</w:t>
      </w:r>
      <w:r w:rsidR="00441877" w:rsidRPr="00441877">
        <w:rPr>
          <w:rFonts w:ascii="Times New Roman" w:hAnsi="Times New Roman" w:cs="Times New Roman"/>
          <w:sz w:val="24"/>
          <w:szCs w:val="24"/>
        </w:rPr>
        <w:t>.</w:t>
      </w:r>
    </w:p>
    <w:p w14:paraId="5F75663E" w14:textId="7F0D5CE8" w:rsidR="00441877" w:rsidRPr="00441877" w:rsidRDefault="00441877" w:rsidP="00441877">
      <w:pPr>
        <w:spacing w:line="480" w:lineRule="auto"/>
        <w:jc w:val="both"/>
        <w:rPr>
          <w:rFonts w:ascii="Times New Roman" w:hAnsi="Times New Roman" w:cs="Times New Roman"/>
          <w:i/>
          <w:sz w:val="24"/>
          <w:szCs w:val="24"/>
        </w:rPr>
      </w:pPr>
      <w:r w:rsidRPr="00441877">
        <w:rPr>
          <w:rFonts w:ascii="Times New Roman" w:hAnsi="Times New Roman" w:cs="Times New Roman"/>
          <w:i/>
          <w:sz w:val="24"/>
          <w:szCs w:val="24"/>
        </w:rPr>
        <w:t xml:space="preserve">Supine exercise. </w:t>
      </w:r>
    </w:p>
    <w:p w14:paraId="4F93A3F3" w14:textId="0E649D96" w:rsidR="00DB122A" w:rsidRDefault="00691336" w:rsidP="00DB122A">
      <w:pPr>
        <w:spacing w:line="480" w:lineRule="auto"/>
        <w:jc w:val="both"/>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441877" w:rsidRPr="004B1B58">
        <w:rPr>
          <w:rFonts w:ascii="Times New Roman" w:hAnsi="Times New Roman" w:cs="Times New Roman"/>
          <w:sz w:val="24"/>
          <w:szCs w:val="24"/>
        </w:rPr>
        <w:t>O</w:t>
      </w:r>
      <w:r w:rsidR="00441877" w:rsidRPr="004B1B58">
        <w:rPr>
          <w:rFonts w:ascii="Times New Roman" w:hAnsi="Times New Roman" w:cs="Times New Roman"/>
          <w:sz w:val="24"/>
          <w:szCs w:val="24"/>
          <w:vertAlign w:val="subscript"/>
        </w:rPr>
        <w:t>2</w:t>
      </w:r>
      <w:r w:rsidR="00441877">
        <w:rPr>
          <w:rFonts w:ascii="Times New Roman" w:hAnsi="Times New Roman" w:cs="Times New Roman"/>
          <w:sz w:val="24"/>
          <w:szCs w:val="24"/>
        </w:rPr>
        <w:t xml:space="preserve"> during the all-out phase fell below 95% of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441877" w:rsidRPr="004B1B58">
        <w:rPr>
          <w:rFonts w:ascii="Times New Roman" w:hAnsi="Times New Roman" w:cs="Times New Roman"/>
          <w:sz w:val="24"/>
          <w:szCs w:val="24"/>
        </w:rPr>
        <w:t>O</w:t>
      </w:r>
      <w:r w:rsidR="00441877" w:rsidRPr="004B1B58">
        <w:rPr>
          <w:rFonts w:ascii="Times New Roman" w:hAnsi="Times New Roman" w:cs="Times New Roman"/>
          <w:sz w:val="24"/>
          <w:szCs w:val="24"/>
          <w:vertAlign w:val="subscript"/>
        </w:rPr>
        <w:t>2</w:t>
      </w:r>
      <w:r w:rsidR="00441877" w:rsidRPr="004B1B58">
        <w:rPr>
          <w:rFonts w:ascii="Times New Roman" w:hAnsi="Times New Roman" w:cs="Times New Roman"/>
          <w:sz w:val="24"/>
          <w:szCs w:val="24"/>
        </w:rPr>
        <w:t xml:space="preserve"> peak</w:t>
      </w:r>
      <w:r w:rsidR="00441877">
        <w:rPr>
          <w:rFonts w:ascii="Times New Roman" w:hAnsi="Times New Roman" w:cs="Times New Roman"/>
          <w:sz w:val="24"/>
          <w:szCs w:val="24"/>
        </w:rPr>
        <w:t xml:space="preserve"> determined during the ramp phase in 4 participants, therefore data are presented hereafter for the remaining 8 participants. In the remaining participants,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441877" w:rsidRPr="004B1B58">
        <w:rPr>
          <w:rFonts w:ascii="Times New Roman" w:hAnsi="Times New Roman" w:cs="Times New Roman"/>
          <w:sz w:val="24"/>
          <w:szCs w:val="24"/>
        </w:rPr>
        <w:t>O</w:t>
      </w:r>
      <w:r w:rsidR="00441877" w:rsidRPr="004B1B58">
        <w:rPr>
          <w:rFonts w:ascii="Times New Roman" w:hAnsi="Times New Roman" w:cs="Times New Roman"/>
          <w:sz w:val="24"/>
          <w:szCs w:val="24"/>
          <w:vertAlign w:val="subscript"/>
        </w:rPr>
        <w:t>2</w:t>
      </w:r>
      <w:r w:rsidR="00441877">
        <w:rPr>
          <w:rFonts w:ascii="Times New Roman" w:hAnsi="Times New Roman" w:cs="Times New Roman"/>
          <w:sz w:val="24"/>
          <w:szCs w:val="24"/>
          <w:vertAlign w:val="subscript"/>
        </w:rPr>
        <w:t xml:space="preserve"> </w:t>
      </w:r>
      <w:r w:rsidR="00441877">
        <w:rPr>
          <w:rFonts w:ascii="Times New Roman" w:hAnsi="Times New Roman" w:cs="Times New Roman"/>
          <w:sz w:val="24"/>
          <w:szCs w:val="24"/>
        </w:rPr>
        <w:t xml:space="preserve">peak during the ramp phase </w:t>
      </w:r>
      <w:r w:rsidR="00441877" w:rsidRPr="004B1B58">
        <w:rPr>
          <w:rFonts w:ascii="Times New Roman" w:hAnsi="Times New Roman" w:cs="Times New Roman"/>
          <w:sz w:val="24"/>
          <w:szCs w:val="24"/>
        </w:rPr>
        <w:t>(</w:t>
      </w:r>
      <w:r w:rsidR="00441877">
        <w:rPr>
          <w:rFonts w:ascii="Times New Roman" w:hAnsi="Times New Roman" w:cs="Times New Roman"/>
          <w:sz w:val="24"/>
          <w:szCs w:val="24"/>
        </w:rPr>
        <w:t>2.66</w:t>
      </w:r>
      <w:r w:rsidR="00441877" w:rsidRPr="004B1B58">
        <w:rPr>
          <w:rFonts w:ascii="Times New Roman" w:hAnsi="Times New Roman" w:cs="Times New Roman"/>
          <w:sz w:val="24"/>
          <w:szCs w:val="24"/>
        </w:rPr>
        <w:t xml:space="preserve"> ± 0.</w:t>
      </w:r>
      <w:r w:rsidR="00441877">
        <w:rPr>
          <w:rFonts w:ascii="Times New Roman" w:hAnsi="Times New Roman" w:cs="Times New Roman"/>
          <w:sz w:val="24"/>
          <w:szCs w:val="24"/>
        </w:rPr>
        <w:t>48</w:t>
      </w:r>
      <w:r w:rsidR="00441877" w:rsidRPr="004B1B58">
        <w:rPr>
          <w:rFonts w:ascii="Times New Roman" w:hAnsi="Times New Roman" w:cs="Times New Roman"/>
          <w:sz w:val="24"/>
          <w:szCs w:val="24"/>
        </w:rPr>
        <w:t xml:space="preserve"> L.min</w:t>
      </w:r>
      <w:r w:rsidR="00441877" w:rsidRPr="004B1B58">
        <w:rPr>
          <w:rFonts w:ascii="Times New Roman" w:hAnsi="Times New Roman" w:cs="Times New Roman"/>
          <w:sz w:val="24"/>
          <w:szCs w:val="24"/>
          <w:vertAlign w:val="superscript"/>
        </w:rPr>
        <w:t>-1</w:t>
      </w:r>
      <w:r w:rsidR="00441877" w:rsidRPr="004B1B58">
        <w:rPr>
          <w:rFonts w:ascii="Times New Roman" w:hAnsi="Times New Roman" w:cs="Times New Roman"/>
          <w:sz w:val="24"/>
          <w:szCs w:val="24"/>
        </w:rPr>
        <w:t>) did not differ from the</w:t>
      </w:r>
      <w:r w:rsidR="00462B37">
        <w:rPr>
          <w:rFonts w:ascii="Times New Roman" w:hAnsi="Times New Roman" w:cs="Times New Roman"/>
          <w:sz w:val="24"/>
          <w:szCs w:val="24"/>
        </w:rPr>
        <w:t xml:space="preserve"> average</w:t>
      </w:r>
      <w:r w:rsidR="00441877" w:rsidRPr="004B1B58">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441877" w:rsidRPr="004B1B58">
        <w:rPr>
          <w:rFonts w:ascii="Times New Roman" w:hAnsi="Times New Roman" w:cs="Times New Roman"/>
          <w:sz w:val="24"/>
          <w:szCs w:val="24"/>
        </w:rPr>
        <w:t>O</w:t>
      </w:r>
      <w:r w:rsidR="00441877" w:rsidRPr="004B1B58">
        <w:rPr>
          <w:rFonts w:ascii="Times New Roman" w:hAnsi="Times New Roman" w:cs="Times New Roman"/>
          <w:sz w:val="24"/>
          <w:szCs w:val="24"/>
          <w:vertAlign w:val="subscript"/>
        </w:rPr>
        <w:t xml:space="preserve">2 </w:t>
      </w:r>
      <w:r w:rsidR="00441877" w:rsidRPr="004B1B58">
        <w:rPr>
          <w:rFonts w:ascii="Times New Roman" w:hAnsi="Times New Roman" w:cs="Times New Roman"/>
          <w:sz w:val="24"/>
          <w:szCs w:val="24"/>
        </w:rPr>
        <w:t xml:space="preserve">measured </w:t>
      </w:r>
      <w:r w:rsidR="00462B37">
        <w:rPr>
          <w:rFonts w:ascii="Times New Roman" w:hAnsi="Times New Roman" w:cs="Times New Roman"/>
          <w:sz w:val="24"/>
          <w:szCs w:val="24"/>
        </w:rPr>
        <w:t>across</w:t>
      </w:r>
      <w:r w:rsidR="00441877" w:rsidRPr="004B1B58">
        <w:rPr>
          <w:rFonts w:ascii="Times New Roman" w:hAnsi="Times New Roman" w:cs="Times New Roman"/>
          <w:sz w:val="24"/>
          <w:szCs w:val="24"/>
        </w:rPr>
        <w:t xml:space="preserve"> the </w:t>
      </w:r>
      <w:r w:rsidR="00441877">
        <w:rPr>
          <w:rFonts w:ascii="Times New Roman" w:hAnsi="Times New Roman" w:cs="Times New Roman"/>
          <w:sz w:val="24"/>
          <w:szCs w:val="24"/>
        </w:rPr>
        <w:t>all-out</w:t>
      </w:r>
      <w:r w:rsidR="00441877" w:rsidRPr="004B1B58">
        <w:rPr>
          <w:rFonts w:ascii="Times New Roman" w:hAnsi="Times New Roman" w:cs="Times New Roman"/>
          <w:sz w:val="24"/>
          <w:szCs w:val="24"/>
        </w:rPr>
        <w:t xml:space="preserve"> phase (mean: </w:t>
      </w:r>
      <w:r w:rsidR="00441877">
        <w:rPr>
          <w:rFonts w:ascii="Times New Roman" w:hAnsi="Times New Roman" w:cs="Times New Roman"/>
          <w:sz w:val="24"/>
          <w:szCs w:val="24"/>
        </w:rPr>
        <w:t>2.71</w:t>
      </w:r>
      <w:r w:rsidR="00441877" w:rsidRPr="004B1B58">
        <w:rPr>
          <w:rFonts w:ascii="Times New Roman" w:hAnsi="Times New Roman" w:cs="Times New Roman"/>
          <w:sz w:val="24"/>
          <w:szCs w:val="24"/>
        </w:rPr>
        <w:t xml:space="preserve"> ± 0.</w:t>
      </w:r>
      <w:r w:rsidR="00441877">
        <w:rPr>
          <w:rFonts w:ascii="Times New Roman" w:hAnsi="Times New Roman" w:cs="Times New Roman"/>
          <w:sz w:val="24"/>
          <w:szCs w:val="24"/>
        </w:rPr>
        <w:t>54</w:t>
      </w:r>
      <w:r w:rsidR="00441877" w:rsidRPr="004B1B58">
        <w:rPr>
          <w:rFonts w:ascii="Times New Roman" w:hAnsi="Times New Roman" w:cs="Times New Roman"/>
          <w:sz w:val="24"/>
          <w:szCs w:val="24"/>
        </w:rPr>
        <w:t xml:space="preserve"> L.min</w:t>
      </w:r>
      <w:r w:rsidR="00441877" w:rsidRPr="004B1B58">
        <w:rPr>
          <w:rFonts w:ascii="Times New Roman" w:hAnsi="Times New Roman" w:cs="Times New Roman"/>
          <w:sz w:val="24"/>
          <w:szCs w:val="24"/>
          <w:vertAlign w:val="superscript"/>
        </w:rPr>
        <w:t>-1</w:t>
      </w:r>
      <w:r w:rsidR="00441877" w:rsidRPr="004B1B58">
        <w:rPr>
          <w:rFonts w:ascii="Times New Roman" w:hAnsi="Times New Roman" w:cs="Times New Roman"/>
          <w:sz w:val="24"/>
          <w:szCs w:val="24"/>
        </w:rPr>
        <w:t xml:space="preserve">; </w:t>
      </w:r>
      <w:r w:rsidR="00441877" w:rsidRPr="004B1B58">
        <w:rPr>
          <w:rFonts w:ascii="Times New Roman" w:hAnsi="Times New Roman" w:cs="Times New Roman"/>
          <w:i/>
          <w:sz w:val="24"/>
          <w:szCs w:val="24"/>
        </w:rPr>
        <w:t>P</w:t>
      </w:r>
      <w:r w:rsidR="00441877" w:rsidRPr="004B1B58">
        <w:rPr>
          <w:rFonts w:ascii="Times New Roman" w:hAnsi="Times New Roman" w:cs="Times New Roman"/>
          <w:sz w:val="24"/>
          <w:szCs w:val="24"/>
        </w:rPr>
        <w:t xml:space="preserve"> = 0.</w:t>
      </w:r>
      <w:r w:rsidR="00441877">
        <w:rPr>
          <w:rFonts w:ascii="Times New Roman" w:hAnsi="Times New Roman" w:cs="Times New Roman"/>
          <w:sz w:val="24"/>
          <w:szCs w:val="24"/>
        </w:rPr>
        <w:t>43</w:t>
      </w:r>
      <w:r w:rsidR="00441877" w:rsidRPr="004B1B58">
        <w:rPr>
          <w:rFonts w:ascii="Times New Roman" w:hAnsi="Times New Roman" w:cs="Times New Roman"/>
          <w:sz w:val="24"/>
          <w:szCs w:val="24"/>
        </w:rPr>
        <w:t xml:space="preserve">) or th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441877" w:rsidRPr="004B1B58">
        <w:rPr>
          <w:rFonts w:ascii="Times New Roman" w:hAnsi="Times New Roman" w:cs="Times New Roman"/>
          <w:sz w:val="24"/>
          <w:szCs w:val="24"/>
        </w:rPr>
        <w:t>O</w:t>
      </w:r>
      <w:r w:rsidR="00441877" w:rsidRPr="004B1B58">
        <w:rPr>
          <w:rFonts w:ascii="Times New Roman" w:hAnsi="Times New Roman" w:cs="Times New Roman"/>
          <w:sz w:val="24"/>
          <w:szCs w:val="24"/>
          <w:vertAlign w:val="subscript"/>
        </w:rPr>
        <w:t xml:space="preserve">2 </w:t>
      </w:r>
      <w:r w:rsidR="00441877" w:rsidRPr="004B1B58">
        <w:rPr>
          <w:rFonts w:ascii="Times New Roman" w:hAnsi="Times New Roman" w:cs="Times New Roman"/>
          <w:sz w:val="24"/>
          <w:szCs w:val="24"/>
        </w:rPr>
        <w:t xml:space="preserve">peak </w:t>
      </w:r>
      <w:r w:rsidR="00441877">
        <w:rPr>
          <w:rFonts w:ascii="Times New Roman" w:hAnsi="Times New Roman" w:cs="Times New Roman"/>
          <w:sz w:val="24"/>
          <w:szCs w:val="24"/>
        </w:rPr>
        <w:t>from</w:t>
      </w:r>
      <w:r w:rsidR="00441877" w:rsidRPr="004B1B58">
        <w:rPr>
          <w:rFonts w:ascii="Times New Roman" w:hAnsi="Times New Roman" w:cs="Times New Roman"/>
          <w:sz w:val="24"/>
          <w:szCs w:val="24"/>
        </w:rPr>
        <w:t xml:space="preserve"> the constant work rate trials (mean: </w:t>
      </w:r>
      <w:r w:rsidR="00441877">
        <w:rPr>
          <w:rFonts w:ascii="Times New Roman" w:hAnsi="Times New Roman" w:cs="Times New Roman"/>
          <w:sz w:val="24"/>
          <w:szCs w:val="24"/>
        </w:rPr>
        <w:t>2.79</w:t>
      </w:r>
      <w:r w:rsidR="00441877" w:rsidRPr="004B1B58">
        <w:rPr>
          <w:rFonts w:ascii="Times New Roman" w:hAnsi="Times New Roman" w:cs="Times New Roman"/>
          <w:sz w:val="24"/>
          <w:szCs w:val="24"/>
        </w:rPr>
        <w:t xml:space="preserve"> ± 0.</w:t>
      </w:r>
      <w:r w:rsidR="00DB122A">
        <w:rPr>
          <w:rFonts w:ascii="Times New Roman" w:hAnsi="Times New Roman" w:cs="Times New Roman"/>
          <w:sz w:val="24"/>
          <w:szCs w:val="24"/>
        </w:rPr>
        <w:t>58</w:t>
      </w:r>
      <w:r w:rsidR="00441877" w:rsidRPr="004B1B58">
        <w:rPr>
          <w:rFonts w:ascii="Times New Roman" w:hAnsi="Times New Roman" w:cs="Times New Roman"/>
          <w:sz w:val="24"/>
          <w:szCs w:val="24"/>
        </w:rPr>
        <w:t xml:space="preserve"> L.min</w:t>
      </w:r>
      <w:r w:rsidR="00441877" w:rsidRPr="004B1B58">
        <w:rPr>
          <w:rFonts w:ascii="Times New Roman" w:hAnsi="Times New Roman" w:cs="Times New Roman"/>
          <w:sz w:val="24"/>
          <w:szCs w:val="24"/>
          <w:vertAlign w:val="superscript"/>
        </w:rPr>
        <w:t>-1</w:t>
      </w:r>
      <w:r w:rsidR="00441877" w:rsidRPr="004B1B58">
        <w:rPr>
          <w:rFonts w:ascii="Times New Roman" w:hAnsi="Times New Roman" w:cs="Times New Roman"/>
          <w:sz w:val="24"/>
          <w:szCs w:val="24"/>
        </w:rPr>
        <w:t xml:space="preserve">; </w:t>
      </w:r>
      <w:r w:rsidR="00441877" w:rsidRPr="004B1B58">
        <w:rPr>
          <w:rFonts w:ascii="Times New Roman" w:hAnsi="Times New Roman" w:cs="Times New Roman"/>
          <w:i/>
          <w:sz w:val="24"/>
          <w:szCs w:val="24"/>
        </w:rPr>
        <w:t>P</w:t>
      </w:r>
      <w:r w:rsidR="00441877" w:rsidRPr="004B1B58">
        <w:rPr>
          <w:rFonts w:ascii="Times New Roman" w:hAnsi="Times New Roman" w:cs="Times New Roman"/>
          <w:sz w:val="24"/>
          <w:szCs w:val="24"/>
        </w:rPr>
        <w:t xml:space="preserve"> = 0.</w:t>
      </w:r>
      <w:r w:rsidR="00DB122A">
        <w:rPr>
          <w:rFonts w:ascii="Times New Roman" w:hAnsi="Times New Roman" w:cs="Times New Roman"/>
          <w:sz w:val="24"/>
          <w:szCs w:val="24"/>
        </w:rPr>
        <w:t>18, Figure 1</w:t>
      </w:r>
      <w:r w:rsidR="00441877" w:rsidRPr="004B1B58">
        <w:rPr>
          <w:rFonts w:ascii="Times New Roman" w:hAnsi="Times New Roman" w:cs="Times New Roman"/>
          <w:sz w:val="24"/>
          <w:szCs w:val="24"/>
        </w:rPr>
        <w:t>).</w:t>
      </w:r>
      <w:r w:rsidR="00DB122A">
        <w:rPr>
          <w:rFonts w:ascii="Times New Roman" w:hAnsi="Times New Roman" w:cs="Times New Roman"/>
          <w:sz w:val="24"/>
          <w:szCs w:val="24"/>
        </w:rPr>
        <w:t xml:space="preserve"> All participants in the supine group produced a negative pacing profile, therefore EP was taken as the average power over the final 30 seconds of the all-out phase (Figure 1). </w:t>
      </w:r>
      <w:r w:rsidR="00DB122A" w:rsidRPr="00DB122A">
        <w:rPr>
          <w:rFonts w:ascii="Times New Roman" w:hAnsi="Times New Roman" w:cs="Times New Roman"/>
          <w:sz w:val="24"/>
          <w:szCs w:val="24"/>
        </w:rPr>
        <w:t xml:space="preserve">EP </w:t>
      </w:r>
      <w:r w:rsidR="00423DF1">
        <w:rPr>
          <w:rFonts w:ascii="Times New Roman" w:hAnsi="Times New Roman" w:cs="Times New Roman"/>
          <w:sz w:val="24"/>
          <w:szCs w:val="24"/>
        </w:rPr>
        <w:t>and WEP averaged</w:t>
      </w:r>
      <w:r w:rsidR="00423DF1" w:rsidRPr="00DB122A">
        <w:rPr>
          <w:rFonts w:ascii="Times New Roman" w:hAnsi="Times New Roman" w:cs="Times New Roman"/>
          <w:sz w:val="24"/>
          <w:szCs w:val="24"/>
        </w:rPr>
        <w:t xml:space="preserve"> </w:t>
      </w:r>
      <w:r w:rsidR="00DB122A" w:rsidRPr="00DB122A">
        <w:rPr>
          <w:rFonts w:ascii="Times New Roman" w:hAnsi="Times New Roman" w:cs="Times New Roman"/>
          <w:sz w:val="24"/>
          <w:szCs w:val="24"/>
        </w:rPr>
        <w:t>136 ± 40 W</w:t>
      </w:r>
      <w:r w:rsidR="00423DF1">
        <w:rPr>
          <w:rFonts w:ascii="Times New Roman" w:hAnsi="Times New Roman" w:cs="Times New Roman"/>
          <w:sz w:val="24"/>
          <w:szCs w:val="24"/>
        </w:rPr>
        <w:t xml:space="preserve"> and</w:t>
      </w:r>
      <w:r w:rsidR="00466A44">
        <w:rPr>
          <w:rFonts w:ascii="Times New Roman" w:hAnsi="Times New Roman" w:cs="Times New Roman"/>
          <w:sz w:val="24"/>
          <w:szCs w:val="24"/>
        </w:rPr>
        <w:t xml:space="preserve"> </w:t>
      </w:r>
      <w:r w:rsidR="00DB122A" w:rsidRPr="00DB122A">
        <w:rPr>
          <w:rFonts w:ascii="Times New Roman" w:hAnsi="Times New Roman" w:cs="Times New Roman"/>
          <w:sz w:val="24"/>
          <w:szCs w:val="24"/>
        </w:rPr>
        <w:t>14.8 ± 6.0 kJ</w:t>
      </w:r>
      <w:r w:rsidR="00423DF1">
        <w:rPr>
          <w:rFonts w:ascii="Times New Roman" w:hAnsi="Times New Roman" w:cs="Times New Roman"/>
          <w:sz w:val="24"/>
          <w:szCs w:val="24"/>
        </w:rPr>
        <w:t>, respectively;</w:t>
      </w:r>
      <w:r w:rsidR="00DB122A" w:rsidRPr="00DB122A">
        <w:rPr>
          <w:rFonts w:ascii="Times New Roman" w:hAnsi="Times New Roman" w:cs="Times New Roman"/>
          <w:sz w:val="24"/>
          <w:szCs w:val="24"/>
        </w:rPr>
        <w:t xml:space="preserve"> </w:t>
      </w:r>
      <w:r w:rsidR="00DB122A">
        <w:rPr>
          <w:rFonts w:ascii="Times New Roman" w:hAnsi="Times New Roman" w:cs="Times New Roman"/>
          <w:sz w:val="24"/>
          <w:szCs w:val="24"/>
        </w:rPr>
        <w:t xml:space="preserve">CP and </w:t>
      </w:r>
      <w:r w:rsidR="00DB122A" w:rsidRPr="00DB122A">
        <w:rPr>
          <w:rFonts w:ascii="Times New Roman" w:hAnsi="Times New Roman" w:cs="Times New Roman"/>
          <w:i/>
          <w:sz w:val="24"/>
          <w:szCs w:val="24"/>
        </w:rPr>
        <w:t>W</w:t>
      </w:r>
      <w:r w:rsidR="00DB122A">
        <w:rPr>
          <w:rFonts w:ascii="Times New Roman" w:hAnsi="Times New Roman" w:cs="Times New Roman"/>
          <w:sz w:val="24"/>
          <w:szCs w:val="24"/>
        </w:rPr>
        <w:t xml:space="preserve">’ </w:t>
      </w:r>
      <w:r w:rsidR="00DB122A" w:rsidRPr="00DB122A">
        <w:rPr>
          <w:rFonts w:ascii="Times New Roman" w:hAnsi="Times New Roman" w:cs="Times New Roman"/>
          <w:sz w:val="24"/>
          <w:szCs w:val="24"/>
        </w:rPr>
        <w:t>averaged 140 ± 42 W (</w:t>
      </w:r>
      <w:r w:rsidR="00466A44">
        <w:rPr>
          <w:rFonts w:ascii="Times New Roman" w:hAnsi="Times New Roman" w:cs="Times New Roman"/>
          <w:sz w:val="24"/>
          <w:szCs w:val="24"/>
        </w:rPr>
        <w:t>SEE</w:t>
      </w:r>
      <w:r w:rsidR="00DB122A" w:rsidRPr="00DB122A">
        <w:rPr>
          <w:rFonts w:ascii="Times New Roman" w:hAnsi="Times New Roman" w:cs="Times New Roman"/>
          <w:sz w:val="24"/>
          <w:szCs w:val="24"/>
        </w:rPr>
        <w:t xml:space="preserve">: </w:t>
      </w:r>
      <w:r w:rsidR="00466A44">
        <w:rPr>
          <w:rFonts w:ascii="Times New Roman" w:hAnsi="Times New Roman" w:cs="Times New Roman"/>
          <w:sz w:val="24"/>
          <w:szCs w:val="24"/>
        </w:rPr>
        <w:t>4</w:t>
      </w:r>
      <w:r w:rsidR="00DB122A" w:rsidRPr="00DB122A">
        <w:rPr>
          <w:rFonts w:ascii="Times New Roman" w:hAnsi="Times New Roman" w:cs="Times New Roman"/>
          <w:sz w:val="24"/>
          <w:szCs w:val="24"/>
        </w:rPr>
        <w:t xml:space="preserve"> ± 1 </w:t>
      </w:r>
      <w:r w:rsidR="00466A44">
        <w:rPr>
          <w:rFonts w:ascii="Times New Roman" w:hAnsi="Times New Roman" w:cs="Times New Roman"/>
          <w:sz w:val="24"/>
          <w:szCs w:val="24"/>
        </w:rPr>
        <w:t xml:space="preserve"> W</w:t>
      </w:r>
      <w:r w:rsidR="00DB122A" w:rsidRPr="00DB122A">
        <w:rPr>
          <w:rFonts w:ascii="Times New Roman" w:hAnsi="Times New Roman" w:cs="Times New Roman"/>
          <w:sz w:val="24"/>
          <w:szCs w:val="24"/>
        </w:rPr>
        <w:t>) and 10.6 ± 3.3 kJ (</w:t>
      </w:r>
      <w:r w:rsidR="00466A44">
        <w:rPr>
          <w:rFonts w:ascii="Times New Roman" w:hAnsi="Times New Roman" w:cs="Times New Roman"/>
          <w:sz w:val="24"/>
          <w:szCs w:val="24"/>
        </w:rPr>
        <w:t>SEE</w:t>
      </w:r>
      <w:r w:rsidR="00DB122A" w:rsidRPr="00DB122A">
        <w:rPr>
          <w:rFonts w:ascii="Times New Roman" w:hAnsi="Times New Roman" w:cs="Times New Roman"/>
          <w:sz w:val="24"/>
          <w:szCs w:val="24"/>
        </w:rPr>
        <w:t xml:space="preserve">: </w:t>
      </w:r>
      <w:r w:rsidR="00466A44">
        <w:rPr>
          <w:rFonts w:ascii="Times New Roman" w:hAnsi="Times New Roman" w:cs="Times New Roman"/>
          <w:sz w:val="24"/>
          <w:szCs w:val="24"/>
        </w:rPr>
        <w:t>1.2</w:t>
      </w:r>
      <w:r w:rsidR="00DB122A" w:rsidRPr="00DB122A">
        <w:rPr>
          <w:rFonts w:ascii="Times New Roman" w:hAnsi="Times New Roman" w:cs="Times New Roman"/>
          <w:sz w:val="24"/>
          <w:szCs w:val="24"/>
        </w:rPr>
        <w:t xml:space="preserve"> ± </w:t>
      </w:r>
      <w:r w:rsidR="00466A44">
        <w:rPr>
          <w:rFonts w:ascii="Times New Roman" w:hAnsi="Times New Roman" w:cs="Times New Roman"/>
          <w:sz w:val="24"/>
          <w:szCs w:val="24"/>
        </w:rPr>
        <w:t>0.</w:t>
      </w:r>
      <w:r w:rsidR="00DB122A" w:rsidRPr="00DB122A">
        <w:rPr>
          <w:rFonts w:ascii="Times New Roman" w:hAnsi="Times New Roman" w:cs="Times New Roman"/>
          <w:sz w:val="24"/>
          <w:szCs w:val="24"/>
        </w:rPr>
        <w:t xml:space="preserve">7 </w:t>
      </w:r>
      <w:r w:rsidR="00466A44">
        <w:rPr>
          <w:rFonts w:ascii="Times New Roman" w:hAnsi="Times New Roman" w:cs="Times New Roman"/>
          <w:sz w:val="24"/>
          <w:szCs w:val="24"/>
        </w:rPr>
        <w:t>kJ</w:t>
      </w:r>
      <w:r w:rsidR="00DB122A" w:rsidRPr="00DB122A">
        <w:rPr>
          <w:rFonts w:ascii="Times New Roman" w:hAnsi="Times New Roman" w:cs="Times New Roman"/>
          <w:sz w:val="24"/>
          <w:szCs w:val="24"/>
        </w:rPr>
        <w:t>), respectively.</w:t>
      </w:r>
      <w:r w:rsidR="00DB122A">
        <w:rPr>
          <w:rFonts w:ascii="Times New Roman" w:hAnsi="Times New Roman" w:cs="Times New Roman"/>
          <w:sz w:val="24"/>
          <w:szCs w:val="24"/>
        </w:rPr>
        <w:t xml:space="preserve"> CP</w:t>
      </w:r>
      <w:r w:rsidR="00DB122A" w:rsidRPr="00DB122A">
        <w:rPr>
          <w:rFonts w:ascii="Times New Roman" w:hAnsi="Times New Roman" w:cs="Times New Roman"/>
          <w:sz w:val="24"/>
          <w:szCs w:val="24"/>
        </w:rPr>
        <w:t xml:space="preserve"> was highly correlated with (</w:t>
      </w:r>
      <w:r w:rsidR="00DB122A" w:rsidRPr="00DB122A">
        <w:rPr>
          <w:rFonts w:ascii="Times New Roman" w:hAnsi="Times New Roman" w:cs="Times New Roman"/>
          <w:i/>
          <w:sz w:val="24"/>
          <w:szCs w:val="24"/>
        </w:rPr>
        <w:t>R</w:t>
      </w:r>
      <w:r w:rsidR="00DB122A" w:rsidRPr="00DB122A">
        <w:rPr>
          <w:rFonts w:ascii="Times New Roman" w:hAnsi="Times New Roman" w:cs="Times New Roman"/>
          <w:sz w:val="24"/>
          <w:szCs w:val="24"/>
          <w:vertAlign w:val="superscript"/>
        </w:rPr>
        <w:t>2</w:t>
      </w:r>
      <w:r w:rsidR="00DB122A" w:rsidRPr="00DB122A">
        <w:rPr>
          <w:rFonts w:ascii="Times New Roman" w:hAnsi="Times New Roman" w:cs="Times New Roman"/>
          <w:sz w:val="24"/>
          <w:szCs w:val="24"/>
        </w:rPr>
        <w:t xml:space="preserve"> = 0.94, </w:t>
      </w:r>
      <w:r w:rsidR="00DB122A" w:rsidRPr="00DB122A">
        <w:rPr>
          <w:rFonts w:ascii="Times New Roman" w:hAnsi="Times New Roman" w:cs="Times New Roman"/>
          <w:i/>
          <w:sz w:val="24"/>
          <w:szCs w:val="24"/>
        </w:rPr>
        <w:t>P</w:t>
      </w:r>
      <w:r w:rsidR="00DB122A" w:rsidRPr="00DB122A">
        <w:rPr>
          <w:rFonts w:ascii="Times New Roman" w:hAnsi="Times New Roman" w:cs="Times New Roman"/>
          <w:sz w:val="24"/>
          <w:szCs w:val="24"/>
        </w:rPr>
        <w:t xml:space="preserve"> &lt; 0.001) and not different from EP (</w:t>
      </w:r>
      <w:r w:rsidR="00DB122A" w:rsidRPr="00DB122A">
        <w:rPr>
          <w:rFonts w:ascii="Times New Roman" w:hAnsi="Times New Roman" w:cs="Times New Roman"/>
          <w:i/>
          <w:sz w:val="24"/>
          <w:szCs w:val="24"/>
        </w:rPr>
        <w:t>P</w:t>
      </w:r>
      <w:r w:rsidR="00DB122A" w:rsidRPr="00DB122A">
        <w:rPr>
          <w:rFonts w:ascii="Times New Roman" w:hAnsi="Times New Roman" w:cs="Times New Roman"/>
          <w:sz w:val="24"/>
          <w:szCs w:val="24"/>
        </w:rPr>
        <w:t xml:space="preserve"> = 0.293, mean bias 4 W), with</w:t>
      </w:r>
      <w:r w:rsidR="00DB122A">
        <w:rPr>
          <w:rFonts w:ascii="Times New Roman" w:hAnsi="Times New Roman" w:cs="Times New Roman"/>
          <w:sz w:val="24"/>
          <w:szCs w:val="24"/>
        </w:rPr>
        <w:t xml:space="preserve"> </w:t>
      </w:r>
      <w:r w:rsidR="00DB122A" w:rsidRPr="00DB122A">
        <w:rPr>
          <w:rFonts w:ascii="Times New Roman" w:hAnsi="Times New Roman" w:cs="Times New Roman"/>
          <w:sz w:val="24"/>
          <w:szCs w:val="24"/>
        </w:rPr>
        <w:t>a CV between measures of 4 ± 3%</w:t>
      </w:r>
      <w:r w:rsidR="00A9507B">
        <w:rPr>
          <w:rFonts w:ascii="Times New Roman" w:hAnsi="Times New Roman" w:cs="Times New Roman"/>
          <w:sz w:val="24"/>
          <w:szCs w:val="24"/>
        </w:rPr>
        <w:t xml:space="preserve"> (Figure 4A)</w:t>
      </w:r>
      <w:r w:rsidR="00DB122A" w:rsidRPr="00DB122A">
        <w:rPr>
          <w:rFonts w:ascii="Times New Roman" w:hAnsi="Times New Roman" w:cs="Times New Roman"/>
          <w:sz w:val="24"/>
          <w:szCs w:val="24"/>
        </w:rPr>
        <w:t xml:space="preserve">. The 95% LoA between the two measures were -16, 24 W (Figure </w:t>
      </w:r>
      <w:r w:rsidR="00DB122A">
        <w:rPr>
          <w:rFonts w:ascii="Times New Roman" w:hAnsi="Times New Roman" w:cs="Times New Roman"/>
          <w:sz w:val="24"/>
          <w:szCs w:val="24"/>
        </w:rPr>
        <w:t>4</w:t>
      </w:r>
      <w:r w:rsidR="00A9507B">
        <w:rPr>
          <w:rFonts w:ascii="Times New Roman" w:hAnsi="Times New Roman" w:cs="Times New Roman"/>
          <w:sz w:val="24"/>
          <w:szCs w:val="24"/>
        </w:rPr>
        <w:t>B</w:t>
      </w:r>
      <w:r w:rsidR="00DB122A" w:rsidRPr="00DB122A">
        <w:rPr>
          <w:rFonts w:ascii="Times New Roman" w:hAnsi="Times New Roman" w:cs="Times New Roman"/>
          <w:sz w:val="24"/>
          <w:szCs w:val="24"/>
        </w:rPr>
        <w:t xml:space="preserve">), equivalent to -11, 17% of </w:t>
      </w:r>
      <w:r w:rsidR="00DB122A">
        <w:rPr>
          <w:rFonts w:ascii="Times New Roman" w:hAnsi="Times New Roman" w:cs="Times New Roman"/>
          <w:sz w:val="24"/>
          <w:szCs w:val="24"/>
        </w:rPr>
        <w:t>CP</w:t>
      </w:r>
      <w:r w:rsidR="00DB122A" w:rsidRPr="00DB122A">
        <w:rPr>
          <w:rFonts w:ascii="Times New Roman" w:hAnsi="Times New Roman" w:cs="Times New Roman"/>
          <w:sz w:val="24"/>
          <w:szCs w:val="24"/>
        </w:rPr>
        <w:t xml:space="preserve">. WEP was greater than </w:t>
      </w:r>
      <w:r w:rsidR="00DB122A" w:rsidRPr="00DB122A">
        <w:rPr>
          <w:rFonts w:ascii="Times New Roman" w:hAnsi="Times New Roman" w:cs="Times New Roman"/>
          <w:i/>
          <w:sz w:val="24"/>
          <w:szCs w:val="24"/>
        </w:rPr>
        <w:t>W</w:t>
      </w:r>
      <w:r w:rsidR="00DB122A" w:rsidRPr="00DB122A">
        <w:rPr>
          <w:rFonts w:ascii="Times New Roman" w:hAnsi="Times New Roman" w:cs="Times New Roman"/>
          <w:sz w:val="24"/>
          <w:szCs w:val="24"/>
        </w:rPr>
        <w:t>’ (</w:t>
      </w:r>
      <w:r w:rsidR="00DB122A" w:rsidRPr="00FE752F">
        <w:rPr>
          <w:rFonts w:ascii="Times New Roman" w:hAnsi="Times New Roman" w:cs="Times New Roman"/>
          <w:i/>
          <w:sz w:val="24"/>
          <w:szCs w:val="24"/>
        </w:rPr>
        <w:t xml:space="preserve">P </w:t>
      </w:r>
      <w:r w:rsidR="00DB122A" w:rsidRPr="00DB122A">
        <w:rPr>
          <w:rFonts w:ascii="Times New Roman" w:hAnsi="Times New Roman" w:cs="Times New Roman"/>
          <w:sz w:val="24"/>
          <w:szCs w:val="24"/>
        </w:rPr>
        <w:t xml:space="preserve">= 0.031, mean bias -4.6 kJ), with a CV between measures of 29 ± 14% (Figure </w:t>
      </w:r>
      <w:r w:rsidR="00DB122A">
        <w:rPr>
          <w:rFonts w:ascii="Times New Roman" w:hAnsi="Times New Roman" w:cs="Times New Roman"/>
          <w:sz w:val="24"/>
          <w:szCs w:val="24"/>
        </w:rPr>
        <w:t>3</w:t>
      </w:r>
      <w:r w:rsidR="00DB122A" w:rsidRPr="00DB122A">
        <w:rPr>
          <w:rFonts w:ascii="Times New Roman" w:hAnsi="Times New Roman" w:cs="Times New Roman"/>
          <w:sz w:val="24"/>
          <w:szCs w:val="24"/>
        </w:rPr>
        <w:t xml:space="preserve">). The </w:t>
      </w:r>
      <w:r w:rsidR="00DB122A">
        <w:rPr>
          <w:rFonts w:ascii="Times New Roman" w:hAnsi="Times New Roman" w:cs="Times New Roman"/>
          <w:sz w:val="24"/>
          <w:szCs w:val="24"/>
        </w:rPr>
        <w:t xml:space="preserve">95% </w:t>
      </w:r>
      <w:r w:rsidR="00DB122A" w:rsidRPr="00DB122A">
        <w:rPr>
          <w:rFonts w:ascii="Times New Roman" w:hAnsi="Times New Roman" w:cs="Times New Roman"/>
          <w:sz w:val="24"/>
          <w:szCs w:val="24"/>
        </w:rPr>
        <w:t xml:space="preserve">LoA between the two measures was -12.9, 4.4 kJ, equivalent to -120.7, 41.8% of </w:t>
      </w:r>
      <w:r w:rsidR="00DB122A" w:rsidRPr="00DB122A">
        <w:rPr>
          <w:rFonts w:ascii="Times New Roman" w:hAnsi="Times New Roman" w:cs="Times New Roman"/>
          <w:i/>
          <w:sz w:val="24"/>
          <w:szCs w:val="24"/>
        </w:rPr>
        <w:t>W</w:t>
      </w:r>
      <w:r w:rsidR="00DB122A" w:rsidRPr="00DB122A">
        <w:rPr>
          <w:rFonts w:ascii="Times New Roman" w:hAnsi="Times New Roman" w:cs="Times New Roman"/>
          <w:sz w:val="24"/>
          <w:szCs w:val="24"/>
        </w:rPr>
        <w:t>’.</w:t>
      </w:r>
    </w:p>
    <w:p w14:paraId="42ED70B1" w14:textId="6DFAFE23" w:rsidR="00DB122A" w:rsidRPr="00DB122A" w:rsidRDefault="00DB122A" w:rsidP="00DB122A">
      <w:pPr>
        <w:spacing w:line="480" w:lineRule="auto"/>
        <w:jc w:val="both"/>
        <w:rPr>
          <w:rFonts w:ascii="Times New Roman" w:hAnsi="Times New Roman" w:cs="Times New Roman"/>
          <w:b/>
          <w:sz w:val="24"/>
          <w:szCs w:val="24"/>
        </w:rPr>
      </w:pPr>
      <w:r w:rsidRPr="00DB122A">
        <w:rPr>
          <w:rFonts w:ascii="Times New Roman" w:hAnsi="Times New Roman" w:cs="Times New Roman"/>
          <w:b/>
          <w:sz w:val="24"/>
          <w:szCs w:val="24"/>
        </w:rPr>
        <w:t>DISCUSSION</w:t>
      </w:r>
    </w:p>
    <w:p w14:paraId="2C1018C2" w14:textId="5CBDB297" w:rsidR="00372A95" w:rsidRDefault="007F7FCF" w:rsidP="00372A95">
      <w:pPr>
        <w:spacing w:line="480" w:lineRule="auto"/>
        <w:jc w:val="both"/>
        <w:rPr>
          <w:rFonts w:ascii="Times New Roman" w:hAnsi="Times New Roman" w:cs="Times New Roman"/>
          <w:sz w:val="24"/>
          <w:szCs w:val="24"/>
        </w:rPr>
      </w:pPr>
      <w:r w:rsidRPr="007F7FCF">
        <w:rPr>
          <w:rFonts w:ascii="Times New Roman" w:hAnsi="Times New Roman" w:cs="Times New Roman"/>
          <w:sz w:val="24"/>
          <w:szCs w:val="24"/>
        </w:rPr>
        <w:lastRenderedPageBreak/>
        <w:t xml:space="preserve">The present study </w:t>
      </w:r>
      <w:r w:rsidR="00AD758A">
        <w:rPr>
          <w:rFonts w:ascii="Times New Roman" w:hAnsi="Times New Roman" w:cs="Times New Roman"/>
          <w:sz w:val="24"/>
          <w:szCs w:val="24"/>
        </w:rPr>
        <w:t>determined</w:t>
      </w:r>
      <w:r w:rsidRPr="007F7FCF">
        <w:rPr>
          <w:rFonts w:ascii="Times New Roman" w:hAnsi="Times New Roman" w:cs="Times New Roman"/>
          <w:sz w:val="24"/>
          <w:szCs w:val="24"/>
        </w:rPr>
        <w:t xml:space="preserve"> whether a contiguous ramp all-out </w:t>
      </w:r>
      <w:r w:rsidR="00A9507B">
        <w:rPr>
          <w:rFonts w:ascii="Times New Roman" w:hAnsi="Times New Roman" w:cs="Times New Roman"/>
          <w:sz w:val="24"/>
          <w:szCs w:val="24"/>
        </w:rPr>
        <w:t xml:space="preserve">exercise </w:t>
      </w:r>
      <w:r w:rsidRPr="007F7FCF">
        <w:rPr>
          <w:rFonts w:ascii="Times New Roman" w:hAnsi="Times New Roman" w:cs="Times New Roman"/>
          <w:sz w:val="24"/>
          <w:szCs w:val="24"/>
        </w:rPr>
        <w:t xml:space="preserve">test </w:t>
      </w:r>
      <w:r w:rsidR="00AD758A">
        <w:rPr>
          <w:rFonts w:ascii="Times New Roman" w:hAnsi="Times New Roman" w:cs="Times New Roman"/>
          <w:sz w:val="24"/>
          <w:szCs w:val="24"/>
        </w:rPr>
        <w:t>could</w:t>
      </w:r>
      <w:r w:rsidRPr="007F7FCF">
        <w:rPr>
          <w:rFonts w:ascii="Times New Roman" w:hAnsi="Times New Roman" w:cs="Times New Roman"/>
          <w:sz w:val="24"/>
          <w:szCs w:val="24"/>
        </w:rPr>
        <w:t xml:space="preserve"> determine </w:t>
      </w:r>
      <w:r>
        <w:rPr>
          <w:rFonts w:ascii="Times New Roman" w:hAnsi="Times New Roman" w:cs="Times New Roman"/>
          <w:sz w:val="24"/>
          <w:szCs w:val="24"/>
        </w:rPr>
        <w:t xml:space="preserve">CP and </w:t>
      </w:r>
      <w:r w:rsidRPr="007F7FCF">
        <w:rPr>
          <w:rFonts w:ascii="Times New Roman" w:hAnsi="Times New Roman" w:cs="Times New Roman"/>
          <w:i/>
          <w:sz w:val="24"/>
          <w:szCs w:val="24"/>
        </w:rPr>
        <w:t>W</w:t>
      </w:r>
      <w:r>
        <w:rPr>
          <w:rFonts w:ascii="Times New Roman" w:hAnsi="Times New Roman" w:cs="Times New Roman"/>
          <w:sz w:val="24"/>
          <w:szCs w:val="24"/>
        </w:rPr>
        <w:t xml:space="preserve">’ </w:t>
      </w:r>
      <w:r w:rsidRPr="007F7FCF">
        <w:rPr>
          <w:rFonts w:ascii="Times New Roman" w:hAnsi="Times New Roman" w:cs="Times New Roman"/>
          <w:sz w:val="24"/>
          <w:szCs w:val="24"/>
        </w:rPr>
        <w:t xml:space="preserve">in a single laboratory visit during both upright and supine cycle exercise. The findings of the present </w:t>
      </w:r>
      <w:r>
        <w:rPr>
          <w:rFonts w:ascii="Times New Roman" w:hAnsi="Times New Roman" w:cs="Times New Roman"/>
          <w:sz w:val="24"/>
          <w:szCs w:val="24"/>
        </w:rPr>
        <w:t>study show</w:t>
      </w:r>
      <w:r w:rsidRPr="007F7FCF">
        <w:rPr>
          <w:rFonts w:ascii="Times New Roman" w:hAnsi="Times New Roman" w:cs="Times New Roman"/>
          <w:sz w:val="24"/>
          <w:szCs w:val="24"/>
        </w:rPr>
        <w:t xml:space="preserve"> that </w:t>
      </w:r>
      <w:r>
        <w:rPr>
          <w:rFonts w:ascii="Times New Roman" w:hAnsi="Times New Roman" w:cs="Times New Roman"/>
          <w:sz w:val="24"/>
          <w:szCs w:val="24"/>
        </w:rPr>
        <w:t>CP</w:t>
      </w:r>
      <w:r w:rsidRPr="007F7FCF">
        <w:rPr>
          <w:rFonts w:ascii="Times New Roman" w:hAnsi="Times New Roman" w:cs="Times New Roman"/>
          <w:sz w:val="24"/>
          <w:szCs w:val="24"/>
        </w:rPr>
        <w:t xml:space="preserve"> </w:t>
      </w:r>
      <w:r w:rsidR="00A9507B">
        <w:rPr>
          <w:rFonts w:ascii="Times New Roman" w:hAnsi="Times New Roman" w:cs="Times New Roman"/>
          <w:sz w:val="24"/>
          <w:szCs w:val="24"/>
        </w:rPr>
        <w:t xml:space="preserve">conventionally estimated from a series of severe intensity prediction trials </w:t>
      </w:r>
      <w:r w:rsidRPr="007F7FCF">
        <w:rPr>
          <w:rFonts w:ascii="Times New Roman" w:hAnsi="Times New Roman" w:cs="Times New Roman"/>
          <w:sz w:val="24"/>
          <w:szCs w:val="24"/>
        </w:rPr>
        <w:t>was not different from</w:t>
      </w:r>
      <w:r w:rsidR="0076393C">
        <w:rPr>
          <w:rFonts w:ascii="Times New Roman" w:hAnsi="Times New Roman" w:cs="Times New Roman"/>
          <w:sz w:val="24"/>
          <w:szCs w:val="24"/>
        </w:rPr>
        <w:t>,</w:t>
      </w:r>
      <w:r w:rsidRPr="007F7FCF">
        <w:rPr>
          <w:rFonts w:ascii="Times New Roman" w:hAnsi="Times New Roman" w:cs="Times New Roman"/>
          <w:sz w:val="24"/>
          <w:szCs w:val="24"/>
        </w:rPr>
        <w:t xml:space="preserve"> and</w:t>
      </w:r>
      <w:r w:rsidR="0076393C">
        <w:rPr>
          <w:rFonts w:ascii="Times New Roman" w:hAnsi="Times New Roman" w:cs="Times New Roman"/>
          <w:sz w:val="24"/>
          <w:szCs w:val="24"/>
        </w:rPr>
        <w:t xml:space="preserve"> </w:t>
      </w:r>
      <w:r w:rsidRPr="007F7FCF">
        <w:rPr>
          <w:rFonts w:ascii="Times New Roman" w:hAnsi="Times New Roman" w:cs="Times New Roman"/>
          <w:sz w:val="24"/>
          <w:szCs w:val="24"/>
        </w:rPr>
        <w:t>highly correlated with the EP from the contiguous ramp</w:t>
      </w:r>
      <w:r w:rsidR="00A9507B">
        <w:rPr>
          <w:rFonts w:ascii="Times New Roman" w:hAnsi="Times New Roman" w:cs="Times New Roman"/>
          <w:sz w:val="24"/>
          <w:szCs w:val="24"/>
        </w:rPr>
        <w:t xml:space="preserve"> </w:t>
      </w:r>
      <w:r w:rsidRPr="007F7FCF">
        <w:rPr>
          <w:rFonts w:ascii="Times New Roman" w:hAnsi="Times New Roman" w:cs="Times New Roman"/>
          <w:sz w:val="24"/>
          <w:szCs w:val="24"/>
        </w:rPr>
        <w:t xml:space="preserve">all-out </w:t>
      </w:r>
      <w:r w:rsidR="00A9507B">
        <w:rPr>
          <w:rFonts w:ascii="Times New Roman" w:hAnsi="Times New Roman" w:cs="Times New Roman"/>
          <w:sz w:val="24"/>
          <w:szCs w:val="24"/>
        </w:rPr>
        <w:t xml:space="preserve">exercise </w:t>
      </w:r>
      <w:r w:rsidRPr="007F7FCF">
        <w:rPr>
          <w:rFonts w:ascii="Times New Roman" w:hAnsi="Times New Roman" w:cs="Times New Roman"/>
          <w:sz w:val="24"/>
          <w:szCs w:val="24"/>
        </w:rPr>
        <w:t>test during both modes of exercise</w:t>
      </w:r>
      <w:r>
        <w:rPr>
          <w:rFonts w:ascii="Times New Roman" w:hAnsi="Times New Roman" w:cs="Times New Roman"/>
          <w:sz w:val="24"/>
          <w:szCs w:val="24"/>
        </w:rPr>
        <w:t>, suggesting that the ramp all-out test may be used to determine CP in a single visit</w:t>
      </w:r>
      <w:r w:rsidRPr="007F7FCF">
        <w:rPr>
          <w:rFonts w:ascii="Times New Roman" w:hAnsi="Times New Roman" w:cs="Times New Roman"/>
          <w:sz w:val="24"/>
          <w:szCs w:val="24"/>
        </w:rPr>
        <w:t xml:space="preserve">. </w:t>
      </w:r>
      <w:r>
        <w:rPr>
          <w:rFonts w:ascii="Times New Roman" w:hAnsi="Times New Roman" w:cs="Times New Roman"/>
          <w:sz w:val="24"/>
          <w:szCs w:val="24"/>
        </w:rPr>
        <w:t xml:space="preserve">However, WEP was significantly different from </w:t>
      </w:r>
      <w:r w:rsidRPr="007F7FCF">
        <w:rPr>
          <w:rFonts w:ascii="Times New Roman" w:hAnsi="Times New Roman" w:cs="Times New Roman"/>
          <w:i/>
          <w:sz w:val="24"/>
          <w:szCs w:val="24"/>
        </w:rPr>
        <w:t>W</w:t>
      </w:r>
      <w:r>
        <w:rPr>
          <w:rFonts w:ascii="Times New Roman" w:hAnsi="Times New Roman" w:cs="Times New Roman"/>
          <w:sz w:val="24"/>
          <w:szCs w:val="24"/>
        </w:rPr>
        <w:t>’ during both modes of exercise</w:t>
      </w:r>
      <w:r w:rsidR="00A9507B">
        <w:rPr>
          <w:rFonts w:ascii="Times New Roman" w:hAnsi="Times New Roman" w:cs="Times New Roman"/>
          <w:sz w:val="24"/>
          <w:szCs w:val="24"/>
        </w:rPr>
        <w:t>. This</w:t>
      </w:r>
      <w:r>
        <w:rPr>
          <w:rFonts w:ascii="Times New Roman" w:hAnsi="Times New Roman" w:cs="Times New Roman"/>
          <w:sz w:val="24"/>
          <w:szCs w:val="24"/>
        </w:rPr>
        <w:t xml:space="preserve"> suggest</w:t>
      </w:r>
      <w:r w:rsidR="00A9507B">
        <w:rPr>
          <w:rFonts w:ascii="Times New Roman" w:hAnsi="Times New Roman" w:cs="Times New Roman"/>
          <w:sz w:val="24"/>
          <w:szCs w:val="24"/>
        </w:rPr>
        <w:t>s</w:t>
      </w:r>
      <w:r>
        <w:rPr>
          <w:rFonts w:ascii="Times New Roman" w:hAnsi="Times New Roman" w:cs="Times New Roman"/>
          <w:sz w:val="24"/>
          <w:szCs w:val="24"/>
        </w:rPr>
        <w:t xml:space="preserve"> that the ramp all-out exercise test is not appropriate for characterising </w:t>
      </w:r>
      <w:r w:rsidRPr="007F7FCF">
        <w:rPr>
          <w:rFonts w:ascii="Times New Roman" w:hAnsi="Times New Roman" w:cs="Times New Roman"/>
          <w:i/>
          <w:sz w:val="24"/>
          <w:szCs w:val="24"/>
        </w:rPr>
        <w:t>W</w:t>
      </w:r>
      <w:r>
        <w:rPr>
          <w:rFonts w:ascii="Times New Roman" w:hAnsi="Times New Roman" w:cs="Times New Roman"/>
          <w:sz w:val="24"/>
          <w:szCs w:val="24"/>
        </w:rPr>
        <w:t xml:space="preserve">’, and thus, for instance, </w:t>
      </w:r>
      <w:r w:rsidR="00D234AB">
        <w:rPr>
          <w:rFonts w:ascii="Times New Roman" w:hAnsi="Times New Roman" w:cs="Times New Roman"/>
          <w:sz w:val="24"/>
          <w:szCs w:val="24"/>
        </w:rPr>
        <w:t>predicting endurance performance of 2 – 20 minutes duration</w:t>
      </w:r>
      <w:r>
        <w:rPr>
          <w:rFonts w:ascii="Times New Roman" w:hAnsi="Times New Roman" w:cs="Times New Roman"/>
          <w:sz w:val="24"/>
          <w:szCs w:val="24"/>
        </w:rPr>
        <w:t xml:space="preserve">. Furthermore, the wide 95% LoA </w:t>
      </w:r>
      <w:r w:rsidR="005F6D31">
        <w:rPr>
          <w:rFonts w:ascii="Times New Roman" w:hAnsi="Times New Roman" w:cs="Times New Roman"/>
          <w:sz w:val="24"/>
          <w:szCs w:val="24"/>
        </w:rPr>
        <w:t xml:space="preserve">(i.e. </w:t>
      </w:r>
      <w:r w:rsidR="005F6D31" w:rsidRPr="00441877">
        <w:rPr>
          <w:rFonts w:ascii="Times New Roman" w:hAnsi="Times New Roman" w:cs="Times New Roman"/>
          <w:sz w:val="24"/>
          <w:szCs w:val="24"/>
        </w:rPr>
        <w:t xml:space="preserve">-14, 9% of </w:t>
      </w:r>
      <w:r w:rsidR="005F6D31">
        <w:rPr>
          <w:rFonts w:ascii="Times New Roman" w:hAnsi="Times New Roman" w:cs="Times New Roman"/>
          <w:sz w:val="24"/>
          <w:szCs w:val="24"/>
        </w:rPr>
        <w:t xml:space="preserve">CP for upright, and </w:t>
      </w:r>
      <w:r w:rsidR="005F6D31" w:rsidRPr="00DB122A">
        <w:rPr>
          <w:rFonts w:ascii="Times New Roman" w:hAnsi="Times New Roman" w:cs="Times New Roman"/>
          <w:sz w:val="24"/>
          <w:szCs w:val="24"/>
        </w:rPr>
        <w:t xml:space="preserve">-11, 17% of </w:t>
      </w:r>
      <w:r w:rsidR="005F6D31">
        <w:rPr>
          <w:rFonts w:ascii="Times New Roman" w:hAnsi="Times New Roman" w:cs="Times New Roman"/>
          <w:sz w:val="24"/>
          <w:szCs w:val="24"/>
        </w:rPr>
        <w:t xml:space="preserve">CP for supine exercise) </w:t>
      </w:r>
      <w:r>
        <w:rPr>
          <w:rFonts w:ascii="Times New Roman" w:hAnsi="Times New Roman" w:cs="Times New Roman"/>
          <w:sz w:val="24"/>
          <w:szCs w:val="24"/>
        </w:rPr>
        <w:t xml:space="preserve">between CP and EP suggest that the two parameters should not be used interchangeably. </w:t>
      </w:r>
    </w:p>
    <w:p w14:paraId="073655A9" w14:textId="1267C84A" w:rsidR="007F7FCF" w:rsidRDefault="007F7FCF" w:rsidP="007A37E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urgatroyd et al. </w:t>
      </w:r>
      <w:r w:rsidRPr="007F7FCF">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1k4vfheU","properties":{"formattedCitation":"(Murgatroyd et al. 2014)","plainCitation":"(Murgatroyd et al. 2014)","dontUpdate":true,"noteIndex":0},"citationItems":[{"id":775,"uris":["http://zotero.org/users/5056530/items/D9BPPKCB"],"uri":["http://zotero.org/users/5056530/items/D9BPPKCB"],"itemData":{"id":775,"type":"article-journal","abstract":"PURPOSE: The lactate threshold (LT), critical power (CP) and maximum oxygen uptake (VO₂max) together partition exercise intensity domains by their common physiological, biochemical and perceptual response characteristics. CP is the greatest power output attainable immediately following intolerance at VO₂peak, and the asymptote of 3 min all-out exercise. Thus we reasoned that a maximal 'sprint' immediately following standard ramp-incremental exercise would allow characterisation of the three aerobic indices in a single test.\nMETHODS: Ten healthy men (23 ± 3 year, mean ± SD) performed 9 cycle-ergometry tests on different days: (A) two ramp-incremental tests to intolerance (20 W min(-1)), immediately followed by a 3 min maximal, variable-power effort ramp-sprint test (RST) for LT, VO₂peak and sprint-phase power (SP) determination; (B) four constant-power tests for CP and VO₂max determination; (C) constant-power tests at 10 W below LT, and 10 W below and above SP to verify intensity domain characterisation. Capillary [lactate] and breath-by-breath VO₂ were measured.\nRESULTS: Reproducibility of LT, SP and VO₂max measurements between RST repeats was within 5% or less (r ≥ 0.991, p &lt; 0.001). CP (257 ± 46 W) was not different (p = 0.72) from SP (258 ± 42 W). Exercise 10 W below LT and SP resulted in steady state VO₂ and [lactate]. VO₂max (4.0 ± 0.6 L min(-1)), peak [lactate] (11 ± 2 mM) and intolerance were reached 19 ± 5 min into exercise at 10 W above SP.\nCONCLUSIONS: These data suggest that the key indices of aerobic function may be accurately and reliably estimated during a single exercise test. This test may provide a basis for simplifying assessment and prescription of exercise training and experimental interventions.","container-title":"European Journal of Applied Physiology","DOI":"10.1007/s00421-014-2908-8","ISSN":"1439-6327","issue":"9","journalAbbreviation":"Eur. J. Appl. Physiol.","language":"eng","note":"PMID: 24888425","page":"1863-1874","source":"PubMed","title":"A 'ramp-sprint' protocol to characterise indices of aerobic function and exercise intensity domains in a single laboratory test","volume":"114","author":[{"family":"Murgatroyd","given":"Scott R."},{"family":"Wylde","given":"Lindsey A."},{"family":"Cannon","given":"Daniel T."},{"family":"Ward","given":"Susan A."},{"family":"Rossiter","given":"Harry B."}],"issued":{"date-parts":[["2014",9]]}}}],"schema":"https://github.com/citation-style-language/schema/raw/master/csl-citation.json"} </w:instrText>
      </w:r>
      <w:r w:rsidRPr="007F7FCF">
        <w:rPr>
          <w:rFonts w:ascii="Times New Roman" w:hAnsi="Times New Roman" w:cs="Times New Roman"/>
          <w:sz w:val="24"/>
          <w:szCs w:val="24"/>
        </w:rPr>
        <w:fldChar w:fldCharType="separate"/>
      </w:r>
      <w:r w:rsidR="00A732C5">
        <w:rPr>
          <w:rFonts w:ascii="Times New Roman" w:hAnsi="Times New Roman" w:cs="Times New Roman"/>
          <w:sz w:val="24"/>
        </w:rPr>
        <w:t>(</w:t>
      </w:r>
      <w:r w:rsidR="00A732C5" w:rsidRPr="00A732C5">
        <w:rPr>
          <w:rFonts w:ascii="Times New Roman" w:hAnsi="Times New Roman" w:cs="Times New Roman"/>
          <w:sz w:val="24"/>
        </w:rPr>
        <w:t>2014)</w:t>
      </w:r>
      <w:r w:rsidRPr="007F7FCF">
        <w:rPr>
          <w:rFonts w:ascii="Times New Roman" w:hAnsi="Times New Roman" w:cs="Times New Roman"/>
          <w:sz w:val="24"/>
          <w:szCs w:val="24"/>
        </w:rPr>
        <w:fldChar w:fldCharType="end"/>
      </w:r>
      <w:r w:rsidRPr="007F7FCF">
        <w:rPr>
          <w:rFonts w:ascii="Times New Roman" w:hAnsi="Times New Roman" w:cs="Times New Roman"/>
          <w:sz w:val="24"/>
          <w:szCs w:val="24"/>
        </w:rPr>
        <w:t xml:space="preserve"> designed and validated the contiguous ramp all-out test utilised in the present study to enable the precise characterisation</w:t>
      </w:r>
      <w:r>
        <w:rPr>
          <w:rFonts w:ascii="Times New Roman" w:hAnsi="Times New Roman" w:cs="Times New Roman"/>
          <w:sz w:val="24"/>
          <w:szCs w:val="24"/>
        </w:rPr>
        <w:t xml:space="preserve"> of the power-duration relationship in a single test. </w:t>
      </w:r>
      <w:r w:rsidR="00DC3F57" w:rsidRPr="00DC3F57">
        <w:rPr>
          <w:rFonts w:ascii="Times New Roman" w:hAnsi="Times New Roman" w:cs="Times New Roman"/>
          <w:sz w:val="24"/>
          <w:szCs w:val="24"/>
        </w:rPr>
        <w:t xml:space="preserve">These authors demonstrated close agreement with </w:t>
      </w:r>
      <w:r w:rsidR="00DC3F57">
        <w:rPr>
          <w:rFonts w:ascii="Times New Roman" w:hAnsi="Times New Roman" w:cs="Times New Roman"/>
          <w:sz w:val="24"/>
          <w:szCs w:val="24"/>
        </w:rPr>
        <w:t>CP</w:t>
      </w:r>
      <w:r w:rsidR="00DC3F57" w:rsidRPr="00DC3F57">
        <w:rPr>
          <w:rFonts w:ascii="Times New Roman" w:hAnsi="Times New Roman" w:cs="Times New Roman"/>
          <w:sz w:val="24"/>
          <w:szCs w:val="24"/>
        </w:rPr>
        <w:t xml:space="preserve"> determined via gold-standard procedures: EP and </w:t>
      </w:r>
      <w:r w:rsidR="00DC3F57">
        <w:rPr>
          <w:rFonts w:ascii="Times New Roman" w:hAnsi="Times New Roman" w:cs="Times New Roman"/>
          <w:sz w:val="24"/>
          <w:szCs w:val="24"/>
        </w:rPr>
        <w:t>CP</w:t>
      </w:r>
      <w:r w:rsidR="00DC3F57" w:rsidRPr="00DC3F57">
        <w:rPr>
          <w:rFonts w:ascii="Times New Roman" w:hAnsi="Times New Roman" w:cs="Times New Roman"/>
          <w:sz w:val="24"/>
          <w:szCs w:val="24"/>
        </w:rPr>
        <w:t xml:space="preserve"> were not significantly different, and the 95% LoA between the two measures were ± </w:t>
      </w:r>
      <w:r w:rsidR="001C3C59">
        <w:rPr>
          <w:rFonts w:ascii="Times New Roman" w:hAnsi="Times New Roman" w:cs="Times New Roman"/>
          <w:sz w:val="24"/>
          <w:szCs w:val="24"/>
        </w:rPr>
        <w:t>6</w:t>
      </w:r>
      <w:r w:rsidR="00DC3F57" w:rsidRPr="00DC3F57">
        <w:rPr>
          <w:rFonts w:ascii="Times New Roman" w:hAnsi="Times New Roman" w:cs="Times New Roman"/>
          <w:sz w:val="24"/>
          <w:szCs w:val="24"/>
        </w:rPr>
        <w:t xml:space="preserve">% of </w:t>
      </w:r>
      <w:r w:rsidR="00DC3F57">
        <w:rPr>
          <w:rFonts w:ascii="Times New Roman" w:hAnsi="Times New Roman" w:cs="Times New Roman"/>
          <w:sz w:val="24"/>
          <w:szCs w:val="24"/>
        </w:rPr>
        <w:t>CP</w:t>
      </w:r>
      <w:r w:rsidR="00DC3F57" w:rsidRPr="00DC3F57">
        <w:rPr>
          <w:rFonts w:ascii="Times New Roman" w:hAnsi="Times New Roman" w:cs="Times New Roman"/>
          <w:sz w:val="24"/>
          <w:szCs w:val="24"/>
        </w:rPr>
        <w:t xml:space="preserve">. </w:t>
      </w:r>
      <w:r w:rsidR="00DC3F57">
        <w:rPr>
          <w:rFonts w:ascii="Times New Roman" w:hAnsi="Times New Roman" w:cs="Times New Roman"/>
          <w:sz w:val="24"/>
          <w:szCs w:val="24"/>
        </w:rPr>
        <w:t>During</w:t>
      </w:r>
      <w:r w:rsidR="00DC3F57" w:rsidRPr="00DC3F57">
        <w:rPr>
          <w:rFonts w:ascii="Times New Roman" w:hAnsi="Times New Roman" w:cs="Times New Roman"/>
          <w:sz w:val="24"/>
          <w:szCs w:val="24"/>
        </w:rPr>
        <w:t xml:space="preserve"> exercise 10 W below EP</w:t>
      </w:r>
      <w:r w:rsidR="00A9507B">
        <w:rPr>
          <w:rFonts w:ascii="Times New Roman" w:hAnsi="Times New Roman" w:cs="Times New Roman"/>
          <w:sz w:val="24"/>
          <w:szCs w:val="24"/>
        </w:rPr>
        <w:t xml:space="preserve"> in validation trials</w:t>
      </w:r>
      <w:r w:rsidR="00DC3F57" w:rsidRPr="00DC3F57">
        <w:rPr>
          <w:rFonts w:ascii="Times New Roman" w:hAnsi="Times New Roman" w:cs="Times New Roman"/>
          <w:sz w:val="24"/>
          <w:szCs w:val="24"/>
        </w:rPr>
        <w:t xml:space="preserve">, all participants were able to complete 30 minutes of cycling and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DC3F57" w:rsidRPr="00DC3F57">
        <w:rPr>
          <w:rFonts w:ascii="Times New Roman" w:hAnsi="Times New Roman" w:cs="Times New Roman"/>
          <w:sz w:val="24"/>
          <w:szCs w:val="24"/>
        </w:rPr>
        <w:t>O</w:t>
      </w:r>
      <w:r w:rsidR="00DC3F57" w:rsidRPr="00DC3F57">
        <w:rPr>
          <w:rFonts w:ascii="Times New Roman" w:hAnsi="Times New Roman" w:cs="Times New Roman"/>
          <w:sz w:val="24"/>
          <w:szCs w:val="24"/>
          <w:vertAlign w:val="subscript"/>
        </w:rPr>
        <w:t xml:space="preserve">2 </w:t>
      </w:r>
      <w:r w:rsidR="00DC3F57" w:rsidRPr="00DC3F57">
        <w:rPr>
          <w:rFonts w:ascii="Times New Roman" w:hAnsi="Times New Roman" w:cs="Times New Roman"/>
          <w:sz w:val="24"/>
          <w:szCs w:val="24"/>
        </w:rPr>
        <w:t>attained a delayed steady</w:t>
      </w:r>
      <w:r w:rsidR="00DC3F57">
        <w:rPr>
          <w:rFonts w:ascii="Times New Roman" w:hAnsi="Times New Roman" w:cs="Times New Roman"/>
          <w:sz w:val="24"/>
          <w:szCs w:val="24"/>
        </w:rPr>
        <w:t>-</w:t>
      </w:r>
      <w:r w:rsidR="00DC3F57" w:rsidRPr="00DC3F57">
        <w:rPr>
          <w:rFonts w:ascii="Times New Roman" w:hAnsi="Times New Roman" w:cs="Times New Roman"/>
          <w:sz w:val="24"/>
          <w:szCs w:val="24"/>
        </w:rPr>
        <w:t xml:space="preserve">state, whereas during exercise 10 W above EP, participants attained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DC3F57" w:rsidRPr="00DC3F57">
        <w:rPr>
          <w:rFonts w:ascii="Times New Roman" w:hAnsi="Times New Roman" w:cs="Times New Roman"/>
          <w:sz w:val="24"/>
          <w:szCs w:val="24"/>
        </w:rPr>
        <w:t>O</w:t>
      </w:r>
      <w:r w:rsidR="00DC3F57" w:rsidRPr="00DC3F57">
        <w:rPr>
          <w:rFonts w:ascii="Times New Roman" w:hAnsi="Times New Roman" w:cs="Times New Roman"/>
          <w:sz w:val="24"/>
          <w:szCs w:val="24"/>
          <w:vertAlign w:val="subscript"/>
        </w:rPr>
        <w:t xml:space="preserve">2 </w:t>
      </w:r>
      <w:r w:rsidR="00DC3F57" w:rsidRPr="00DC3F57">
        <w:rPr>
          <w:rFonts w:ascii="Times New Roman" w:hAnsi="Times New Roman" w:cs="Times New Roman"/>
          <w:sz w:val="24"/>
          <w:szCs w:val="24"/>
        </w:rPr>
        <w:t xml:space="preserve">max </w:t>
      </w:r>
      <w:r w:rsidR="00DC3F57">
        <w:rPr>
          <w:rFonts w:ascii="Times New Roman" w:hAnsi="Times New Roman" w:cs="Times New Roman"/>
          <w:sz w:val="24"/>
          <w:szCs w:val="24"/>
        </w:rPr>
        <w:t>and task failure occurred within</w:t>
      </w:r>
      <w:r w:rsidR="00DC3F57" w:rsidRPr="00DC3F57">
        <w:rPr>
          <w:rFonts w:ascii="Times New Roman" w:hAnsi="Times New Roman" w:cs="Times New Roman"/>
          <w:sz w:val="24"/>
          <w:szCs w:val="24"/>
        </w:rPr>
        <w:t xml:space="preserve"> ~19 minutes</w:t>
      </w:r>
      <w:r w:rsidR="00A9507B">
        <w:rPr>
          <w:rFonts w:ascii="Times New Roman" w:hAnsi="Times New Roman" w:cs="Times New Roman"/>
          <w:sz w:val="24"/>
          <w:szCs w:val="24"/>
        </w:rPr>
        <w:t xml:space="preserve"> </w:t>
      </w:r>
      <w:r w:rsidR="00A9507B" w:rsidRPr="007F7FCF">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4PglVat8","properties":{"formattedCitation":"(Murgatroyd et al. 2014)","plainCitation":"(Murgatroyd et al. 2014)","noteIndex":0},"citationItems":[{"id":775,"uris":["http://zotero.org/users/5056530/items/D9BPPKCB"],"uri":["http://zotero.org/users/5056530/items/D9BPPKCB"],"itemData":{"id":775,"type":"article-journal","abstract":"PURPOSE: The lactate threshold (LT), critical power (CP) and maximum oxygen uptake (VO₂max) together partition exercise intensity domains by their common physiological, biochemical and perceptual response characteristics. CP is the greatest power output attainable immediately following intolerance at VO₂peak, and the asymptote of 3 min all-out exercise. Thus we reasoned that a maximal 'sprint' immediately following standard ramp-incremental exercise would allow characterisation of the three aerobic indices in a single test.\nMETHODS: Ten healthy men (23 ± 3 year, mean ± SD) performed 9 cycle-ergometry tests on different days: (A) two ramp-incremental tests to intolerance (20 W min(-1)), immediately followed by a 3 min maximal, variable-power effort ramp-sprint test (RST) for LT, VO₂peak and sprint-phase power (SP) determination; (B) four constant-power tests for CP and VO₂max determination; (C) constant-power tests at 10 W below LT, and 10 W below and above SP to verify intensity domain characterisation. Capillary [lactate] and breath-by-breath VO₂ were measured.\nRESULTS: Reproducibility of LT, SP and VO₂max measurements between RST repeats was within 5% or less (r ≥ 0.991, p &lt; 0.001). CP (257 ± 46 W) was not different (p = 0.72) from SP (258 ± 42 W). Exercise 10 W below LT and SP resulted in steady state VO₂ and [lactate]. VO₂max (4.0 ± 0.6 L min(-1)), peak [lactate] (11 ± 2 mM) and intolerance were reached 19 ± 5 min into exercise at 10 W above SP.\nCONCLUSIONS: These data suggest that the key indices of aerobic function may be accurately and reliably estimated during a single exercise test. This test may provide a basis for simplifying assessment and prescription of exercise training and experimental interventions.","container-title":"European Journal of Applied Physiology","DOI":"10.1007/s00421-014-2908-8","ISSN":"1439-6327","issue":"9","journalAbbreviation":"Eur. J. Appl. Physiol.","language":"eng","note":"PMID: 24888425","page":"1863-1874","source":"PubMed","title":"A 'ramp-sprint' protocol to characterise indices of aerobic function and exercise intensity domains in a single laboratory test","volume":"114","author":[{"family":"Murgatroyd","given":"Scott R."},{"family":"Wylde","given":"Lindsey A."},{"family":"Cannon","given":"Daniel T."},{"family":"Ward","given":"Susan A."},{"family":"Rossiter","given":"Harry B."}],"issued":{"date-parts":[["2014",9]]}}}],"schema":"https://github.com/citation-style-language/schema/raw/master/csl-citation.json"} </w:instrText>
      </w:r>
      <w:r w:rsidR="00A9507B" w:rsidRPr="007F7FCF">
        <w:rPr>
          <w:rFonts w:ascii="Times New Roman" w:hAnsi="Times New Roman" w:cs="Times New Roman"/>
          <w:sz w:val="24"/>
          <w:szCs w:val="24"/>
        </w:rPr>
        <w:fldChar w:fldCharType="separate"/>
      </w:r>
      <w:r w:rsidR="00A732C5" w:rsidRPr="00A732C5">
        <w:rPr>
          <w:rFonts w:ascii="Times New Roman" w:hAnsi="Times New Roman" w:cs="Times New Roman"/>
          <w:sz w:val="24"/>
        </w:rPr>
        <w:t>(Murgatroyd et al. 2014)</w:t>
      </w:r>
      <w:r w:rsidR="00A9507B" w:rsidRPr="007F7FCF">
        <w:rPr>
          <w:rFonts w:ascii="Times New Roman" w:hAnsi="Times New Roman" w:cs="Times New Roman"/>
          <w:sz w:val="24"/>
          <w:szCs w:val="24"/>
        </w:rPr>
        <w:fldChar w:fldCharType="end"/>
      </w:r>
      <w:r w:rsidR="00DC3F57" w:rsidRPr="00DC3F57">
        <w:rPr>
          <w:rFonts w:ascii="Times New Roman" w:hAnsi="Times New Roman" w:cs="Times New Roman"/>
          <w:sz w:val="24"/>
          <w:szCs w:val="24"/>
        </w:rPr>
        <w:t>.</w:t>
      </w:r>
      <w:r w:rsidR="00DC3F57">
        <w:rPr>
          <w:rFonts w:ascii="Times New Roman" w:hAnsi="Times New Roman" w:cs="Times New Roman"/>
          <w:sz w:val="24"/>
          <w:szCs w:val="24"/>
        </w:rPr>
        <w:t xml:space="preserve"> The purpose of </w:t>
      </w:r>
      <w:r w:rsidR="00D234AB">
        <w:rPr>
          <w:rFonts w:ascii="Times New Roman" w:hAnsi="Times New Roman" w:cs="Times New Roman"/>
          <w:sz w:val="24"/>
          <w:szCs w:val="24"/>
        </w:rPr>
        <w:t xml:space="preserve">the present </w:t>
      </w:r>
      <w:r w:rsidR="00DC3F57">
        <w:rPr>
          <w:rFonts w:ascii="Times New Roman" w:hAnsi="Times New Roman" w:cs="Times New Roman"/>
          <w:sz w:val="24"/>
          <w:szCs w:val="24"/>
        </w:rPr>
        <w:t xml:space="preserve">study was therefore to independently validate these findings by determining whether EP could provide similarly precise estimates of CP during both upright and supine cycling. Our results are somewhat in agreement with those of Murgatroyd et al. </w:t>
      </w:r>
      <w:r w:rsidR="00DC3F57" w:rsidRPr="007F7FCF">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iNYBnWH9","properties":{"formattedCitation":"(Murgatroyd et al. 2014)","plainCitation":"(Murgatroyd et al. 2014)","dontUpdate":true,"noteIndex":0},"citationItems":[{"id":775,"uris":["http://zotero.org/users/5056530/items/D9BPPKCB"],"uri":["http://zotero.org/users/5056530/items/D9BPPKCB"],"itemData":{"id":775,"type":"article-journal","abstract":"PURPOSE: The lactate threshold (LT), critical power (CP) and maximum oxygen uptake (VO₂max) together partition exercise intensity domains by their common physiological, biochemical and perceptual response characteristics. CP is the greatest power output attainable immediately following intolerance at VO₂peak, and the asymptote of 3 min all-out exercise. Thus we reasoned that a maximal 'sprint' immediately following standard ramp-incremental exercise would allow characterisation of the three aerobic indices in a single test.\nMETHODS: Ten healthy men (23 ± 3 year, mean ± SD) performed 9 cycle-ergometry tests on different days: (A) two ramp-incremental tests to intolerance (20 W min(-1)), immediately followed by a 3 min maximal, variable-power effort ramp-sprint test (RST) for LT, VO₂peak and sprint-phase power (SP) determination; (B) four constant-power tests for CP and VO₂max determination; (C) constant-power tests at 10 W below LT, and 10 W below and above SP to verify intensity domain characterisation. Capillary [lactate] and breath-by-breath VO₂ were measured.\nRESULTS: Reproducibility of LT, SP and VO₂max measurements between RST repeats was within 5% or less (r ≥ 0.991, p &lt; 0.001). CP (257 ± 46 W) was not different (p = 0.72) from SP (258 ± 42 W). Exercise 10 W below LT and SP resulted in steady state VO₂ and [lactate]. VO₂max (4.0 ± 0.6 L min(-1)), peak [lactate] (11 ± 2 mM) and intolerance were reached 19 ± 5 min into exercise at 10 W above SP.\nCONCLUSIONS: These data suggest that the key indices of aerobic function may be accurately and reliably estimated during a single exercise test. This test may provide a basis for simplifying assessment and prescription of exercise training and experimental interventions.","container-title":"European Journal of Applied Physiology","DOI":"10.1007/s00421-014-2908-8","ISSN":"1439-6327","issue":"9","journalAbbreviation":"Eur. J. Appl. Physiol.","language":"eng","note":"PMID: 24888425","page":"1863-1874","source":"PubMed","title":"A 'ramp-sprint' protocol to characterise indices of aerobic function and exercise intensity domains in a single laboratory test","volume":"114","author":[{"family":"Murgatroyd","given":"Scott R."},{"family":"Wylde","given":"Lindsey A."},{"family":"Cannon","given":"Daniel T."},{"family":"Ward","given":"Susan A."},{"family":"Rossiter","given":"Harry B."}],"issued":{"date-parts":[["2014",9]]}}}],"schema":"https://github.com/citation-style-language/schema/raw/master/csl-citation.json"} </w:instrText>
      </w:r>
      <w:r w:rsidR="00DC3F57" w:rsidRPr="007F7FCF">
        <w:rPr>
          <w:rFonts w:ascii="Times New Roman" w:hAnsi="Times New Roman" w:cs="Times New Roman"/>
          <w:sz w:val="24"/>
          <w:szCs w:val="24"/>
        </w:rPr>
        <w:fldChar w:fldCharType="separate"/>
      </w:r>
      <w:r w:rsidR="00A732C5" w:rsidRPr="00A732C5">
        <w:rPr>
          <w:rFonts w:ascii="Times New Roman" w:hAnsi="Times New Roman" w:cs="Times New Roman"/>
          <w:sz w:val="24"/>
        </w:rPr>
        <w:t>(2014)</w:t>
      </w:r>
      <w:r w:rsidR="00DC3F57" w:rsidRPr="007F7FCF">
        <w:rPr>
          <w:rFonts w:ascii="Times New Roman" w:hAnsi="Times New Roman" w:cs="Times New Roman"/>
          <w:sz w:val="24"/>
          <w:szCs w:val="24"/>
        </w:rPr>
        <w:fldChar w:fldCharType="end"/>
      </w:r>
      <w:r w:rsidR="00DC3F57">
        <w:rPr>
          <w:rFonts w:ascii="Times New Roman" w:hAnsi="Times New Roman" w:cs="Times New Roman"/>
          <w:sz w:val="24"/>
          <w:szCs w:val="24"/>
        </w:rPr>
        <w:t xml:space="preserve">. Specifically, </w:t>
      </w:r>
      <w:r w:rsidR="00DC3F57" w:rsidRPr="00DC3F57">
        <w:rPr>
          <w:rFonts w:ascii="Times New Roman" w:hAnsi="Times New Roman" w:cs="Times New Roman"/>
          <w:sz w:val="24"/>
          <w:szCs w:val="24"/>
        </w:rPr>
        <w:t xml:space="preserve">we found no difference between EP derived from the ramp all-out test and </w:t>
      </w:r>
      <w:r w:rsidR="00DC3F57">
        <w:rPr>
          <w:rFonts w:ascii="Times New Roman" w:hAnsi="Times New Roman" w:cs="Times New Roman"/>
          <w:sz w:val="24"/>
          <w:szCs w:val="24"/>
        </w:rPr>
        <w:t>CP</w:t>
      </w:r>
      <w:r w:rsidR="00DC3F57" w:rsidRPr="00DC3F57">
        <w:rPr>
          <w:rFonts w:ascii="Times New Roman" w:hAnsi="Times New Roman" w:cs="Times New Roman"/>
          <w:sz w:val="24"/>
          <w:szCs w:val="24"/>
        </w:rPr>
        <w:t xml:space="preserve"> determined via gold-standard procedures</w:t>
      </w:r>
      <w:r w:rsidR="00DC3F57">
        <w:rPr>
          <w:rFonts w:ascii="Times New Roman" w:hAnsi="Times New Roman" w:cs="Times New Roman"/>
          <w:sz w:val="24"/>
          <w:szCs w:val="24"/>
        </w:rPr>
        <w:t xml:space="preserve"> in both body positions, and these parameters were highly correlated in both groups. Furthermore, the CV between EP and CP was less than </w:t>
      </w:r>
      <w:r w:rsidR="00DC3F57" w:rsidRPr="00DC3F57">
        <w:rPr>
          <w:rFonts w:ascii="Times New Roman" w:hAnsi="Times New Roman" w:cs="Times New Roman"/>
          <w:sz w:val="24"/>
          <w:szCs w:val="24"/>
        </w:rPr>
        <w:t xml:space="preserve">the minimal level of error </w:t>
      </w:r>
      <w:r w:rsidR="008D2C0C">
        <w:rPr>
          <w:rFonts w:ascii="Times New Roman" w:hAnsi="Times New Roman" w:cs="Times New Roman"/>
          <w:sz w:val="24"/>
          <w:szCs w:val="24"/>
        </w:rPr>
        <w:t xml:space="preserve">with </w:t>
      </w:r>
      <w:r w:rsidR="00DC3F57" w:rsidRPr="00DC3F57">
        <w:rPr>
          <w:rFonts w:ascii="Times New Roman" w:hAnsi="Times New Roman" w:cs="Times New Roman"/>
          <w:sz w:val="24"/>
          <w:szCs w:val="24"/>
        </w:rPr>
        <w:t xml:space="preserve">which </w:t>
      </w:r>
      <w:r w:rsidR="00DC3F57" w:rsidRPr="00DC3F57">
        <w:rPr>
          <w:rFonts w:ascii="Times New Roman" w:hAnsi="Times New Roman" w:cs="Times New Roman"/>
          <w:sz w:val="24"/>
          <w:szCs w:val="24"/>
        </w:rPr>
        <w:lastRenderedPageBreak/>
        <w:t xml:space="preserve">the gold-standard procedures used to determine </w:t>
      </w:r>
      <w:r w:rsidR="008D2C0C">
        <w:rPr>
          <w:rFonts w:ascii="Times New Roman" w:hAnsi="Times New Roman" w:cs="Times New Roman"/>
          <w:sz w:val="24"/>
          <w:szCs w:val="24"/>
        </w:rPr>
        <w:t>CP</w:t>
      </w:r>
      <w:r w:rsidR="00DC3F57" w:rsidRPr="00DC3F57">
        <w:rPr>
          <w:rFonts w:ascii="Times New Roman" w:hAnsi="Times New Roman" w:cs="Times New Roman"/>
          <w:sz w:val="24"/>
          <w:szCs w:val="24"/>
        </w:rPr>
        <w:t xml:space="preserve"> are typically associated with</w:t>
      </w:r>
      <w:r w:rsidR="00DC3F57">
        <w:rPr>
          <w:rFonts w:ascii="Times New Roman" w:hAnsi="Times New Roman" w:cs="Times New Roman"/>
          <w:sz w:val="24"/>
          <w:szCs w:val="24"/>
        </w:rPr>
        <w:t xml:space="preserve"> in both body positions</w:t>
      </w:r>
      <w:r w:rsidR="00DC3F57" w:rsidRPr="00DC3F57">
        <w:rPr>
          <w:rFonts w:ascii="Times New Roman" w:hAnsi="Times New Roman" w:cs="Times New Roman"/>
          <w:sz w:val="24"/>
          <w:szCs w:val="24"/>
        </w:rPr>
        <w:t>, i.e. 5%</w:t>
      </w:r>
      <w:r w:rsidR="00A732C5">
        <w:rPr>
          <w:rFonts w:ascii="Times New Roman" w:hAnsi="Times New Roman" w:cs="Times New Roman"/>
          <w:sz w:val="24"/>
          <w:szCs w:val="24"/>
        </w:rPr>
        <w:t xml:space="preserve"> </w:t>
      </w:r>
      <w:r w:rsidR="00DC3F57">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0POZ9aA1","properties":{"formattedCitation":"(Hill 1993; Mattioni Maturana et al. 2017)","plainCitation":"(Hill 1993; Mattioni Maturana et al. 2017)","noteIndex":0},"citationItems":[{"id":245,"uris":["http://zotero.org/users/5056530/items/UVHDT6WA"],"uri":["http://zotero.org/users/5056530/items/UVHDT6WA"],"itemData":{"id":245,"type":"article-journal","abstract":"SummaryThe basis of the critical power concept is that there is a hyperbolic relationship between power output and the time that the power output can be sustained. The relationship can be described based on the results of a series of 3 to 7 or more timed all-out predicting trials. Theoretically, the power asymptote of the relationship, CP (critical power), can be sustained without fatigue; in fact, exhaustion occurs after about 30 to 60 minutes of exercise at CP. Nevertheless, CP is related to the fatigue threshold, the ventilatory and lactate thresholds, and maximum oxygen uptake (V̇O2max), and it provides a measure of aerobic fitness. The second parameter of the relationship, AWC (anaerobic work capacity), is related to work performed in a 30-second Wingate test, work in intermittent high-intensity exercise, and oxygen deficit, and it provides a measure of anaerobic capacity. The accuracy of the parameter estimates may be enhanced by careful selection of the power outputs for the predicting trials and by performing a greater number of trials. These parameters provide fitness measures which are mode-specific, combine energy production and mechanical efficiency in 1 variable, and do not require the use of expensive equipment or invasive procedures. However, the attractiveness of the critical power concept diminishes if too many predicting trials are required for generation of parameter estimates with a reasonable degree of accuracy.","container-title":"Sports Medicine","DOI":"10.2165/00007256-199316040-00003","ISSN":"0112-1642, 1179-2035","issue":"4","journalAbbreviation":"Sports Medicine","language":"en","page":"237-254","source":"link.springer.com","title":"The Critical Power Concept","volume":"16","author":[{"family":"Hill","given":"David W."}],"issued":{"date-parts":[["1993",10,1]]}}},{"id":600,"uris":["http://zotero.org/users/5056530/items/BBT27CB9"],"uri":["http://zotero.org/users/5056530/items/BBT27CB9"],"itemData":{"id":600,"type":"article-journal","abstract":"In cycling, critical power (CP) and work above CP (W') can be estimated through linear and nonlinear models. Despite the concept of CP representing the upper boundary of sustainable exercise, overestimations may be made as the models possess inherent limitations and the protocol design is not always appropriate.\nOBJECTIVES: To measure and compare CP and W' through the exponential (CPexp), 3-parameter hyperbolic (CP3-hyp), 2-parameter hyperbolic (CP2-hyp), linear (CPlinear), and linear 1/time (CP1/time) models, using different combinations of TTE trials of different durations (approximately 1-20min).\nDESIGN: Repeated measures.\nMETHODS: Thirteen healthy young cyclists (26±3years; 69.0±9.2kg; 174±10cm; 60.4±5.9mLkg-1min-1) performed five TTE trials on separate days. CP and W' were modeled using two, three, four, and/or five trials. All models were compared against a criterion method (CP3-hyp with five trials; confirmed using the leaving-one-out cross-validation analysis) using smallest worthwhile change (SWC) and concordance correlation coefficient (CCC) analyses.\nRESULTS: CP was considerably overestimated when only trials lasting less than 10min were included, independent of the mathematical model used. Following CCC analysis, a number of alternative methods were able to predict our criterion method with almost a perfect agreement. However, the application of other common approaches resulted in an overestimation of CP and underestimation of W', typically these methods only included TTE trials lasting less than 12min.\nCONCLUSIONS: Estimations from CP3-hyp were found to be the most accurate, independently of TTE range. Models that include two trials between 12 and 20min provide good agreement with the criterion method (for both CP and W').","container-title":"Journal of Science and Medicine in Sport","DOI":"10.1016/j.jsams.2017.11.015","ISSN":"1878-1861","journalAbbreviation":"J Sci Med Sport","language":"eng","note":"PMID: 29203319","source":"PubMed","title":"Critical power: How different protocols and models affect its determination","title-short":"Critical power","author":[{"family":"Mattioni Maturana","given":"Felipe"},{"family":"Fontana","given":"Federico Y."},{"family":"Pogliaghi","given":"Silvia"},{"family":"Passfield","given":"Louis"},{"family":"Murias","given":"Juan M."}],"issued":{"date-parts":[["2017",11,29]]}}}],"schema":"https://github.com/citation-style-language/schema/raw/master/csl-citation.json"} </w:instrText>
      </w:r>
      <w:r w:rsidR="00DC3F57">
        <w:rPr>
          <w:rFonts w:ascii="Times New Roman" w:hAnsi="Times New Roman" w:cs="Times New Roman"/>
          <w:sz w:val="24"/>
          <w:szCs w:val="24"/>
        </w:rPr>
        <w:fldChar w:fldCharType="separate"/>
      </w:r>
      <w:r w:rsidR="00A732C5" w:rsidRPr="00A732C5">
        <w:rPr>
          <w:rFonts w:ascii="Times New Roman" w:hAnsi="Times New Roman" w:cs="Times New Roman"/>
          <w:sz w:val="24"/>
        </w:rPr>
        <w:t>(Hill 1993; Mattioni Maturana et al. 2017)</w:t>
      </w:r>
      <w:r w:rsidR="00DC3F57">
        <w:rPr>
          <w:rFonts w:ascii="Times New Roman" w:hAnsi="Times New Roman" w:cs="Times New Roman"/>
          <w:sz w:val="24"/>
          <w:szCs w:val="24"/>
        </w:rPr>
        <w:fldChar w:fldCharType="end"/>
      </w:r>
      <w:r w:rsidR="00DC3F57">
        <w:rPr>
          <w:rFonts w:ascii="Times New Roman" w:hAnsi="Times New Roman" w:cs="Times New Roman"/>
          <w:sz w:val="24"/>
          <w:szCs w:val="24"/>
        </w:rPr>
        <w:t xml:space="preserve">. </w:t>
      </w:r>
      <w:r w:rsidR="00DC3F57" w:rsidRPr="00DC3F57">
        <w:rPr>
          <w:rFonts w:ascii="Times New Roman" w:hAnsi="Times New Roman" w:cs="Times New Roman"/>
          <w:sz w:val="24"/>
          <w:szCs w:val="24"/>
        </w:rPr>
        <w:t xml:space="preserve">These findings therefore indicate a high level of agreement between EP and </w:t>
      </w:r>
      <w:r w:rsidR="00DC3F57">
        <w:rPr>
          <w:rFonts w:ascii="Times New Roman" w:hAnsi="Times New Roman" w:cs="Times New Roman"/>
          <w:sz w:val="24"/>
          <w:szCs w:val="24"/>
        </w:rPr>
        <w:t>CP</w:t>
      </w:r>
      <w:r w:rsidR="00DC3F57" w:rsidRPr="00DC3F57">
        <w:rPr>
          <w:rFonts w:ascii="Times New Roman" w:hAnsi="Times New Roman" w:cs="Times New Roman"/>
          <w:sz w:val="24"/>
          <w:szCs w:val="24"/>
        </w:rPr>
        <w:t xml:space="preserve"> and suggest that the ramp all-out test is a valid tool to determine </w:t>
      </w:r>
      <w:r w:rsidR="00DC3F57">
        <w:rPr>
          <w:rFonts w:ascii="Times New Roman" w:hAnsi="Times New Roman" w:cs="Times New Roman"/>
          <w:sz w:val="24"/>
          <w:szCs w:val="24"/>
        </w:rPr>
        <w:t xml:space="preserve">CP in a single laboratory visit. However, the 95% LoA between CP and EP were somewhat wide in both body positions (upright: </w:t>
      </w:r>
      <w:r w:rsidR="00956A3A" w:rsidRPr="00441877">
        <w:rPr>
          <w:rFonts w:ascii="Times New Roman" w:hAnsi="Times New Roman" w:cs="Times New Roman"/>
          <w:sz w:val="24"/>
          <w:szCs w:val="24"/>
        </w:rPr>
        <w:t xml:space="preserve">-30, 19 W </w:t>
      </w:r>
      <w:r w:rsidR="00956A3A">
        <w:rPr>
          <w:rFonts w:ascii="Times New Roman" w:hAnsi="Times New Roman" w:cs="Times New Roman"/>
          <w:sz w:val="24"/>
          <w:szCs w:val="24"/>
        </w:rPr>
        <w:t xml:space="preserve">or </w:t>
      </w:r>
      <w:r w:rsidR="00DC3F57">
        <w:rPr>
          <w:rFonts w:ascii="Times New Roman" w:hAnsi="Times New Roman" w:cs="Times New Roman"/>
          <w:sz w:val="24"/>
          <w:szCs w:val="24"/>
        </w:rPr>
        <w:t>-3 ± 11% of CP, supine:</w:t>
      </w:r>
      <w:r w:rsidR="008A58AD">
        <w:rPr>
          <w:rFonts w:ascii="Times New Roman" w:hAnsi="Times New Roman" w:cs="Times New Roman"/>
          <w:sz w:val="24"/>
          <w:szCs w:val="24"/>
        </w:rPr>
        <w:t xml:space="preserve"> </w:t>
      </w:r>
      <w:r w:rsidR="00956A3A" w:rsidRPr="00DB122A">
        <w:rPr>
          <w:rFonts w:ascii="Times New Roman" w:hAnsi="Times New Roman" w:cs="Times New Roman"/>
          <w:sz w:val="24"/>
          <w:szCs w:val="24"/>
        </w:rPr>
        <w:t xml:space="preserve">-16, 24 W </w:t>
      </w:r>
      <w:r w:rsidR="00956A3A">
        <w:rPr>
          <w:rFonts w:ascii="Times New Roman" w:hAnsi="Times New Roman" w:cs="Times New Roman"/>
          <w:sz w:val="24"/>
          <w:szCs w:val="24"/>
        </w:rPr>
        <w:t xml:space="preserve">or </w:t>
      </w:r>
      <w:r w:rsidR="008A58AD">
        <w:rPr>
          <w:rFonts w:ascii="Times New Roman" w:hAnsi="Times New Roman" w:cs="Times New Roman"/>
          <w:sz w:val="24"/>
          <w:szCs w:val="24"/>
        </w:rPr>
        <w:t>3</w:t>
      </w:r>
      <w:r w:rsidR="00DC3F57" w:rsidRPr="00DC3F57">
        <w:rPr>
          <w:rFonts w:ascii="Times New Roman" w:hAnsi="Times New Roman" w:cs="Times New Roman"/>
          <w:sz w:val="24"/>
          <w:szCs w:val="24"/>
        </w:rPr>
        <w:t xml:space="preserve"> </w:t>
      </w:r>
      <w:r w:rsidR="00DC3F57">
        <w:rPr>
          <w:rFonts w:ascii="Times New Roman" w:hAnsi="Times New Roman" w:cs="Times New Roman"/>
          <w:sz w:val="24"/>
          <w:szCs w:val="24"/>
        </w:rPr>
        <w:t xml:space="preserve">± 15% of CP), a finding inconsistent with those of Murgatroyd et al. </w:t>
      </w:r>
      <w:r w:rsidR="00DC3F57" w:rsidRPr="007F7FCF">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Yx27lpYB","properties":{"formattedCitation":"(Murgatroyd et al. 2014)","plainCitation":"(Murgatroyd et al. 2014)","dontUpdate":true,"noteIndex":0},"citationItems":[{"id":775,"uris":["http://zotero.org/users/5056530/items/D9BPPKCB"],"uri":["http://zotero.org/users/5056530/items/D9BPPKCB"],"itemData":{"id":775,"type":"article-journal","abstract":"PURPOSE: The lactate threshold (LT), critical power (CP) and maximum oxygen uptake (VO₂max) together partition exercise intensity domains by their common physiological, biochemical and perceptual response characteristics. CP is the greatest power output attainable immediately following intolerance at VO₂peak, and the asymptote of 3 min all-out exercise. Thus we reasoned that a maximal 'sprint' immediately following standard ramp-incremental exercise would allow characterisation of the three aerobic indices in a single test.\nMETHODS: Ten healthy men (23 ± 3 year, mean ± SD) performed 9 cycle-ergometry tests on different days: (A) two ramp-incremental tests to intolerance (20 W min(-1)), immediately followed by a 3 min maximal, variable-power effort ramp-sprint test (RST) for LT, VO₂peak and sprint-phase power (SP) determination; (B) four constant-power tests for CP and VO₂max determination; (C) constant-power tests at 10 W below LT, and 10 W below and above SP to verify intensity domain characterisation. Capillary [lactate] and breath-by-breath VO₂ were measured.\nRESULTS: Reproducibility of LT, SP and VO₂max measurements between RST repeats was within 5% or less (r ≥ 0.991, p &lt; 0.001). CP (257 ± 46 W) was not different (p = 0.72) from SP (258 ± 42 W). Exercise 10 W below LT and SP resulted in steady state VO₂ and [lactate]. VO₂max (4.0 ± 0.6 L min(-1)), peak [lactate] (11 ± 2 mM) and intolerance were reached 19 ± 5 min into exercise at 10 W above SP.\nCONCLUSIONS: These data suggest that the key indices of aerobic function may be accurately and reliably estimated during a single exercise test. This test may provide a basis for simplifying assessment and prescription of exercise training and experimental interventions.","container-title":"European Journal of Applied Physiology","DOI":"10.1007/s00421-014-2908-8","ISSN":"1439-6327","issue":"9","journalAbbreviation":"Eur. J. Appl. Physiol.","language":"eng","note":"PMID: 24888425","page":"1863-1874","source":"PubMed","title":"A 'ramp-sprint' protocol to characterise indices of aerobic function and exercise intensity domains in a single laboratory test","volume":"114","author":[{"family":"Murgatroyd","given":"Scott R."},{"family":"Wylde","given":"Lindsey A."},{"family":"Cannon","given":"Daniel T."},{"family":"Ward","given":"Susan A."},{"family":"Rossiter","given":"Harry B."}],"issued":{"date-parts":[["2014",9]]}}}],"schema":"https://github.com/citation-style-language/schema/raw/master/csl-citation.json"} </w:instrText>
      </w:r>
      <w:r w:rsidR="00DC3F57" w:rsidRPr="007F7FCF">
        <w:rPr>
          <w:rFonts w:ascii="Times New Roman" w:hAnsi="Times New Roman" w:cs="Times New Roman"/>
          <w:sz w:val="24"/>
          <w:szCs w:val="24"/>
        </w:rPr>
        <w:fldChar w:fldCharType="separate"/>
      </w:r>
      <w:r w:rsidR="00A732C5" w:rsidRPr="00A732C5">
        <w:rPr>
          <w:rFonts w:ascii="Times New Roman" w:hAnsi="Times New Roman" w:cs="Times New Roman"/>
          <w:sz w:val="24"/>
        </w:rPr>
        <w:t>(2014)</w:t>
      </w:r>
      <w:r w:rsidR="00DC3F57" w:rsidRPr="007F7FCF">
        <w:rPr>
          <w:rFonts w:ascii="Times New Roman" w:hAnsi="Times New Roman" w:cs="Times New Roman"/>
          <w:sz w:val="24"/>
          <w:szCs w:val="24"/>
        </w:rPr>
        <w:fldChar w:fldCharType="end"/>
      </w:r>
      <w:r w:rsidR="00DC3F57">
        <w:rPr>
          <w:rFonts w:ascii="Times New Roman" w:hAnsi="Times New Roman" w:cs="Times New Roman"/>
          <w:sz w:val="24"/>
          <w:szCs w:val="24"/>
        </w:rPr>
        <w:t xml:space="preserve">. </w:t>
      </w:r>
      <w:r w:rsidR="00DC3F57" w:rsidRPr="00DC3F57">
        <w:rPr>
          <w:rFonts w:ascii="Times New Roman" w:hAnsi="Times New Roman" w:cs="Times New Roman"/>
          <w:sz w:val="24"/>
          <w:szCs w:val="24"/>
        </w:rPr>
        <w:t xml:space="preserve">In this group of participants, therefore, it can be said that for any given individual there was a 95% probability that the difference between EP and </w:t>
      </w:r>
      <w:r w:rsidR="0076393C">
        <w:rPr>
          <w:rFonts w:ascii="Times New Roman" w:hAnsi="Times New Roman" w:cs="Times New Roman"/>
          <w:sz w:val="24"/>
          <w:szCs w:val="24"/>
        </w:rPr>
        <w:t>CP</w:t>
      </w:r>
      <w:r w:rsidR="00DC3F57" w:rsidRPr="00DC3F57">
        <w:rPr>
          <w:rFonts w:ascii="Times New Roman" w:hAnsi="Times New Roman" w:cs="Times New Roman"/>
          <w:sz w:val="24"/>
          <w:szCs w:val="24"/>
        </w:rPr>
        <w:t xml:space="preserve"> would be between -14% and +9%</w:t>
      </w:r>
      <w:r w:rsidR="008A58AD">
        <w:rPr>
          <w:rFonts w:ascii="Times New Roman" w:hAnsi="Times New Roman" w:cs="Times New Roman"/>
          <w:sz w:val="24"/>
          <w:szCs w:val="24"/>
        </w:rPr>
        <w:t xml:space="preserve"> (or -12% and +18% for supine exercise)</w:t>
      </w:r>
      <w:r w:rsidR="00DC3F57" w:rsidRPr="00DC3F57">
        <w:rPr>
          <w:rFonts w:ascii="Times New Roman" w:hAnsi="Times New Roman" w:cs="Times New Roman"/>
          <w:sz w:val="24"/>
          <w:szCs w:val="24"/>
        </w:rPr>
        <w:t xml:space="preserve"> of the mean of both measurements </w:t>
      </w:r>
      <w:r w:rsidR="00DC3F57" w:rsidRPr="00DC3F57">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8VA7Wh3d","properties":{"formattedCitation":"(Atkinson and Nevill 1998)","plainCitation":"(Atkinson and Nevill 1998)","noteIndex":0},"citationItems":[{"id":1214,"uris":["http://zotero.org/users/5056530/items/7GCP8SBC"],"uri":["http://zotero.org/users/5056530/items/7GCP8SBC"],"itemData":{"id":1214,"type":"article-journal","abstract":"Minimal measurement error (reliability) during the collection of interval- and ratio-type data is critically important to sports medicine research. The main components of measurement error are systematic bias (e.g. general learning or fatigue effects on the tests) and random error due to biological or mechanical variation. Both error components should be meaningfully quantified for the sports physician to relate the described error to judgements regarding 'analytical goals' (the requirements of the measurement tool for effective practical use) rather than the statistical significance of any reliability indicators. Methods based on correlation coefficients and regression provide an indication of 'relative reliability'. Since these methods are highly influenced by the range of measured values, researchers should be cautious in: (i) concluding acceptable relative reliability even if a correlation is above 0.9; (ii) extrapolating the results of a test-retest correlation to a new sample of individuals involved in an experiment; and (iii) comparing test-retest correlations between different reliability studies. Methods used to describe 'absolute reliability' include the standard error of measurements (SEM), coefficient of variation (CV) and limits of agreement (LOA). These statistics are more appropriate for comparing reliability between different measurement tools in different studies. They can be used in multiple retest studies from ANOVA procedures, help predict the magnitude of a 'real' change in individual athletes and be employed to estimate statistical power for a repeated-measures experiment. These methods vary considerably in the way they are calculated and their use also assumes the presence (CV) or absence (SEM) of heteroscedasticity. Most methods of calculating SEM and CV represent approximately 68% of the error that is actually present in the repeated measurements for the 'average' individual in the sample. LOA represent the test-retest differences for 95% of a population. The associated Bland-Altman plot shows the measurement error schematically and helps to identify the presence of heteroscedasticity. If there is evidence of heteroscedasticity or non-normality, one should logarithmically transform the data and quote the bias and random error as ratios. This allows simple comparisons of reliability across different measurement tools. It is recommended that sports clinicians and researchers should cite and interpret a number of statistical methods for assessing reliability. We encourage the inclusion of the LOA method, especially the exploration of heteroscedasticity that is inherent in this analysis. We also stress the importance of relating the results of any reliability statistic to 'analytical goals' in sports medicine.","container-title":"Sports Medicine (Auckland, N.Z.)","DOI":"10.2165/00007256-199826040-00002","ISSN":"0112-1642","issue":"4","journalAbbreviation":"Sports Med","language":"eng","note":"PMID: 9820922","page":"217-238","source":"PubMed","title":"Statistical methods for assessing measurement error (reliability) in variables relevant to sports medicine","volume":"26","author":[{"family":"Atkinson","given":"G."},{"family":"Nevill","given":"A. M."}],"issued":{"date-parts":[["1998",10]]}}}],"schema":"https://github.com/citation-style-language/schema/raw/master/csl-citation.json"} </w:instrText>
      </w:r>
      <w:r w:rsidR="00DC3F57" w:rsidRPr="00DC3F57">
        <w:rPr>
          <w:rFonts w:ascii="Times New Roman" w:hAnsi="Times New Roman" w:cs="Times New Roman"/>
          <w:sz w:val="24"/>
          <w:szCs w:val="24"/>
        </w:rPr>
        <w:fldChar w:fldCharType="separate"/>
      </w:r>
      <w:r w:rsidR="00A732C5" w:rsidRPr="00A732C5">
        <w:rPr>
          <w:rFonts w:ascii="Times New Roman" w:hAnsi="Times New Roman" w:cs="Times New Roman"/>
          <w:sz w:val="24"/>
        </w:rPr>
        <w:t>(Atkinson and Nevill 1998)</w:t>
      </w:r>
      <w:r w:rsidR="00DC3F57" w:rsidRPr="00DC3F57">
        <w:rPr>
          <w:rFonts w:ascii="Times New Roman" w:hAnsi="Times New Roman" w:cs="Times New Roman"/>
          <w:sz w:val="24"/>
          <w:szCs w:val="24"/>
        </w:rPr>
        <w:fldChar w:fldCharType="end"/>
      </w:r>
      <w:r w:rsidR="00DC3F57" w:rsidRPr="00DC3F57">
        <w:rPr>
          <w:rFonts w:ascii="Times New Roman" w:hAnsi="Times New Roman" w:cs="Times New Roman"/>
          <w:sz w:val="24"/>
          <w:szCs w:val="24"/>
        </w:rPr>
        <w:t xml:space="preserve">. </w:t>
      </w:r>
      <w:r w:rsidR="008A58AD">
        <w:rPr>
          <w:rFonts w:ascii="Times New Roman" w:hAnsi="Times New Roman" w:cs="Times New Roman"/>
          <w:sz w:val="24"/>
          <w:szCs w:val="24"/>
        </w:rPr>
        <w:t>This</w:t>
      </w:r>
      <w:r w:rsidR="00DC3F57" w:rsidRPr="00DC3F57">
        <w:rPr>
          <w:rFonts w:ascii="Times New Roman" w:hAnsi="Times New Roman" w:cs="Times New Roman"/>
          <w:sz w:val="24"/>
          <w:szCs w:val="24"/>
        </w:rPr>
        <w:t xml:space="preserve"> degree of error </w:t>
      </w:r>
      <w:r w:rsidR="008A58AD">
        <w:rPr>
          <w:rFonts w:ascii="Times New Roman" w:hAnsi="Times New Roman" w:cs="Times New Roman"/>
          <w:sz w:val="24"/>
          <w:szCs w:val="24"/>
        </w:rPr>
        <w:t xml:space="preserve">is somewhat larger than that </w:t>
      </w:r>
      <w:r w:rsidR="00DC3F57" w:rsidRPr="00DC3F57">
        <w:rPr>
          <w:rFonts w:ascii="Times New Roman" w:hAnsi="Times New Roman" w:cs="Times New Roman"/>
          <w:sz w:val="24"/>
          <w:szCs w:val="24"/>
        </w:rPr>
        <w:t xml:space="preserve">typically deemed acceptable </w:t>
      </w:r>
      <w:r w:rsidR="008A58AD">
        <w:rPr>
          <w:rFonts w:ascii="Times New Roman" w:hAnsi="Times New Roman" w:cs="Times New Roman"/>
          <w:sz w:val="24"/>
          <w:szCs w:val="24"/>
        </w:rPr>
        <w:t>for estimation of CP</w:t>
      </w:r>
      <w:r w:rsidR="00DC3F57" w:rsidRPr="00DC3F57">
        <w:rPr>
          <w:rFonts w:ascii="Times New Roman" w:hAnsi="Times New Roman" w:cs="Times New Roman"/>
          <w:sz w:val="24"/>
          <w:szCs w:val="24"/>
        </w:rPr>
        <w:t xml:space="preserve"> </w:t>
      </w:r>
      <w:r w:rsidR="0049625E">
        <w:rPr>
          <w:rFonts w:ascii="Times New Roman" w:hAnsi="Times New Roman" w:cs="Times New Roman"/>
          <w:sz w:val="24"/>
          <w:szCs w:val="24"/>
        </w:rPr>
        <w:t xml:space="preserve">with gold-standard modelling procedures </w:t>
      </w:r>
      <w:r w:rsidR="008A58AD">
        <w:rPr>
          <w:rFonts w:ascii="Times New Roman" w:hAnsi="Times New Roman" w:cs="Times New Roman"/>
          <w:sz w:val="24"/>
          <w:szCs w:val="24"/>
        </w:rPr>
        <w:t xml:space="preserve">(i.e. </w:t>
      </w:r>
      <w:r w:rsidR="00DC3F57" w:rsidRPr="00DC3F57">
        <w:rPr>
          <w:rFonts w:ascii="Times New Roman" w:hAnsi="Times New Roman" w:cs="Times New Roman"/>
          <w:sz w:val="24"/>
          <w:szCs w:val="24"/>
        </w:rPr>
        <w:t>5%</w:t>
      </w:r>
      <w:r w:rsidR="00A732C5">
        <w:rPr>
          <w:rFonts w:ascii="Times New Roman" w:hAnsi="Times New Roman" w:cs="Times New Roman"/>
          <w:sz w:val="24"/>
          <w:szCs w:val="24"/>
        </w:rPr>
        <w:t>,</w:t>
      </w:r>
      <w:r w:rsidR="00DC3F57" w:rsidRPr="00DC3F57">
        <w:rPr>
          <w:rFonts w:ascii="Times New Roman" w:hAnsi="Times New Roman" w:cs="Times New Roman"/>
          <w:sz w:val="24"/>
          <w:szCs w:val="24"/>
        </w:rPr>
        <w:t xml:space="preserve"> </w:t>
      </w:r>
      <w:r w:rsidR="00DC3F57" w:rsidRPr="00DC3F57">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VFX8Up6u","properties":{"formattedCitation":"(Hill 1993; Mattioni Maturana et al. 2017; Muniz-Pumares et al. 2018)","plainCitation":"(Hill 1993; Mattioni Maturana et al. 2017; Muniz-Pumares et al. 2018)","dontUpdate":true,"noteIndex":0},"citationItems":[{"id":245,"uris":["http://zotero.org/users/5056530/items/UVHDT6WA"],"uri":["http://zotero.org/users/5056530/items/UVHDT6WA"],"itemData":{"id":245,"type":"article-journal","abstract":"SummaryThe basis of the critical power concept is that there is a hyperbolic relationship between power output and the time that the power output can be sustained. The relationship can be described based on the results of a series of 3 to 7 or more timed all-out predicting trials. Theoretically, the power asymptote of the relationship, CP (critical power), can be sustained without fatigue; in fact, exhaustion occurs after about 30 to 60 minutes of exercise at CP. Nevertheless, CP is related to the fatigue threshold, the ventilatory and lactate thresholds, and maximum oxygen uptake (V̇O2max), and it provides a measure of aerobic fitness. The second parameter of the relationship, AWC (anaerobic work capacity), is related to work performed in a 30-second Wingate test, work in intermittent high-intensity exercise, and oxygen deficit, and it provides a measure of anaerobic capacity. The accuracy of the parameter estimates may be enhanced by careful selection of the power outputs for the predicting trials and by performing a greater number of trials. These parameters provide fitness measures which are mode-specific, combine energy production and mechanical efficiency in 1 variable, and do not require the use of expensive equipment or invasive procedures. However, the attractiveness of the critical power concept diminishes if too many predicting trials are required for generation of parameter estimates with a reasonable degree of accuracy.","container-title":"Sports Medicine","DOI":"10.2165/00007256-199316040-00003","ISSN":"0112-1642, 1179-2035","issue":"4","journalAbbreviation":"Sports Medicine","language":"en","page":"237-254","source":"link.springer.com","title":"The Critical Power Concept","volume":"16","author":[{"family":"Hill","given":"David W."}],"issued":{"date-parts":[["1993",10,1]]}}},{"id":600,"uris":["http://zotero.org/users/5056530/items/BBT27CB9"],"uri":["http://zotero.org/users/5056530/items/BBT27CB9"],"itemData":{"id":600,"type":"article-journal","abstract":"In cycling, critical power (CP) and work above CP (W') can be estimated through linear and nonlinear models. Despite the concept of CP representing the upper boundary of sustainable exercise, overestimations may be made as the models possess inherent limitations and the protocol design is not always appropriate.\nOBJECTIVES: To measure and compare CP and W' through the exponential (CPexp), 3-parameter hyperbolic (CP3-hyp), 2-parameter hyperbolic (CP2-hyp), linear (CPlinear), and linear 1/time (CP1/time) models, using different combinations of TTE trials of different durations (approximately 1-20min).\nDESIGN: Repeated measures.\nMETHODS: Thirteen healthy young cyclists (26±3years; 69.0±9.2kg; 174±10cm; 60.4±5.9mLkg-1min-1) performed five TTE trials on separate days. CP and W' were modeled using two, three, four, and/or five trials. All models were compared against a criterion method (CP3-hyp with five trials; confirmed using the leaving-one-out cross-validation analysis) using smallest worthwhile change (SWC) and concordance correlation coefficient (CCC) analyses.\nRESULTS: CP was considerably overestimated when only trials lasting less than 10min were included, independent of the mathematical model used. Following CCC analysis, a number of alternative methods were able to predict our criterion method with almost a perfect agreement. However, the application of other common approaches resulted in an overestimation of CP and underestimation of W', typically these methods only included TTE trials lasting less than 12min.\nCONCLUSIONS: Estimations from CP3-hyp were found to be the most accurate, independently of TTE range. Models that include two trials between 12 and 20min provide good agreement with the criterion method (for both CP and W').","container-title":"Journal of Science and Medicine in Sport","DOI":"10.1016/j.jsams.2017.11.015","ISSN":"1878-1861","journalAbbreviation":"J Sci Med Sport","language":"eng","note":"PMID: 29203319","source":"PubMed","title":"Critical power: How different protocols and models affect its determination","title-short":"Critical power","author":[{"family":"Mattioni Maturana","given":"Felipe"},{"family":"Fontana","given":"Federico Y."},{"family":"Pogliaghi","given":"Silvia"},{"family":"Passfield","given":"Louis"},{"family":"Murias","given":"Juan M."}],"issued":{"date-parts":[["2017",11,29]]}}},{"id":1215,"uris":["http://zotero.org/users/5056530/items/NRT2IJUE"],"uri":["http://zotero.org/users/5056530/items/NRT2IJUE"],"itemData":{"id":1215,"type":"article-journal","abstract":"Muniz-Pumares, D, Karsten, B, Triska, C, and Glaister, M. Methodological approaches and related challenges associated with the determination of critical power and W'. J Strength Cond Res XX(X): 000-000, 2018-The relationship between exercise intensity and time to task failure (P-T relationship) is hyperbolic, and characterized by its asymptote (critical power [CP]) and curvature constant (W'). The determination of these parameters is of interest for researchers and practitioners, but the testing protocol for CP and W' determination has not yet been standardized. Conventionally, a series of constant work rate (CWR) tests to task failure have been used to construct the P-T relationship. However, the duration, number, and recovery between predictive CWR and the mathematical model (hyperbolic or derived linear models) are known to affect CP and W'. Moreover, repeating CWR may be deemed as a cumbersome and impractical protocol. Recently, CP and W' have been determined in field and laboratory settings using time trials, but the validity of these methods has raised concerns. Alternatively, a 3-minute all-out test (3MT) has been suggested, as it provides a simpler method for the determination of CP and W', whereby power output at the end of the test represents CP, and the amount of work performed above this end-test power equates to W'. However, the 3MT still requires an initial incremental test and may overestimate CP. The aim of this review is, therefore, to appraise current methods to estimate CP and W', providing guidelines and suggestions for future research where appropriate.","container-title":"Journal of Strength and Conditioning Research","DOI":"10.1519/JSC.0000000000002977","ISSN":"1533-4287","journalAbbreviation":"J Strength Cond Res","language":"eng","note":"PMID: 30531413","source":"PubMed","title":"Methodological Approaches and Related Challenges Associated With the Determination of Critical Power and W'","author":[{"family":"Muniz-Pumares","given":"Daniel"},{"family":"Karsten","given":"Bettina"},{"family":"Triska","given":"Christoph"},{"family":"Glaister","given":"Mark"}],"issued":{"date-parts":[["2018",12,7]]}}}],"schema":"https://github.com/citation-style-language/schema/raw/master/csl-citation.json"} </w:instrText>
      </w:r>
      <w:r w:rsidR="00DC3F57" w:rsidRPr="00DC3F57">
        <w:rPr>
          <w:rFonts w:ascii="Times New Roman" w:hAnsi="Times New Roman" w:cs="Times New Roman"/>
          <w:sz w:val="24"/>
          <w:szCs w:val="24"/>
        </w:rPr>
        <w:fldChar w:fldCharType="separate"/>
      </w:r>
      <w:r w:rsidR="00A732C5" w:rsidRPr="00A732C5">
        <w:rPr>
          <w:rFonts w:ascii="Times New Roman" w:hAnsi="Times New Roman" w:cs="Times New Roman"/>
          <w:sz w:val="24"/>
        </w:rPr>
        <w:t>Hill 1993; Mattioni Maturana et al. 2017; Muniz-Pumares et al. 2018)</w:t>
      </w:r>
      <w:r w:rsidR="00DC3F57" w:rsidRPr="00DC3F57">
        <w:rPr>
          <w:rFonts w:ascii="Times New Roman" w:hAnsi="Times New Roman" w:cs="Times New Roman"/>
          <w:sz w:val="24"/>
          <w:szCs w:val="24"/>
        </w:rPr>
        <w:fldChar w:fldCharType="end"/>
      </w:r>
      <w:r w:rsidR="00DC3F57" w:rsidRPr="00DC3F57">
        <w:rPr>
          <w:rFonts w:ascii="Times New Roman" w:hAnsi="Times New Roman" w:cs="Times New Roman"/>
          <w:sz w:val="24"/>
          <w:szCs w:val="24"/>
        </w:rPr>
        <w:t>, th</w:t>
      </w:r>
      <w:r w:rsidR="008A58AD">
        <w:rPr>
          <w:rFonts w:ascii="Times New Roman" w:hAnsi="Times New Roman" w:cs="Times New Roman"/>
          <w:sz w:val="24"/>
          <w:szCs w:val="24"/>
        </w:rPr>
        <w:t>erefore</w:t>
      </w:r>
      <w:r w:rsidR="001C3C59">
        <w:rPr>
          <w:rFonts w:ascii="Times New Roman" w:hAnsi="Times New Roman" w:cs="Times New Roman"/>
          <w:sz w:val="24"/>
          <w:szCs w:val="24"/>
        </w:rPr>
        <w:t xml:space="preserve"> these</w:t>
      </w:r>
      <w:r w:rsidR="00DC3F57" w:rsidRPr="00DC3F57">
        <w:rPr>
          <w:rFonts w:ascii="Times New Roman" w:hAnsi="Times New Roman" w:cs="Times New Roman"/>
          <w:sz w:val="24"/>
          <w:szCs w:val="24"/>
        </w:rPr>
        <w:t xml:space="preserve"> finding suggest that </w:t>
      </w:r>
      <w:r w:rsidR="0076393C">
        <w:rPr>
          <w:rFonts w:ascii="Times New Roman" w:hAnsi="Times New Roman" w:cs="Times New Roman"/>
          <w:sz w:val="24"/>
          <w:szCs w:val="24"/>
        </w:rPr>
        <w:t>CP</w:t>
      </w:r>
      <w:r w:rsidR="00DC3F57" w:rsidRPr="00DC3F57">
        <w:rPr>
          <w:rFonts w:ascii="Times New Roman" w:hAnsi="Times New Roman" w:cs="Times New Roman"/>
          <w:sz w:val="24"/>
          <w:szCs w:val="24"/>
        </w:rPr>
        <w:t xml:space="preserve"> and EP should not be used interchangeably.</w:t>
      </w:r>
      <w:r w:rsidR="008A58AD">
        <w:rPr>
          <w:rFonts w:ascii="Times New Roman" w:hAnsi="Times New Roman" w:cs="Times New Roman"/>
          <w:sz w:val="24"/>
          <w:szCs w:val="24"/>
        </w:rPr>
        <w:t xml:space="preserve"> </w:t>
      </w:r>
      <w:r w:rsidR="00145990">
        <w:rPr>
          <w:rFonts w:ascii="Times New Roman" w:hAnsi="Times New Roman" w:cs="Times New Roman"/>
          <w:sz w:val="24"/>
          <w:szCs w:val="24"/>
        </w:rPr>
        <w:t xml:space="preserve">Vanhatalo et al. (2008a) previously demonstrated that a 4-week exercise training intervention resulted in a 25 W or 10 % increase in CP. As the 95% LoA between EP and CP overlap this change in both body positions in the present study, our data suggest that the ramp all-out test-determined EP is not sufficiently sensitive to monitor training-induced changes in CP. </w:t>
      </w:r>
      <w:r w:rsidR="001E51B8">
        <w:rPr>
          <w:rFonts w:ascii="Times New Roman" w:hAnsi="Times New Roman" w:cs="Times New Roman"/>
          <w:sz w:val="24"/>
          <w:szCs w:val="24"/>
        </w:rPr>
        <w:t xml:space="preserve">Moreover, 4/19 and 4/16 participants in the upright and supine positions were unable to maintain their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1E51B8" w:rsidRPr="00DC3F57">
        <w:rPr>
          <w:rFonts w:ascii="Times New Roman" w:hAnsi="Times New Roman" w:cs="Times New Roman"/>
          <w:sz w:val="24"/>
          <w:szCs w:val="24"/>
        </w:rPr>
        <w:t>O</w:t>
      </w:r>
      <w:r w:rsidR="001E51B8" w:rsidRPr="00DC3F57">
        <w:rPr>
          <w:rFonts w:ascii="Times New Roman" w:hAnsi="Times New Roman" w:cs="Times New Roman"/>
          <w:sz w:val="24"/>
          <w:szCs w:val="24"/>
          <w:vertAlign w:val="subscript"/>
        </w:rPr>
        <w:t xml:space="preserve">2 </w:t>
      </w:r>
      <w:r w:rsidR="001E51B8">
        <w:rPr>
          <w:rFonts w:ascii="Times New Roman" w:hAnsi="Times New Roman" w:cs="Times New Roman"/>
          <w:sz w:val="24"/>
          <w:szCs w:val="24"/>
        </w:rPr>
        <w:t xml:space="preserve">above 95% of their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1E51B8" w:rsidRPr="00DC3F57">
        <w:rPr>
          <w:rFonts w:ascii="Times New Roman" w:hAnsi="Times New Roman" w:cs="Times New Roman"/>
          <w:sz w:val="24"/>
          <w:szCs w:val="24"/>
        </w:rPr>
        <w:t>O</w:t>
      </w:r>
      <w:r w:rsidR="001E51B8" w:rsidRPr="00DC3F57">
        <w:rPr>
          <w:rFonts w:ascii="Times New Roman" w:hAnsi="Times New Roman" w:cs="Times New Roman"/>
          <w:sz w:val="24"/>
          <w:szCs w:val="24"/>
          <w:vertAlign w:val="subscript"/>
        </w:rPr>
        <w:t xml:space="preserve">2 </w:t>
      </w:r>
      <w:r w:rsidR="001E51B8">
        <w:rPr>
          <w:rFonts w:ascii="Times New Roman" w:hAnsi="Times New Roman" w:cs="Times New Roman"/>
          <w:sz w:val="24"/>
          <w:szCs w:val="24"/>
        </w:rPr>
        <w:t xml:space="preserve">peak during the all-out phase. This observation highlights the fact that, due to the difficulty of the ramp all-out test, participants must be highly motivated to complete it. </w:t>
      </w:r>
      <w:r w:rsidR="008A58AD" w:rsidRPr="008A58AD">
        <w:rPr>
          <w:rFonts w:ascii="Times New Roman" w:hAnsi="Times New Roman" w:cs="Times New Roman"/>
          <w:sz w:val="24"/>
          <w:szCs w:val="24"/>
        </w:rPr>
        <w:t xml:space="preserve">However, </w:t>
      </w:r>
      <w:r w:rsidR="001E51B8">
        <w:rPr>
          <w:rFonts w:ascii="Times New Roman" w:hAnsi="Times New Roman" w:cs="Times New Roman"/>
          <w:sz w:val="24"/>
          <w:szCs w:val="24"/>
        </w:rPr>
        <w:t xml:space="preserve">given appropriate motivation, </w:t>
      </w:r>
      <w:r w:rsidR="008A58AD" w:rsidRPr="008A58AD">
        <w:rPr>
          <w:rFonts w:ascii="Times New Roman" w:hAnsi="Times New Roman" w:cs="Times New Roman"/>
          <w:sz w:val="24"/>
          <w:szCs w:val="24"/>
        </w:rPr>
        <w:t xml:space="preserve">if the goal is to prescribe exercise </w:t>
      </w:r>
      <w:r w:rsidR="001E51B8">
        <w:rPr>
          <w:rFonts w:ascii="Times New Roman" w:hAnsi="Times New Roman" w:cs="Times New Roman"/>
          <w:sz w:val="24"/>
          <w:szCs w:val="24"/>
        </w:rPr>
        <w:t>within the</w:t>
      </w:r>
      <w:r w:rsidR="008A58AD" w:rsidRPr="008A58AD">
        <w:rPr>
          <w:rFonts w:ascii="Times New Roman" w:hAnsi="Times New Roman" w:cs="Times New Roman"/>
          <w:sz w:val="24"/>
          <w:szCs w:val="24"/>
        </w:rPr>
        <w:t xml:space="preserve"> heavy or severe</w:t>
      </w:r>
      <w:r w:rsidR="001E51B8">
        <w:rPr>
          <w:rFonts w:ascii="Times New Roman" w:hAnsi="Times New Roman" w:cs="Times New Roman"/>
          <w:sz w:val="24"/>
          <w:szCs w:val="24"/>
        </w:rPr>
        <w:t xml:space="preserve"> domains</w:t>
      </w:r>
      <w:r w:rsidR="008A58AD" w:rsidRPr="008A58AD">
        <w:rPr>
          <w:rFonts w:ascii="Times New Roman" w:hAnsi="Times New Roman" w:cs="Times New Roman"/>
          <w:sz w:val="24"/>
          <w:szCs w:val="24"/>
        </w:rPr>
        <w:t>, this may now be achieved in one test compared to the previously typical five (i.e. one incremental ramp test and four constant work rate prediction trials), provided the tests are not in extremely close proximity to EP</w:t>
      </w:r>
      <w:r w:rsidR="0049625E">
        <w:rPr>
          <w:rFonts w:ascii="Times New Roman" w:hAnsi="Times New Roman" w:cs="Times New Roman"/>
          <w:sz w:val="24"/>
          <w:szCs w:val="24"/>
        </w:rPr>
        <w:t xml:space="preserve"> (i.e. not within </w:t>
      </w:r>
      <w:r w:rsidR="0049625E" w:rsidRPr="008A58AD">
        <w:rPr>
          <w:rFonts w:ascii="Times New Roman" w:hAnsi="Times New Roman" w:cs="Times New Roman"/>
          <w:sz w:val="24"/>
          <w:szCs w:val="24"/>
        </w:rPr>
        <w:t xml:space="preserve">± </w:t>
      </w:r>
      <w:r w:rsidR="0049625E">
        <w:rPr>
          <w:rFonts w:ascii="Times New Roman" w:hAnsi="Times New Roman" w:cs="Times New Roman"/>
          <w:sz w:val="24"/>
          <w:szCs w:val="24"/>
        </w:rPr>
        <w:t>9-18</w:t>
      </w:r>
      <w:r w:rsidR="0049625E" w:rsidRPr="008A58AD">
        <w:rPr>
          <w:rFonts w:ascii="Times New Roman" w:hAnsi="Times New Roman" w:cs="Times New Roman"/>
          <w:sz w:val="24"/>
          <w:szCs w:val="24"/>
        </w:rPr>
        <w:t>% EP</w:t>
      </w:r>
      <w:r w:rsidR="0049625E">
        <w:rPr>
          <w:rFonts w:ascii="Times New Roman" w:hAnsi="Times New Roman" w:cs="Times New Roman"/>
          <w:sz w:val="24"/>
          <w:szCs w:val="24"/>
        </w:rPr>
        <w:t>)</w:t>
      </w:r>
      <w:r w:rsidR="008A58AD" w:rsidRPr="008A58AD">
        <w:rPr>
          <w:rFonts w:ascii="Times New Roman" w:hAnsi="Times New Roman" w:cs="Times New Roman"/>
          <w:sz w:val="24"/>
          <w:szCs w:val="24"/>
        </w:rPr>
        <w:t xml:space="preserve">. </w:t>
      </w:r>
      <w:r w:rsidR="008A58AD">
        <w:rPr>
          <w:rFonts w:ascii="Times New Roman" w:hAnsi="Times New Roman" w:cs="Times New Roman"/>
          <w:sz w:val="24"/>
          <w:szCs w:val="24"/>
        </w:rPr>
        <w:t xml:space="preserve">The reason for the discrepancy </w:t>
      </w:r>
      <w:r w:rsidR="008D2C0C">
        <w:rPr>
          <w:rFonts w:ascii="Times New Roman" w:hAnsi="Times New Roman" w:cs="Times New Roman"/>
          <w:sz w:val="24"/>
          <w:szCs w:val="24"/>
        </w:rPr>
        <w:t xml:space="preserve">regarding the </w:t>
      </w:r>
      <w:r w:rsidR="008D2C0C">
        <w:rPr>
          <w:rFonts w:ascii="Times New Roman" w:hAnsi="Times New Roman" w:cs="Times New Roman"/>
          <w:sz w:val="24"/>
          <w:szCs w:val="24"/>
        </w:rPr>
        <w:lastRenderedPageBreak/>
        <w:t xml:space="preserve">95% LoA </w:t>
      </w:r>
      <w:r w:rsidR="008A58AD">
        <w:rPr>
          <w:rFonts w:ascii="Times New Roman" w:hAnsi="Times New Roman" w:cs="Times New Roman"/>
          <w:sz w:val="24"/>
          <w:szCs w:val="24"/>
        </w:rPr>
        <w:t xml:space="preserve">between the present study and </w:t>
      </w:r>
      <w:r w:rsidR="008A58AD" w:rsidRPr="007F7FCF">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yJZhdrCz","properties":{"formattedCitation":"(Murgatroyd et al. 2014)","plainCitation":"(Murgatroyd et al. 2014)","noteIndex":0},"citationItems":[{"id":775,"uris":["http://zotero.org/users/5056530/items/D9BPPKCB"],"uri":["http://zotero.org/users/5056530/items/D9BPPKCB"],"itemData":{"id":775,"type":"article-journal","abstract":"PURPOSE: The lactate threshold (LT), critical power (CP) and maximum oxygen uptake (VO₂max) together partition exercise intensity domains by their common physiological, biochemical and perceptual response characteristics. CP is the greatest power output attainable immediately following intolerance at VO₂peak, and the asymptote of 3 min all-out exercise. Thus we reasoned that a maximal 'sprint' immediately following standard ramp-incremental exercise would allow characterisation of the three aerobic indices in a single test.\nMETHODS: Ten healthy men (23 ± 3 year, mean ± SD) performed 9 cycle-ergometry tests on different days: (A) two ramp-incremental tests to intolerance (20 W min(-1)), immediately followed by a 3 min maximal, variable-power effort ramp-sprint test (RST) for LT, VO₂peak and sprint-phase power (SP) determination; (B) four constant-power tests for CP and VO₂max determination; (C) constant-power tests at 10 W below LT, and 10 W below and above SP to verify intensity domain characterisation. Capillary [lactate] and breath-by-breath VO₂ were measured.\nRESULTS: Reproducibility of LT, SP and VO₂max measurements between RST repeats was within 5% or less (r ≥ 0.991, p &lt; 0.001). CP (257 ± 46 W) was not different (p = 0.72) from SP (258 ± 42 W). Exercise 10 W below LT and SP resulted in steady state VO₂ and [lactate]. VO₂max (4.0 ± 0.6 L min(-1)), peak [lactate] (11 ± 2 mM) and intolerance were reached 19 ± 5 min into exercise at 10 W above SP.\nCONCLUSIONS: These data suggest that the key indices of aerobic function may be accurately and reliably estimated during a single exercise test. This test may provide a basis for simplifying assessment and prescription of exercise training and experimental interventions.","container-title":"European Journal of Applied Physiology","DOI":"10.1007/s00421-014-2908-8","ISSN":"1439-6327","issue":"9","journalAbbreviation":"Eur. J. Appl. Physiol.","language":"eng","note":"PMID: 24888425","page":"1863-1874","source":"PubMed","title":"A 'ramp-sprint' protocol to characterise indices of aerobic function and exercise intensity domains in a single laboratory test","volume":"114","author":[{"family":"Murgatroyd","given":"Scott R."},{"family":"Wylde","given":"Lindsey A."},{"family":"Cannon","given":"Daniel T."},{"family":"Ward","given":"Susan A."},{"family":"Rossiter","given":"Harry B."}],"issued":{"date-parts":[["2014",9]]}}}],"schema":"https://github.com/citation-style-language/schema/raw/master/csl-citation.json"} </w:instrText>
      </w:r>
      <w:r w:rsidR="008A58AD" w:rsidRPr="007F7FCF">
        <w:rPr>
          <w:rFonts w:ascii="Times New Roman" w:hAnsi="Times New Roman" w:cs="Times New Roman"/>
          <w:sz w:val="24"/>
          <w:szCs w:val="24"/>
        </w:rPr>
        <w:fldChar w:fldCharType="separate"/>
      </w:r>
      <w:r w:rsidR="00A732C5" w:rsidRPr="00A732C5">
        <w:rPr>
          <w:rFonts w:ascii="Times New Roman" w:hAnsi="Times New Roman" w:cs="Times New Roman"/>
          <w:sz w:val="24"/>
        </w:rPr>
        <w:t>(Murgatroyd et al. 2014)</w:t>
      </w:r>
      <w:r w:rsidR="008A58AD" w:rsidRPr="007F7FCF">
        <w:rPr>
          <w:rFonts w:ascii="Times New Roman" w:hAnsi="Times New Roman" w:cs="Times New Roman"/>
          <w:sz w:val="24"/>
          <w:szCs w:val="24"/>
        </w:rPr>
        <w:fldChar w:fldCharType="end"/>
      </w:r>
      <w:bookmarkStart w:id="2" w:name="_GoBack"/>
      <w:bookmarkEnd w:id="2"/>
      <w:r w:rsidR="008A58AD">
        <w:rPr>
          <w:rFonts w:ascii="Times New Roman" w:hAnsi="Times New Roman" w:cs="Times New Roman"/>
          <w:sz w:val="24"/>
          <w:szCs w:val="24"/>
        </w:rPr>
        <w:t xml:space="preserve"> is presently unclear, however, as no other study has examined the validity of the ramp all-out test. </w:t>
      </w:r>
    </w:p>
    <w:p w14:paraId="498079EE" w14:textId="25F14324" w:rsidR="008A58AD" w:rsidRDefault="008A58AD" w:rsidP="00372A95">
      <w:pPr>
        <w:spacing w:line="480" w:lineRule="auto"/>
        <w:jc w:val="both"/>
        <w:rPr>
          <w:rFonts w:ascii="Times New Roman" w:hAnsi="Times New Roman" w:cs="Times New Roman"/>
          <w:sz w:val="24"/>
          <w:szCs w:val="24"/>
        </w:rPr>
      </w:pPr>
      <w:r w:rsidRPr="008A58AD">
        <w:rPr>
          <w:rFonts w:ascii="Times New Roman" w:hAnsi="Times New Roman" w:cs="Times New Roman"/>
          <w:sz w:val="24"/>
          <w:szCs w:val="24"/>
        </w:rPr>
        <w:t xml:space="preserve">WEP systematically underestimated </w:t>
      </w:r>
      <w:r w:rsidRPr="008A58AD">
        <w:rPr>
          <w:rFonts w:ascii="Times New Roman" w:hAnsi="Times New Roman" w:cs="Times New Roman"/>
          <w:i/>
          <w:sz w:val="24"/>
          <w:szCs w:val="24"/>
        </w:rPr>
        <w:t>W</w:t>
      </w:r>
      <w:r w:rsidRPr="008A58AD">
        <w:rPr>
          <w:rFonts w:ascii="Times New Roman" w:hAnsi="Times New Roman" w:cs="Times New Roman"/>
          <w:sz w:val="24"/>
          <w:szCs w:val="24"/>
        </w:rPr>
        <w:t xml:space="preserve">’ during upright exercise, whereas WEP was greater than </w:t>
      </w:r>
      <w:r w:rsidRPr="008A58AD">
        <w:rPr>
          <w:rFonts w:ascii="Times New Roman" w:hAnsi="Times New Roman" w:cs="Times New Roman"/>
          <w:i/>
          <w:sz w:val="24"/>
          <w:szCs w:val="24"/>
        </w:rPr>
        <w:t>W</w:t>
      </w:r>
      <w:r w:rsidRPr="008A58AD">
        <w:rPr>
          <w:rFonts w:ascii="Times New Roman" w:hAnsi="Times New Roman" w:cs="Times New Roman"/>
          <w:sz w:val="24"/>
          <w:szCs w:val="24"/>
        </w:rPr>
        <w:t xml:space="preserve">’ during supine exercise. The physiological determinants of </w:t>
      </w:r>
      <w:r w:rsidRPr="00FE752F">
        <w:rPr>
          <w:rFonts w:ascii="Times New Roman" w:hAnsi="Times New Roman" w:cs="Times New Roman"/>
          <w:i/>
          <w:sz w:val="24"/>
          <w:szCs w:val="24"/>
        </w:rPr>
        <w:t>W</w:t>
      </w:r>
      <w:r w:rsidRPr="008A58AD">
        <w:rPr>
          <w:rFonts w:ascii="Times New Roman" w:hAnsi="Times New Roman" w:cs="Times New Roman"/>
          <w:sz w:val="24"/>
          <w:szCs w:val="24"/>
        </w:rPr>
        <w:t>’ are still not well understood</w:t>
      </w:r>
      <w:r w:rsidR="00A732C5">
        <w:rPr>
          <w:rFonts w:ascii="Times New Roman" w:hAnsi="Times New Roman" w:cs="Times New Roman"/>
          <w:sz w:val="24"/>
          <w:szCs w:val="24"/>
        </w:rPr>
        <w:t xml:space="preserve"> </w:t>
      </w:r>
      <w:r w:rsidRPr="008A58AD">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a9ssjY6h","properties":{"formattedCitation":"(Poole et al. 2016)","plainCitation":"(Poole et al. 2016)","noteIndex":0},"citationItems":[{"id":559,"uris":["http://zotero.org/users/5056530/items/49K3C298"],"uri":["http://zotero.org/users/5056530/items/49K3C298"],"itemData":{"id":559,"type":"article-journal","abstract":": The hyperbolic form of the power-duration relationship is rigorous and highly conserved across species, forms of exercise, and individual muscles/muscle groups. For modalities such as cycling, the relationship resolves to two parameters, the asymptote for power (critical power [CP]) and the so-called W' (work doable above CP), which together predict the tolerable duration of exercise above CP. Crucially, the CP concept integrates sentinel physiological profiles-respiratory, metabolic, and contractile-within a coherent framework that has great scientific and practical utility. Rather than calibrating equivalent exercise intensities relative to metabolically distant parameters such as the lactate threshold or V˙O2max, setting the exercise intensity relative to CP unifies the profile of systemic and intramuscular responses and, if greater than CP, predicts the tolerable duration of exercise until W' is expended, V˙O2max is attained, and intolerance is manifested. CP may be regarded as a \"fatigue threshold\" in the sense that it separates exercise intensity domains within which the physiological responses to exercise can (&lt;CP) or cannot (&gt;CP) be stabilized. The CP concept therefore enables important insights into 1) the principal loci of fatigue development (central vs. peripheral) at different intensities of exercise and 2) mechanisms of cardiovascular and metabolic control and their modulation by factors such as O2 delivery. Practically, the CP concept has great potential application in optimizing athletic training programs and performance as well as improving the life quality for individuals enduring chronic disease.","container-title":"Medicine and Science in Sports and Exercise","DOI":"10.1249/MSS.0000000000000939","ISSN":"1530-0315","issue":"11","journalAbbreviation":"Med Sci Sports Exerc","language":"eng","note":"PMID: 27031742\nPMCID: PMC5070974","page":"2320-2334","source":"PubMed","title":"Critical Power: An Important Fatigue Threshold in Exercise Physiology","title-short":"Critical Power","volume":"48","author":[{"family":"Poole","given":"David C."},{"family":"Burnley","given":"Mark"},{"family":"Vanhatalo","given":"Anni"},{"family":"Rossiter","given":"Harry B."},{"family":"Jones","given":"Andrew M."}],"issued":{"date-parts":[["2016",11]]}}}],"schema":"https://github.com/citation-style-language/schema/raw/master/csl-citation.json"} </w:instrText>
      </w:r>
      <w:r w:rsidRPr="008A58AD">
        <w:rPr>
          <w:rFonts w:ascii="Times New Roman" w:hAnsi="Times New Roman" w:cs="Times New Roman"/>
          <w:sz w:val="24"/>
          <w:szCs w:val="24"/>
        </w:rPr>
        <w:fldChar w:fldCharType="separate"/>
      </w:r>
      <w:r w:rsidR="00A732C5" w:rsidRPr="00A732C5">
        <w:rPr>
          <w:rFonts w:ascii="Times New Roman" w:hAnsi="Times New Roman" w:cs="Times New Roman"/>
          <w:sz w:val="24"/>
        </w:rPr>
        <w:t>(Poole et al. 2016)</w:t>
      </w:r>
      <w:r w:rsidRPr="008A58AD">
        <w:rPr>
          <w:rFonts w:ascii="Times New Roman" w:hAnsi="Times New Roman" w:cs="Times New Roman"/>
          <w:sz w:val="24"/>
          <w:szCs w:val="24"/>
        </w:rPr>
        <w:fldChar w:fldCharType="end"/>
      </w:r>
      <w:r w:rsidRPr="008A58AD">
        <w:rPr>
          <w:rFonts w:ascii="Times New Roman" w:hAnsi="Times New Roman" w:cs="Times New Roman"/>
          <w:sz w:val="24"/>
          <w:szCs w:val="24"/>
        </w:rPr>
        <w:t>, therefore the reasons for these discrepancies are not currently clear.</w:t>
      </w:r>
      <w:r>
        <w:rPr>
          <w:rFonts w:ascii="Times New Roman" w:hAnsi="Times New Roman" w:cs="Times New Roman"/>
          <w:sz w:val="24"/>
          <w:szCs w:val="24"/>
        </w:rPr>
        <w:t xml:space="preserve"> </w:t>
      </w:r>
      <w:r w:rsidRPr="008A58AD">
        <w:rPr>
          <w:rFonts w:ascii="Times New Roman" w:hAnsi="Times New Roman" w:cs="Times New Roman"/>
          <w:sz w:val="24"/>
          <w:szCs w:val="24"/>
        </w:rPr>
        <w:t xml:space="preserve">However, </w:t>
      </w:r>
      <w:r>
        <w:rPr>
          <w:rFonts w:ascii="Times New Roman" w:hAnsi="Times New Roman" w:cs="Times New Roman"/>
          <w:sz w:val="24"/>
          <w:szCs w:val="24"/>
        </w:rPr>
        <w:t>Murgatroyd et al.</w:t>
      </w:r>
      <w:r w:rsidRPr="007F7FCF">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2XWwPOPy","properties":{"formattedCitation":"(Murgatroyd et al. 2014)","plainCitation":"(Murgatroyd et al. 2014)","dontUpdate":true,"noteIndex":0},"citationItems":[{"id":775,"uris":["http://zotero.org/users/5056530/items/D9BPPKCB"],"uri":["http://zotero.org/users/5056530/items/D9BPPKCB"],"itemData":{"id":775,"type":"article-journal","abstract":"PURPOSE: The lactate threshold (LT), critical power (CP) and maximum oxygen uptake (VO₂max) together partition exercise intensity domains by their common physiological, biochemical and perceptual response characteristics. CP is the greatest power output attainable immediately following intolerance at VO₂peak, and the asymptote of 3 min all-out exercise. Thus we reasoned that a maximal 'sprint' immediately following standard ramp-incremental exercise would allow characterisation of the three aerobic indices in a single test.\nMETHODS: Ten healthy men (23 ± 3 year, mean ± SD) performed 9 cycle-ergometry tests on different days: (A) two ramp-incremental tests to intolerance (20 W min(-1)), immediately followed by a 3 min maximal, variable-power effort ramp-sprint test (RST) for LT, VO₂peak and sprint-phase power (SP) determination; (B) four constant-power tests for CP and VO₂max determination; (C) constant-power tests at 10 W below LT, and 10 W below and above SP to verify intensity domain characterisation. Capillary [lactate] and breath-by-breath VO₂ were measured.\nRESULTS: Reproducibility of LT, SP and VO₂max measurements between RST repeats was within 5% or less (r ≥ 0.991, p &lt; 0.001). CP (257 ± 46 W) was not different (p = 0.72) from SP (258 ± 42 W). Exercise 10 W below LT and SP resulted in steady state VO₂ and [lactate]. VO₂max (4.0 ± 0.6 L min(-1)), peak [lactate] (11 ± 2 mM) and intolerance were reached 19 ± 5 min into exercise at 10 W above SP.\nCONCLUSIONS: These data suggest that the key indices of aerobic function may be accurately and reliably estimated during a single exercise test. This test may provide a basis for simplifying assessment and prescription of exercise training and experimental interventions.","container-title":"European Journal of Applied Physiology","DOI":"10.1007/s00421-014-2908-8","ISSN":"1439-6327","issue":"9","journalAbbreviation":"Eur. J. Appl. Physiol.","language":"eng","note":"PMID: 24888425","page":"1863-1874","source":"PubMed","title":"A 'ramp-sprint' protocol to characterise indices of aerobic function and exercise intensity domains in a single laboratory test","volume":"114","author":[{"family":"Murgatroyd","given":"Scott R."},{"family":"Wylde","given":"Lindsey A."},{"family":"Cannon","given":"Daniel T."},{"family":"Ward","given":"Susan A."},{"family":"Rossiter","given":"Harry B."}],"issued":{"date-parts":[["2014",9]]}}}],"schema":"https://github.com/citation-style-language/schema/raw/master/csl-citation.json"} </w:instrText>
      </w:r>
      <w:r w:rsidRPr="007F7FCF">
        <w:rPr>
          <w:rFonts w:ascii="Times New Roman" w:hAnsi="Times New Roman" w:cs="Times New Roman"/>
          <w:sz w:val="24"/>
          <w:szCs w:val="24"/>
        </w:rPr>
        <w:fldChar w:fldCharType="separate"/>
      </w:r>
      <w:r w:rsidR="00A732C5" w:rsidRPr="00A732C5">
        <w:rPr>
          <w:rFonts w:ascii="Times New Roman" w:hAnsi="Times New Roman" w:cs="Times New Roman"/>
          <w:sz w:val="24"/>
        </w:rPr>
        <w:t>(2014)</w:t>
      </w:r>
      <w:r w:rsidRPr="007F7FC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A58AD">
        <w:rPr>
          <w:rFonts w:ascii="Times New Roman" w:hAnsi="Times New Roman" w:cs="Times New Roman"/>
          <w:sz w:val="24"/>
          <w:szCs w:val="24"/>
        </w:rPr>
        <w:t xml:space="preserve">also found that WEP during the all-out phase of the ramp all-out test was lower than </w:t>
      </w:r>
      <w:r w:rsidRPr="008A58AD">
        <w:rPr>
          <w:rFonts w:ascii="Times New Roman" w:hAnsi="Times New Roman" w:cs="Times New Roman"/>
          <w:i/>
          <w:sz w:val="24"/>
          <w:szCs w:val="24"/>
        </w:rPr>
        <w:t>W</w:t>
      </w:r>
      <w:r w:rsidRPr="008A58AD">
        <w:rPr>
          <w:rFonts w:ascii="Times New Roman" w:hAnsi="Times New Roman" w:cs="Times New Roman"/>
          <w:sz w:val="24"/>
          <w:szCs w:val="24"/>
        </w:rPr>
        <w:t xml:space="preserve">’, and the WEP during the standalone 3 minute all-out test is typically lower than </w:t>
      </w:r>
      <w:r w:rsidRPr="008A58AD">
        <w:rPr>
          <w:rFonts w:ascii="Times New Roman" w:hAnsi="Times New Roman" w:cs="Times New Roman"/>
          <w:i/>
          <w:sz w:val="24"/>
          <w:szCs w:val="24"/>
        </w:rPr>
        <w:t>W</w:t>
      </w:r>
      <w:r w:rsidRPr="008A58AD">
        <w:rPr>
          <w:rFonts w:ascii="Times New Roman" w:hAnsi="Times New Roman" w:cs="Times New Roman"/>
          <w:sz w:val="24"/>
          <w:szCs w:val="24"/>
        </w:rPr>
        <w:t>’</w:t>
      </w:r>
      <w:r w:rsidR="001E5E99">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TFHbWIN9","properties":{"formattedCitation":"(Vanhatalo et al. 2007)","plainCitation":"(Vanhatalo et al. 2007)","noteIndex":0},"citationItems":[{"id":824,"uris":["http://zotero.org/users/5056530/items/XDA7SLZH"],"uri":["http://zotero.org/users/5056530/items/XDA7SLZH"],"itemData":{"id":824,"type":"article-journal","abstract":"PURPOSE: We tested the hypothesis that the power output attained at the end of a 3-min all-out cycling test would be equivalent to critical power.\nMETHODS: Ten habitually active subjects performed a ramp test, two 3-min all-out tests against a fixed resistance to establish the end-test power (EP) and the work done above the EP (WEP), and five constant-work rate tests to establish the critical power (CP) and the curvature constant parameter (W') using the work-time and 1/time models.\nRESULTS: The power output in the 3-min trial declined to a steady level within 135 s. The EP was 287 +/- 55 W, which was not significantly different from, and highly correlated with, CP (287 +/- 56 W; P = 0.37, r = 0.99). The standard error for the estimation of CP using EP was approximately 6 W, and in 8 of 10 cases, EP agreed with CP to within 5 W. Similarly, the WEP derived from the 3-min test (15.0 +/- 4.7 kJ) was not significantly different from, and correlated with, W' (16.0 +/- 3.8 kJ; P = 0.35; r = 0.84).\nCONCLUSIONS: During a 3-min all-out cycling test, power output declined to a stable value in approximately the last 45 s, and this power output was not significantly different from the independently measured critical power.","container-title":"Medicine and Science in Sports and Exercise","DOI":"10.1249/mss.0b013e31802dd3e6","ISSN":"0195-9131","issue":"3","journalAbbreviation":"Med Sci Sports Exerc","language":"eng","note":"PMID: 17473782","page":"548-555","source":"PubMed","title":"Determination of critical power using a 3-min all-out cycling test","volume":"39","author":[{"family":"Vanhatalo","given":"Anni"},{"family":"Doust","given":"Jonathan H."},{"family":"Burnley","given":"Mark"}],"issued":{"date-parts":[["2007",3]]}}}],"schema":"https://github.com/citation-style-language/schema/raw/master/csl-citation.json"} </w:instrText>
      </w:r>
      <w:r>
        <w:rPr>
          <w:rFonts w:ascii="Times New Roman" w:hAnsi="Times New Roman" w:cs="Times New Roman"/>
          <w:sz w:val="24"/>
          <w:szCs w:val="24"/>
        </w:rPr>
        <w:fldChar w:fldCharType="separate"/>
      </w:r>
      <w:r w:rsidR="00A732C5" w:rsidRPr="00A732C5">
        <w:rPr>
          <w:rFonts w:ascii="Times New Roman" w:hAnsi="Times New Roman" w:cs="Times New Roman"/>
          <w:sz w:val="24"/>
        </w:rPr>
        <w:t>(Vanhatalo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Moreover, CP and </w:t>
      </w:r>
      <w:r w:rsidRPr="008A58AD">
        <w:rPr>
          <w:rFonts w:ascii="Times New Roman" w:hAnsi="Times New Roman" w:cs="Times New Roman"/>
          <w:i/>
          <w:sz w:val="24"/>
          <w:szCs w:val="24"/>
        </w:rPr>
        <w:t>W</w:t>
      </w:r>
      <w:r>
        <w:rPr>
          <w:rFonts w:ascii="Times New Roman" w:hAnsi="Times New Roman" w:cs="Times New Roman"/>
          <w:sz w:val="24"/>
          <w:szCs w:val="24"/>
        </w:rPr>
        <w:t>’ derived from constant work-rate prediction trials have been shown to overestimate ramp exercise performance</w:t>
      </w:r>
      <w:r w:rsidR="00A732C5">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UqpanghE","properties":{"formattedCitation":"(Black et al. 2016)","plainCitation":"(Black et al. 2016)","noteIndex":0},"citationItems":[{"id":435,"uris":["http://zotero.org/users/5056530/items/8JV6CBK9"],"uri":["http://zotero.org/users/5056530/items/8JV6CBK9"],"itemData":{"id":435,"type":"article-journal","abstract":"PURPOSE: The parameters of the power-duration relationship (i.e., the critical power, CP, and the curvature constant, W') may theoretically predict maximal performance capability for exercise above the CP. The CP and W' are associated with the parameters of oxygen uptake ([Formula: see text]O2) kinetics, which can be altered by manipulation of the work-rate forcing function. We tested the hypothesis that the CP and W' derived from constant work-rate (CWR) prediction trials would overestimate ramp incremental exercise performance.\nMETHODS: Thirty subjects (males, n = 28; females, n = 2) performed a ramp incremental test, and 3-5 CWR prediction trials for the determination of the CP and W'. Multiple ramp incremental tests and corresponding CP and W' estimates were available for some subjects such that in total 51 ramp test performances were predicted.\nRESULTS: The ramp incremental test performance (729 ± 113 s) was overestimated by the CP and W' estimates derived from the best (751 ± 114 s, P &lt; 0.05) and worst (749 ± 111 s, P &lt; 0.05) individual fits of CWR prediction trial data. The error in the prediction was inversely correlated with the magnitude of the W' for the best (r = -0.56, P &lt; 0.05) and worst individual fits (r = -0.36, P &lt; 0.05).\nCONCLUSIONS: The overestimation of ramp incremental performance suggests that the CP and W' derived from different work-rate forcing functions, thus resulting in different [Formula: see text]O2 kinetics, cannot be used interchangeably. The present findings highlight a potential source of error in performance prediction that is of importance to both researchers and applied practitioners.","container-title":"European Journal of Applied Physiology","DOI":"10.1007/s00421-016-3491-y","ISSN":"1439-6327","issue":"11-12","journalAbbreviation":"Eur. J. Appl. Physiol.","language":"eng","note":"PMID: 27787608\nPMCID: PMC5118414","page":"2415-2422","source":"PubMed","title":"The constant work rate critical power protocol overestimates ramp incremental exercise performance","volume":"116","author":[{"family":"Black","given":"Matthew I."},{"family":"Jones","given":"Andrew M."},{"family":"Kelly","given":"James A."},{"family":"Bailey","given":"Stephen J."},{"family":"Vanhatalo","given":"Anni"}],"issued":{"date-parts":[["2016",12]]}}}],"schema":"https://github.com/citation-style-language/schema/raw/master/csl-citation.json"} </w:instrText>
      </w:r>
      <w:r>
        <w:rPr>
          <w:rFonts w:ascii="Times New Roman" w:hAnsi="Times New Roman" w:cs="Times New Roman"/>
          <w:sz w:val="24"/>
          <w:szCs w:val="24"/>
        </w:rPr>
        <w:fldChar w:fldCharType="separate"/>
      </w:r>
      <w:r w:rsidR="00A732C5" w:rsidRPr="00A732C5">
        <w:rPr>
          <w:rFonts w:ascii="Times New Roman" w:hAnsi="Times New Roman" w:cs="Times New Roman"/>
          <w:sz w:val="24"/>
        </w:rPr>
        <w:t>(Black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ggesting that </w:t>
      </w:r>
      <w:r w:rsidRPr="008A58AD">
        <w:rPr>
          <w:rFonts w:ascii="Times New Roman" w:hAnsi="Times New Roman" w:cs="Times New Roman"/>
          <w:i/>
          <w:sz w:val="24"/>
          <w:szCs w:val="24"/>
        </w:rPr>
        <w:t>W</w:t>
      </w:r>
      <w:r>
        <w:rPr>
          <w:rFonts w:ascii="Times New Roman" w:hAnsi="Times New Roman" w:cs="Times New Roman"/>
          <w:sz w:val="24"/>
          <w:szCs w:val="24"/>
        </w:rPr>
        <w:t xml:space="preserve">’ may be reduced during ramp exercise. </w:t>
      </w:r>
      <w:r w:rsidRPr="008A58AD">
        <w:rPr>
          <w:rFonts w:ascii="Times New Roman" w:hAnsi="Times New Roman" w:cs="Times New Roman"/>
          <w:sz w:val="24"/>
          <w:szCs w:val="24"/>
        </w:rPr>
        <w:t xml:space="preserve">A reduction in </w:t>
      </w:r>
      <w:r w:rsidRPr="008A58AD">
        <w:rPr>
          <w:rFonts w:ascii="Times New Roman" w:hAnsi="Times New Roman" w:cs="Times New Roman"/>
          <w:i/>
          <w:sz w:val="24"/>
          <w:szCs w:val="24"/>
        </w:rPr>
        <w:t>W</w:t>
      </w:r>
      <w:r w:rsidRPr="008A58AD">
        <w:rPr>
          <w:rFonts w:ascii="Times New Roman" w:hAnsi="Times New Roman" w:cs="Times New Roman"/>
          <w:sz w:val="24"/>
          <w:szCs w:val="24"/>
        </w:rPr>
        <w:t>’ in ramp and/or all-out exercise versus constant work</w:t>
      </w:r>
      <w:r>
        <w:rPr>
          <w:rFonts w:ascii="Times New Roman" w:hAnsi="Times New Roman" w:cs="Times New Roman"/>
          <w:sz w:val="24"/>
          <w:szCs w:val="24"/>
        </w:rPr>
        <w:t>-</w:t>
      </w:r>
      <w:r w:rsidRPr="008A58AD">
        <w:rPr>
          <w:rFonts w:ascii="Times New Roman" w:hAnsi="Times New Roman" w:cs="Times New Roman"/>
          <w:sz w:val="24"/>
          <w:szCs w:val="24"/>
        </w:rPr>
        <w:t xml:space="preserve">rate exercise could therefore potentially account for the underestimation of </w:t>
      </w:r>
      <w:r w:rsidRPr="008A58AD">
        <w:rPr>
          <w:rFonts w:ascii="Times New Roman" w:hAnsi="Times New Roman" w:cs="Times New Roman"/>
          <w:i/>
          <w:sz w:val="24"/>
          <w:szCs w:val="24"/>
        </w:rPr>
        <w:t>W</w:t>
      </w:r>
      <w:r w:rsidRPr="008A58AD">
        <w:rPr>
          <w:rFonts w:ascii="Times New Roman" w:hAnsi="Times New Roman" w:cs="Times New Roman"/>
          <w:sz w:val="24"/>
          <w:szCs w:val="24"/>
        </w:rPr>
        <w:t>’ by WEP in the</w:t>
      </w:r>
      <w:r>
        <w:rPr>
          <w:rFonts w:ascii="Times New Roman" w:hAnsi="Times New Roman" w:cs="Times New Roman"/>
          <w:sz w:val="24"/>
          <w:szCs w:val="24"/>
        </w:rPr>
        <w:t xml:space="preserve"> upright group in the</w:t>
      </w:r>
      <w:r w:rsidRPr="008A58AD">
        <w:rPr>
          <w:rFonts w:ascii="Times New Roman" w:hAnsi="Times New Roman" w:cs="Times New Roman"/>
          <w:sz w:val="24"/>
          <w:szCs w:val="24"/>
        </w:rPr>
        <w:t xml:space="preserve"> present study.</w:t>
      </w:r>
      <w:r>
        <w:rPr>
          <w:rFonts w:ascii="Times New Roman" w:hAnsi="Times New Roman" w:cs="Times New Roman"/>
          <w:sz w:val="24"/>
          <w:szCs w:val="24"/>
        </w:rPr>
        <w:t xml:space="preserve"> </w:t>
      </w:r>
      <w:r w:rsidRPr="008A58AD">
        <w:rPr>
          <w:rFonts w:ascii="Times New Roman" w:hAnsi="Times New Roman" w:cs="Times New Roman"/>
          <w:sz w:val="24"/>
          <w:szCs w:val="24"/>
        </w:rPr>
        <w:t xml:space="preserve">The reasons for the overestimation of </w:t>
      </w:r>
      <w:r w:rsidRPr="00FE752F">
        <w:rPr>
          <w:rFonts w:ascii="Times New Roman" w:hAnsi="Times New Roman" w:cs="Times New Roman"/>
          <w:i/>
          <w:sz w:val="24"/>
          <w:szCs w:val="24"/>
        </w:rPr>
        <w:t>W</w:t>
      </w:r>
      <w:r w:rsidRPr="008A58AD">
        <w:rPr>
          <w:rFonts w:ascii="Times New Roman" w:hAnsi="Times New Roman" w:cs="Times New Roman"/>
          <w:sz w:val="24"/>
          <w:szCs w:val="24"/>
        </w:rPr>
        <w:t xml:space="preserve">’ by WEP in the supine position are less clear, </w:t>
      </w:r>
      <w:r w:rsidR="009C71ED">
        <w:rPr>
          <w:rFonts w:ascii="Times New Roman" w:hAnsi="Times New Roman" w:cs="Times New Roman"/>
          <w:sz w:val="24"/>
          <w:szCs w:val="24"/>
        </w:rPr>
        <w:t xml:space="preserve">but may </w:t>
      </w:r>
      <w:r w:rsidR="00803EA7">
        <w:rPr>
          <w:rFonts w:ascii="Times New Roman" w:hAnsi="Times New Roman" w:cs="Times New Roman"/>
          <w:sz w:val="24"/>
          <w:szCs w:val="24"/>
        </w:rPr>
        <w:t xml:space="preserve">simply </w:t>
      </w:r>
      <w:r w:rsidR="009C71ED">
        <w:rPr>
          <w:rFonts w:ascii="Times New Roman" w:hAnsi="Times New Roman" w:cs="Times New Roman"/>
          <w:sz w:val="24"/>
          <w:szCs w:val="24"/>
        </w:rPr>
        <w:t xml:space="preserve">be related </w:t>
      </w:r>
      <w:r w:rsidR="00056DA8">
        <w:rPr>
          <w:rFonts w:ascii="Times New Roman" w:hAnsi="Times New Roman" w:cs="Times New Roman"/>
          <w:sz w:val="24"/>
          <w:szCs w:val="24"/>
        </w:rPr>
        <w:t xml:space="preserve">to random error, given the 95% LoA between the two measurements was equivalent to 81.25% of </w:t>
      </w:r>
      <w:r w:rsidR="00056DA8" w:rsidRPr="00FE752F">
        <w:rPr>
          <w:rFonts w:ascii="Times New Roman" w:hAnsi="Times New Roman" w:cs="Times New Roman"/>
          <w:i/>
          <w:sz w:val="24"/>
          <w:szCs w:val="24"/>
        </w:rPr>
        <w:t>W</w:t>
      </w:r>
      <w:r w:rsidR="00056DA8">
        <w:rPr>
          <w:rFonts w:ascii="Times New Roman" w:hAnsi="Times New Roman" w:cs="Times New Roman"/>
          <w:sz w:val="24"/>
          <w:szCs w:val="24"/>
        </w:rPr>
        <w:t xml:space="preserve">’. Irrespective of the reason for the overestimation of </w:t>
      </w:r>
      <w:r w:rsidR="00056DA8" w:rsidRPr="00FE752F">
        <w:rPr>
          <w:rFonts w:ascii="Times New Roman" w:hAnsi="Times New Roman" w:cs="Times New Roman"/>
          <w:i/>
          <w:sz w:val="24"/>
          <w:szCs w:val="24"/>
        </w:rPr>
        <w:t>W</w:t>
      </w:r>
      <w:r w:rsidR="00056DA8">
        <w:rPr>
          <w:rFonts w:ascii="Times New Roman" w:hAnsi="Times New Roman" w:cs="Times New Roman"/>
          <w:sz w:val="24"/>
          <w:szCs w:val="24"/>
        </w:rPr>
        <w:t xml:space="preserve">’ by WEP in the supine position, a </w:t>
      </w:r>
      <w:r w:rsidR="00C95658">
        <w:rPr>
          <w:rFonts w:ascii="Times New Roman" w:hAnsi="Times New Roman" w:cs="Times New Roman"/>
          <w:sz w:val="24"/>
          <w:szCs w:val="24"/>
        </w:rPr>
        <w:t xml:space="preserve">major attraction of the power-time relationship is that once CP and </w:t>
      </w:r>
      <w:r w:rsidR="00C95658" w:rsidRPr="008A58AD">
        <w:rPr>
          <w:rFonts w:ascii="Times New Roman" w:hAnsi="Times New Roman" w:cs="Times New Roman"/>
          <w:i/>
          <w:sz w:val="24"/>
          <w:szCs w:val="24"/>
        </w:rPr>
        <w:t>W</w:t>
      </w:r>
      <w:r w:rsidR="00C95658">
        <w:rPr>
          <w:rFonts w:ascii="Times New Roman" w:hAnsi="Times New Roman" w:cs="Times New Roman"/>
          <w:sz w:val="24"/>
          <w:szCs w:val="24"/>
        </w:rPr>
        <w:t>’ are known, it becomes possible to predict endurance exercise performance with high precision for exercise durations spanning 2-30 minutes. However</w:t>
      </w:r>
      <w:r>
        <w:rPr>
          <w:rFonts w:ascii="Times New Roman" w:hAnsi="Times New Roman" w:cs="Times New Roman"/>
          <w:sz w:val="24"/>
          <w:szCs w:val="24"/>
        </w:rPr>
        <w:t xml:space="preserve">, the inability of </w:t>
      </w:r>
      <w:r w:rsidR="008D2C0C">
        <w:rPr>
          <w:rFonts w:ascii="Times New Roman" w:hAnsi="Times New Roman" w:cs="Times New Roman"/>
          <w:sz w:val="24"/>
          <w:szCs w:val="24"/>
        </w:rPr>
        <w:t>WEP</w:t>
      </w:r>
      <w:r>
        <w:rPr>
          <w:rFonts w:ascii="Times New Roman" w:hAnsi="Times New Roman" w:cs="Times New Roman"/>
          <w:sz w:val="24"/>
          <w:szCs w:val="24"/>
        </w:rPr>
        <w:t xml:space="preserve"> to provide accurate estimates of W’ in the present study </w:t>
      </w:r>
      <w:r w:rsidR="00F53513">
        <w:rPr>
          <w:rFonts w:ascii="Times New Roman" w:hAnsi="Times New Roman" w:cs="Times New Roman"/>
          <w:sz w:val="24"/>
          <w:szCs w:val="24"/>
        </w:rPr>
        <w:t>limits the usage of this test to predict endurance performance</w:t>
      </w:r>
      <w:r>
        <w:rPr>
          <w:rFonts w:ascii="Times New Roman" w:hAnsi="Times New Roman" w:cs="Times New Roman"/>
          <w:sz w:val="24"/>
          <w:szCs w:val="24"/>
        </w:rPr>
        <w:t>.</w:t>
      </w:r>
    </w:p>
    <w:p w14:paraId="7F2AFDB9" w14:textId="045BE170" w:rsidR="00AC2156" w:rsidRPr="00FE752F" w:rsidRDefault="00AC2156" w:rsidP="00372A95">
      <w:pPr>
        <w:spacing w:line="480" w:lineRule="auto"/>
        <w:jc w:val="both"/>
        <w:rPr>
          <w:rFonts w:ascii="Times New Roman" w:hAnsi="Times New Roman" w:cs="Times New Roman"/>
          <w:b/>
          <w:sz w:val="24"/>
          <w:szCs w:val="24"/>
        </w:rPr>
      </w:pPr>
      <w:r w:rsidRPr="00FE752F">
        <w:rPr>
          <w:rFonts w:ascii="Times New Roman" w:hAnsi="Times New Roman" w:cs="Times New Roman"/>
          <w:b/>
          <w:sz w:val="24"/>
          <w:szCs w:val="24"/>
        </w:rPr>
        <w:t>LIMITATIONS</w:t>
      </w:r>
    </w:p>
    <w:p w14:paraId="0D561A2D" w14:textId="71859AC8" w:rsidR="00AC2156" w:rsidRDefault="00AC2156" w:rsidP="00372A95">
      <w:pPr>
        <w:spacing w:line="480" w:lineRule="auto"/>
        <w:jc w:val="both"/>
        <w:rPr>
          <w:rFonts w:ascii="Times New Roman" w:hAnsi="Times New Roman" w:cs="Times New Roman"/>
          <w:sz w:val="24"/>
          <w:szCs w:val="24"/>
        </w:rPr>
      </w:pPr>
      <w:r>
        <w:rPr>
          <w:rFonts w:ascii="Times New Roman" w:hAnsi="Times New Roman" w:cs="Times New Roman"/>
          <w:sz w:val="24"/>
          <w:szCs w:val="24"/>
        </w:rPr>
        <w:t>One potential source of error that may have contributed to the wide 95% LoA in the present study is the fact that the linear factor must be set a priori before knowledge of a participant’s GET</w:t>
      </w:r>
      <w:r w:rsidR="005C40A8">
        <w:rPr>
          <w:rFonts w:ascii="Times New Roman" w:hAnsi="Times New Roman" w:cs="Times New Roman"/>
          <w:sz w:val="24"/>
          <w:szCs w:val="24"/>
        </w:rPr>
        <w:t xml:space="preserve"> </w:t>
      </w:r>
      <w:r w:rsidR="005C40A8">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A2J2KuSs","properties":{"formattedCitation":"(Bergstrom et al. 2012; Clark et al. 2013)","plainCitation":"(Bergstrom et al. 2012; Clark et al. 2013)","noteIndex":0},"citationItems":[{"id":2945,"uris":["http://zotero.org/users/5056530/items/Q956BRKC"],"uri":["http://zotero.org/users/5056530/items/Q956BRKC"],"itemData":{"id":2945,"type":"article-journal","abstract":"Bergstrom, HC, Housh, TJ, Zuniga, JM, Camic, CL, Traylor, DA, Schmidt, RJ, and Johnson, GO. A new single work bout test to estimate critical power and anaerobic work capacity. J Strength Cond Res 26(3): 656–663, 2012—The purpose of this study was to develop a 3-minute, all-out test protocol using the Monark cycle ergometer for estimating the critical power (CP) and anaerobic work capacity (AWC) with the resistance based on body weight. Twelve moderately trained adults (mean age ± SD = 23.2 ± 3.5 years) performed an incremental cycle ergometer test to exhaustion. The CP and AWC were estimated from the original work limit (Wlim) vs. time limit (Tlim) relationship (CPPT) and a 3-minute all-out test (CP3min) against a fixed resistance and compared with the CP and AWC estimated from the new 3-minute tests on the Monark cycle ergometer (CP3.5% and CP4.5%). The resistance values for the CP3.5% and CP4.5% tests were set at 3.5 and 4.5% of the subject's body weight (kilograms). The results indicated that there were no significant differences (p &gt; 0.05) among mean CP values for CPPT (178 ± 47 W), CP3.5% (173 ± 40 W), and CP4.5% (186 ± 44 W). The mean CP3min (193 ± 54 W), however, was significantly greater than CPPT and CP3.5%. There were no significant differences in AWC for the CPPT (13,412 ± 6,247 J), CP3min (10,895 ± 2,923 J), and CP4.5% (9,842 ± 4,394 J). The AWC values for the CPPT and CP3min, however, were significantly greater than CP3.5% (8,357 ± 2,946 J). The results of this study indicated that CP and AWC could be estimated from a single 3-minute work bout test on the Monark cycle ergometer with the resistance set at 4.5% of the body weight. A single work bout test with the resistance based on the individual's body weight provides a practical and accessible method to estimate CP and AWC.","container-title":"The Journal of Strength &amp; Conditioning Research","DOI":"10.1519/JSC.0b013e31822b7304","ISSN":"1064-8011","issue":"3","language":"en-US","page":"656–663","source":"journals.lww.com","title":"A New Single Work Bout Test to Estimate Critical Power and Anaerobic Work Capacity","volume":"26","author":[{"family":"Bergstrom","given":"Haley C."},{"family":"Housh","given":"Terry J."},{"family":"Zuniga","given":"Jorge M."},{"family":"Camic","given":"Clayton L."},{"family":"Traylor","given":"Daniel A."},{"family":"Schmidt","given":"Richard J."},{"family":"Johnson","given":"Glen O."}],"issued":{"date-parts":[["2012",3]]}}},{"id":2948,"uris":["http://zotero.org/users/5056530/items/ZN785IDZ"],"uri":["http://zotero.org/users/5056530/items/ZN785IDZ"],"itemData":{"id":2948,"type":"article-journal","abstract":"The cycling 3-minute all-out exercise test (3 MT) provides the measures of critical power (CP) and the curvature constant (W') for the relationship between power and time limit to exhaustion in the severe exercise domain. The original procedures for the 3 MT required a preliminary graded exercise test (GXT) to establish the linear factor and the fixed load for the test. We evaluated a new procedure of establishing the load for the 3 MT using a percentage of body mass (% BM). Fifteen subjects of varied fitness levels completed a custom GXT-verification protocol to establish the gas exchange threshold and V[Combining Dot Above]O2max, a 3 MT using a load derived with the linear factor, and a 3 MT using a % BM. The subjects also completed a subsequent exhaustive bout at 10% above CP. The CP and W' estimated from either protocol did not differ. The CP estimates were consistent (α = 0.97, SEM = 7.1 W, coefficient of variation = 4%); however, W' was less reliable, a finding true of any method of measuring W'. The V[Combining Dot Above]O2 evoked during the 3 MT was lower than the values evoked by the exhaustive GXT-verification bouts and the 10% above CP bout after the 3 MT. All individual V[Combining Dot Above]O2 values in the 10% above CP bout were \"≥\" values measured in the 3 MT. Our findings indicate that several viable procedures for administering the 3 MT are plausible.","container-title":"Journal of Strength and Conditioning Research","DOI":"10.1519/JSC.0b013e3182785041","ISSN":"1533-4287","issue":"8","journalAbbreviation":"J Strength Cond Res","language":"eng","note":"PMID: 23090321","page":"2104-2112","source":"PubMed","title":"Alternative procedures for the three-minute all-out exercise test","volume":"27","author":[{"family":"Clark","given":"Ida E."},{"family":"Murray","given":"Steven R."},{"family":"Pettitt","given":"Robert W."}],"issued":{"date-parts":[["2013",8]]}}}],"schema":"https://github.com/citation-style-language/schema/raw/master/csl-citation.json"} </w:instrText>
      </w:r>
      <w:r w:rsidR="005C40A8">
        <w:rPr>
          <w:rFonts w:ascii="Times New Roman" w:hAnsi="Times New Roman" w:cs="Times New Roman"/>
          <w:sz w:val="24"/>
          <w:szCs w:val="24"/>
        </w:rPr>
        <w:fldChar w:fldCharType="separate"/>
      </w:r>
      <w:r w:rsidR="005C40A8" w:rsidRPr="005C40A8">
        <w:rPr>
          <w:rFonts w:ascii="Times New Roman" w:hAnsi="Times New Roman" w:cs="Times New Roman"/>
          <w:sz w:val="24"/>
        </w:rPr>
        <w:t>(Bergstrom et al. 2012; Clark et al. 2013)</w:t>
      </w:r>
      <w:r w:rsidR="005C40A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C40A8">
        <w:rPr>
          <w:rFonts w:ascii="Times New Roman" w:hAnsi="Times New Roman" w:cs="Times New Roman"/>
          <w:sz w:val="24"/>
          <w:szCs w:val="24"/>
        </w:rPr>
        <w:t xml:space="preserve">This is crucial because CP is sensitive to </w:t>
      </w:r>
      <w:r w:rsidR="005C40A8">
        <w:rPr>
          <w:rFonts w:ascii="Times New Roman" w:hAnsi="Times New Roman" w:cs="Times New Roman"/>
          <w:sz w:val="24"/>
          <w:szCs w:val="24"/>
        </w:rPr>
        <w:lastRenderedPageBreak/>
        <w:t xml:space="preserve">manipulations in cadence during variable power exercise </w:t>
      </w:r>
      <w:r w:rsidR="005C40A8">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Wf7KYCA4","properties":{"formattedCitation":"(Vanhatalo et al. 2008b)","plainCitation":"(Vanhatalo et al. 2008b)","noteIndex":0},"citationItems":[{"id":822,"uris":["http://zotero.org/users/5056530/items/5PXBTIGF"],"uri":["http://zotero.org/users/5056530/items/5PXBTIGF"],"itemData":{"id":822,"type":"article-journal","abstract":"The purpose of this study was to assess whether end-test power output (EP, synonymous with 'critical power') and the work done above EP (WEP) during a 3 min all-out cycling test against a fixed resistance were affected by the manipulation of cadence or pacing. Nine subjects performed a ramp test followed, in random order, by three cadence trials (in which flywheel resistance was manipulated to achieve end-test cadences which varied by approximately 20 r.p.m.) and two pacing trials (30 s at 100 or 130% of maximal ramp test power, followed by 2.5 min all-out effort against standard resistance). End-test power output was calculated as the mean power output over the final 30 s and the WEP as the power-time integral over 180 s for each trial. End-test power output was unaffected by reducing cadence below that of the 'standard test' but was reduced by approximately 10 W on the adoption of a higher cadence [244 +/- 41 W for high cadence (at an end-test cadence of 95 +/- 7 r.p.m.), 254 +/- 40 W for the standard test (at 88 +/- 6 r.p.m.) and 251 +/- 38 W for low cadence (at 77 +/- 5 r.p.m.)]. Pacing over the initial 30 s of the test had no effect on the EP or WEP estimates in comparison with the standard trial. The WEP was significantly higher in the low cadence trial (16.2 +/- 4.4 kJ) and lower in the high cadence trial (12.9 +/- 3.6 kJ) than in the standard test (14.2 +/- 3.7 kJ). Thus, EP is robust to the manipulation of power profile but is reduced by adopting cadences higher than 'standard'. While the WEP is robust to initial pacing applied, it is sensitive to even relatively minor changes in cadence.","container-title":"Experimental Physiology","DOI":"10.1113/expphysiol.2007.039883","ISSN":"0958-0670","issue":"3","journalAbbreviation":"Exp. Physiol.","language":"eng","note":"PMID: 17951327","page":"383-390","source":"PubMed","title":"Robustness of a 3 min all-out cycling test to manipulations of power profile and cadence in humans","volume":"93","author":[{"family":"Vanhatalo","given":"Anni"},{"family":"Doust","given":"Jonathan H."},{"family":"Burnley","given":"Mark"}],"issued":{"date-parts":[["2008",3]]}}}],"schema":"https://github.com/citation-style-language/schema/raw/master/csl-citation.json"} </w:instrText>
      </w:r>
      <w:r w:rsidR="005C40A8">
        <w:rPr>
          <w:rFonts w:ascii="Times New Roman" w:hAnsi="Times New Roman" w:cs="Times New Roman"/>
          <w:sz w:val="24"/>
          <w:szCs w:val="24"/>
        </w:rPr>
        <w:fldChar w:fldCharType="separate"/>
      </w:r>
      <w:r w:rsidR="005C40A8" w:rsidRPr="005C40A8">
        <w:rPr>
          <w:rFonts w:ascii="Times New Roman" w:hAnsi="Times New Roman" w:cs="Times New Roman"/>
          <w:sz w:val="24"/>
        </w:rPr>
        <w:t>(Vanhatalo et al. 2008b)</w:t>
      </w:r>
      <w:r w:rsidR="005C40A8">
        <w:rPr>
          <w:rFonts w:ascii="Times New Roman" w:hAnsi="Times New Roman" w:cs="Times New Roman"/>
          <w:sz w:val="24"/>
          <w:szCs w:val="24"/>
        </w:rPr>
        <w:fldChar w:fldCharType="end"/>
      </w:r>
      <w:r w:rsidR="005C40A8">
        <w:rPr>
          <w:rFonts w:ascii="Times New Roman" w:hAnsi="Times New Roman" w:cs="Times New Roman"/>
          <w:sz w:val="24"/>
          <w:szCs w:val="24"/>
        </w:rPr>
        <w:t>. The chosen linear factor must therefore be selected such that the cadence produce</w:t>
      </w:r>
      <w:r w:rsidR="0093581C">
        <w:rPr>
          <w:rFonts w:ascii="Times New Roman" w:hAnsi="Times New Roman" w:cs="Times New Roman"/>
          <w:sz w:val="24"/>
          <w:szCs w:val="24"/>
        </w:rPr>
        <w:t>d</w:t>
      </w:r>
      <w:r w:rsidR="005C40A8">
        <w:rPr>
          <w:rFonts w:ascii="Times New Roman" w:hAnsi="Times New Roman" w:cs="Times New Roman"/>
          <w:sz w:val="24"/>
          <w:szCs w:val="24"/>
        </w:rPr>
        <w:t xml:space="preserve"> at the end of the all-out phase (i.e., when riding close to EP) elicits a power output that is close to the as yet unknown CP. In the present study we utilized the same procedures as Murgatroyd et al. (2014), </w:t>
      </w:r>
      <w:r w:rsidR="00126753">
        <w:rPr>
          <w:rFonts w:ascii="Times New Roman" w:hAnsi="Times New Roman" w:cs="Times New Roman"/>
          <w:sz w:val="24"/>
          <w:szCs w:val="24"/>
        </w:rPr>
        <w:t xml:space="preserve">wherein the linear factor was set according to the previously determined relationship between CP and body mass </w:t>
      </w:r>
      <w:r w:rsidR="00126753">
        <w:rPr>
          <w:rFonts w:ascii="Times New Roman" w:hAnsi="Times New Roman" w:cs="Times New Roman"/>
          <w:sz w:val="24"/>
          <w:szCs w:val="24"/>
        </w:rPr>
        <w:fldChar w:fldCharType="begin"/>
      </w:r>
      <w:r w:rsidR="00126753">
        <w:rPr>
          <w:rFonts w:ascii="Times New Roman" w:hAnsi="Times New Roman" w:cs="Times New Roman"/>
          <w:sz w:val="24"/>
          <w:szCs w:val="24"/>
        </w:rPr>
        <w:instrText xml:space="preserve"> ADDIN ZOTERO_ITEM CSL_CITATION {"citationID":"mlSH9SoD","properties":{"formattedCitation":"(van der Vaart et al. 2014)","plainCitation":"(van der Vaart et al. 2014)","noteIndex":0},"citationItems":[{"id":860,"uris":["http://zotero.org/users/5056530/items/G8VMCEA6"],"uri":["http://zotero.org/users/5056530/items/G8VMCEA6"],"itemData":{"id":860,"type":"article-journal","abstract":"Constant work rate (CWR) exercise testing is highly responsive to therapeutic interventions and reveals physiological and functional benefits. No consensus exists, however, regarding optimal methods for selecting the pre-intervention work rate. We postulate that a CWR whose tolerated duration (tlim) is 6 minutes (WR6) may provide a useful interventional study baseline. WR6 can be extracted from the power-duration relationship, but requires 4 CWR tests. We sought to develop prediction algorithms for easier WR6 identification using backward stepwise linear regression, one in 69 COPD patients (FEV1 45 ± 15% pred) and another in 30 healthy subjects (HLTH), in whom cycle ergometer ramp incremental (RI) and CWR tests with tlim of </w:instrText>
      </w:r>
      <w:r w:rsidR="00126753">
        <w:rPr>
          <w:rFonts w:ascii="Cambria Math" w:hAnsi="Cambria Math" w:cs="Cambria Math"/>
          <w:sz w:val="24"/>
          <w:szCs w:val="24"/>
        </w:rPr>
        <w:instrText>∼</w:instrText>
      </w:r>
      <w:r w:rsidR="00126753">
        <w:rPr>
          <w:rFonts w:ascii="Times New Roman" w:hAnsi="Times New Roman" w:cs="Times New Roman"/>
          <w:sz w:val="24"/>
          <w:szCs w:val="24"/>
        </w:rPr>
        <w:instrText xml:space="preserve">6 minutes had been performed. Demographics, pulmonary function, and RI responses were used as predictors. We validated these algorithms against power-duration measurements in 27 COPD and 30 HLTH (critical power 43 ± 18W and 231 ± 43W; curvature constant 5.1 ± 2.7 kJ and 18.5 ± 3.1 kJ, respectively). This analysis revealed that, on average, only corrected peak work rate ( = WRpeak-1 min × WRslope) in RI was required to predict WR6 (COPD SEE = 5.0W; HLTH SEE = 5.6W; R(2) &gt; 0.96; p &lt; 0.001). In the validation set, predicted and actual WR6 were strongly correlated (COPD R(2) = 0.937; HLTH 0.978; p &lt; 0.001). However, in COPD, unlike in HLTH, there was a wide range of tlim values at predicted WR6: COPD 8.3 ± 4.1 min (range 3.6 to 22.2 min), and HLTH 5.5 ± 0.7 min (range 3.9 to 7.0 min). This analysis indicates that corrected WRpeak in an incremental test can yield an acceptable basis for calculating endurance testing work rate in HLTH, but not in COPD patients.","container-title":"COPD","DOI":"10.3109/15412555.2013.840572","ISSN":"1541-2563","issue":"3","journalAbbreviation":"COPD","language":"eng","note":"PMID: 24182350","page":"267-276","source":"PubMed","title":"Selecting constant work rates for endurance testing in COPD: the role of the power-duration relationship","title-short":"Selecting constant work rates for endurance testing in COPD","volume":"11","author":[{"family":"Vaart","given":"Hester","non-dropping-particle":"van der"},{"family":"Murgatroyd","given":"Scott R."},{"family":"Rossiter","given":"Harry B."},{"family":"Chen","given":"Carey"},{"family":"Casaburi","given":"Richard"},{"family":"Porszasz","given":"Janos"}],"issued":{"date-parts":[["2014",6]]}}}],"schema":"https://github.com/citation-style-language/schema/raw/master/csl-citation.json"} </w:instrText>
      </w:r>
      <w:r w:rsidR="00126753">
        <w:rPr>
          <w:rFonts w:ascii="Times New Roman" w:hAnsi="Times New Roman" w:cs="Times New Roman"/>
          <w:sz w:val="24"/>
          <w:szCs w:val="24"/>
        </w:rPr>
        <w:fldChar w:fldCharType="separate"/>
      </w:r>
      <w:r w:rsidR="00126753" w:rsidRPr="00126753">
        <w:rPr>
          <w:rFonts w:ascii="Times New Roman" w:hAnsi="Times New Roman" w:cs="Times New Roman"/>
          <w:sz w:val="24"/>
        </w:rPr>
        <w:t>(van der Vaart et al. 2014)</w:t>
      </w:r>
      <w:r w:rsidR="00126753">
        <w:rPr>
          <w:rFonts w:ascii="Times New Roman" w:hAnsi="Times New Roman" w:cs="Times New Roman"/>
          <w:sz w:val="24"/>
          <w:szCs w:val="24"/>
        </w:rPr>
        <w:fldChar w:fldCharType="end"/>
      </w:r>
      <w:r w:rsidR="00126753">
        <w:rPr>
          <w:rFonts w:ascii="Times New Roman" w:hAnsi="Times New Roman" w:cs="Times New Roman"/>
          <w:sz w:val="24"/>
          <w:szCs w:val="24"/>
        </w:rPr>
        <w:t>. In this study, CP approximated three times body mass in a cohort of 60 healthy active men, however, the relationship was inherently variable (</w:t>
      </w:r>
      <w:r w:rsidR="00126753" w:rsidRPr="00FE752F">
        <w:rPr>
          <w:rFonts w:ascii="Times New Roman" w:hAnsi="Times New Roman" w:cs="Times New Roman"/>
          <w:i/>
          <w:sz w:val="24"/>
          <w:szCs w:val="24"/>
        </w:rPr>
        <w:t>R</w:t>
      </w:r>
      <w:r w:rsidR="00126753" w:rsidRPr="00FE752F">
        <w:rPr>
          <w:rFonts w:ascii="Times New Roman" w:hAnsi="Times New Roman" w:cs="Times New Roman"/>
          <w:sz w:val="24"/>
          <w:szCs w:val="24"/>
          <w:vertAlign w:val="superscript"/>
        </w:rPr>
        <w:t>2</w:t>
      </w:r>
      <w:r w:rsidR="00126753">
        <w:rPr>
          <w:rFonts w:ascii="Times New Roman" w:hAnsi="Times New Roman" w:cs="Times New Roman"/>
          <w:sz w:val="24"/>
          <w:szCs w:val="24"/>
        </w:rPr>
        <w:t xml:space="preserve"> = 0.32). Variability in CP related to other factors, such as training status, is thus not considered in this estimation, and this likely translates to error in determination of CP from EP using the ramp all-out test. However, whilst th</w:t>
      </w:r>
      <w:r w:rsidR="0025512B">
        <w:rPr>
          <w:rFonts w:ascii="Times New Roman" w:hAnsi="Times New Roman" w:cs="Times New Roman"/>
          <w:sz w:val="24"/>
          <w:szCs w:val="24"/>
        </w:rPr>
        <w:t xml:space="preserve">ese considerations </w:t>
      </w:r>
      <w:r w:rsidR="00126753">
        <w:rPr>
          <w:rFonts w:ascii="Times New Roman" w:hAnsi="Times New Roman" w:cs="Times New Roman"/>
          <w:sz w:val="24"/>
          <w:szCs w:val="24"/>
        </w:rPr>
        <w:t>likely ex</w:t>
      </w:r>
      <w:r w:rsidR="0025512B">
        <w:rPr>
          <w:rFonts w:ascii="Times New Roman" w:hAnsi="Times New Roman" w:cs="Times New Roman"/>
          <w:sz w:val="24"/>
          <w:szCs w:val="24"/>
        </w:rPr>
        <w:t>plain</w:t>
      </w:r>
      <w:r w:rsidR="00126753">
        <w:rPr>
          <w:rFonts w:ascii="Times New Roman" w:hAnsi="Times New Roman" w:cs="Times New Roman"/>
          <w:sz w:val="24"/>
          <w:szCs w:val="24"/>
        </w:rPr>
        <w:t xml:space="preserve"> a significant proportion of </w:t>
      </w:r>
      <w:r w:rsidR="0025512B">
        <w:rPr>
          <w:rFonts w:ascii="Times New Roman" w:hAnsi="Times New Roman" w:cs="Times New Roman"/>
          <w:sz w:val="24"/>
          <w:szCs w:val="24"/>
        </w:rPr>
        <w:t xml:space="preserve">the </w:t>
      </w:r>
      <w:r w:rsidR="00126753">
        <w:rPr>
          <w:rFonts w:ascii="Times New Roman" w:hAnsi="Times New Roman" w:cs="Times New Roman"/>
          <w:sz w:val="24"/>
          <w:szCs w:val="24"/>
        </w:rPr>
        <w:t xml:space="preserve">error inherent in estimating CP from the ramp all-out test, our procedures were the same as those of Murgatroyd et al. (2014) and thus the reasons for the discrepancies between the data presented </w:t>
      </w:r>
      <w:r w:rsidR="0025512B">
        <w:rPr>
          <w:rFonts w:ascii="Times New Roman" w:hAnsi="Times New Roman" w:cs="Times New Roman"/>
          <w:sz w:val="24"/>
          <w:szCs w:val="24"/>
        </w:rPr>
        <w:t xml:space="preserve">in that study </w:t>
      </w:r>
      <w:r w:rsidR="00126753">
        <w:rPr>
          <w:rFonts w:ascii="Times New Roman" w:hAnsi="Times New Roman" w:cs="Times New Roman"/>
          <w:sz w:val="24"/>
          <w:szCs w:val="24"/>
        </w:rPr>
        <w:t xml:space="preserve">and </w:t>
      </w:r>
      <w:r w:rsidR="0025512B">
        <w:rPr>
          <w:rFonts w:ascii="Times New Roman" w:hAnsi="Times New Roman" w:cs="Times New Roman"/>
          <w:sz w:val="24"/>
          <w:szCs w:val="24"/>
        </w:rPr>
        <w:t xml:space="preserve">herein </w:t>
      </w:r>
      <w:r w:rsidR="00126753">
        <w:rPr>
          <w:rFonts w:ascii="Times New Roman" w:hAnsi="Times New Roman" w:cs="Times New Roman"/>
          <w:sz w:val="24"/>
          <w:szCs w:val="24"/>
        </w:rPr>
        <w:t xml:space="preserve">remain unclear. </w:t>
      </w:r>
      <w:r w:rsidR="00DB467E">
        <w:rPr>
          <w:rFonts w:ascii="Times New Roman" w:hAnsi="Times New Roman" w:cs="Times New Roman"/>
          <w:sz w:val="24"/>
          <w:szCs w:val="24"/>
        </w:rPr>
        <w:t xml:space="preserve">The protocol </w:t>
      </w:r>
      <w:r w:rsidR="00D400A4">
        <w:rPr>
          <w:rFonts w:ascii="Times New Roman" w:hAnsi="Times New Roman" w:cs="Times New Roman"/>
          <w:sz w:val="24"/>
          <w:szCs w:val="24"/>
        </w:rPr>
        <w:t xml:space="preserve">presented by </w:t>
      </w:r>
      <w:r w:rsidR="00DB467E">
        <w:rPr>
          <w:rFonts w:ascii="Times New Roman" w:hAnsi="Times New Roman" w:cs="Times New Roman"/>
          <w:sz w:val="24"/>
          <w:szCs w:val="24"/>
        </w:rPr>
        <w:fldChar w:fldCharType="begin"/>
      </w:r>
      <w:r w:rsidR="00DB467E">
        <w:rPr>
          <w:rFonts w:ascii="Times New Roman" w:hAnsi="Times New Roman" w:cs="Times New Roman"/>
          <w:sz w:val="24"/>
          <w:szCs w:val="24"/>
        </w:rPr>
        <w:instrText xml:space="preserve"> ADDIN ZOTERO_ITEM CSL_CITATION {"citationID":"NO6wRheO","properties":{"formattedCitation":"(Constantini et al. 2014)","plainCitation":"(Constantini et al. 2014)","noteIndex":0},"citationItems":[{"id":2950,"uris":["http://zotero.org/users/5056530/items/4CHWH3EA"],"uri":["http://zotero.org/users/5056530/items/4CHWH3EA"],"itemData":{"id":2950,"type":"article-journal","abstract":"PURPOSE: Critical power (CP), and the finite capacity to perform work above CP (W'), can be determined using a 3-min \"all-out\" cycling test (3MT). This protocol requires two laboratory visits: an incremental exercise test, followed by a 3MT on a separate day. The purpose of this study was to establish whether an incremental exercise test and a 3MT performed during a single laboratory visit can be used to accurately determine CP and W'.\nMETHODS: Twelve participants completed two experimental protocols: (1) Combined protocol: an incremental exercise test followed by a 3MT, with 20 min of recovery between exercise bouts; and (2) Independent protocol: the conventional 3MT protocol, performed on a separate day.\nRESULTS: CP determined from the Combined (254 ± 117 W) and Independent (256 ± 118 W) protocols were not different (p = 0.40). Similarly, W' was not different (p = 0.96) between the Combined (13.7 ± 3.9 kJ) and Independent (13.7 ± 4.5 kJ) protocols. Linear regression revealed a strong level of measurement agreement between the protocols for CP and W', evidenced by high R(2) values (≥0.85) and marginal standard errors of the estimates (CP = 5 W; W' = 1.81 kJ).\nCONCLUSION: A Combined protocol, consisting of an incremental exercise test followed by a 3MT, provides an accurate and valid method to determine an individual's CP and, to a lesser extent, W'. Furthermore, this protocol permits the measurement of the gas-exchange threshold and peak O2 uptake and, consequently, the moderate, heavy, and severe exercise-intensity domains may be defined within a single exercise-testing session.","container-title":"European Journal of Applied Physiology","DOI":"10.1007/s00421-014-2827-8","ISSN":"1439-6327","issue":"6","journalAbbreviation":"Eur J Appl Physiol","language":"eng","note":"PMID: 24563054","page":"1153-1161","source":"PubMed","title":"A single-session testing protocol to determine critical power and W'","volume":"114","author":[{"family":"Constantini","given":"Keren"},{"family":"Sabapathy","given":"Surendran"},{"family":"Cross","given":"Troy J."}],"issued":{"date-parts":[["2014",6]]}}}],"schema":"https://github.com/citation-style-language/schema/raw/master/csl-citation.json"} </w:instrText>
      </w:r>
      <w:r w:rsidR="00DB467E">
        <w:rPr>
          <w:rFonts w:ascii="Times New Roman" w:hAnsi="Times New Roman" w:cs="Times New Roman"/>
          <w:sz w:val="24"/>
          <w:szCs w:val="24"/>
        </w:rPr>
        <w:fldChar w:fldCharType="separate"/>
      </w:r>
      <w:r w:rsidR="00DB467E" w:rsidRPr="00DB467E">
        <w:rPr>
          <w:rFonts w:ascii="Times New Roman" w:hAnsi="Times New Roman" w:cs="Times New Roman"/>
          <w:sz w:val="24"/>
        </w:rPr>
        <w:t>(Constantini et al. 2014)</w:t>
      </w:r>
      <w:r w:rsidR="00DB467E">
        <w:rPr>
          <w:rFonts w:ascii="Times New Roman" w:hAnsi="Times New Roman" w:cs="Times New Roman"/>
          <w:sz w:val="24"/>
          <w:szCs w:val="24"/>
        </w:rPr>
        <w:fldChar w:fldCharType="end"/>
      </w:r>
      <w:r w:rsidR="00DB467E">
        <w:rPr>
          <w:rFonts w:ascii="Times New Roman" w:hAnsi="Times New Roman" w:cs="Times New Roman"/>
          <w:sz w:val="24"/>
          <w:szCs w:val="24"/>
        </w:rPr>
        <w:t xml:space="preserve"> would be a useful method to mitigate this concern, as these authors utilized a ramp and all-out exercise test separated by 20 minutes to determine CP and </w:t>
      </w:r>
      <w:r w:rsidR="00DB467E" w:rsidRPr="00FE752F">
        <w:rPr>
          <w:rFonts w:ascii="Times New Roman" w:hAnsi="Times New Roman" w:cs="Times New Roman"/>
          <w:i/>
          <w:sz w:val="24"/>
          <w:szCs w:val="24"/>
        </w:rPr>
        <w:t>W</w:t>
      </w:r>
      <w:r w:rsidR="00DB467E">
        <w:rPr>
          <w:rFonts w:ascii="Times New Roman" w:hAnsi="Times New Roman" w:cs="Times New Roman"/>
          <w:sz w:val="24"/>
          <w:szCs w:val="24"/>
        </w:rPr>
        <w:t xml:space="preserve">’. This would allow time for estimation of the GET and thus selection of the appropriate linear factor for the all-out test. Future work in this area should validate this protocol to determine whether or not reliable and valid estimates of CP and </w:t>
      </w:r>
      <w:r w:rsidR="00DB467E" w:rsidRPr="00FE752F">
        <w:rPr>
          <w:rFonts w:ascii="Times New Roman" w:hAnsi="Times New Roman" w:cs="Times New Roman"/>
          <w:i/>
          <w:sz w:val="24"/>
          <w:szCs w:val="24"/>
        </w:rPr>
        <w:t>W</w:t>
      </w:r>
      <w:r w:rsidR="00DB467E">
        <w:rPr>
          <w:rFonts w:ascii="Times New Roman" w:hAnsi="Times New Roman" w:cs="Times New Roman"/>
          <w:sz w:val="24"/>
          <w:szCs w:val="24"/>
        </w:rPr>
        <w:t xml:space="preserve">’ can be obtained. </w:t>
      </w:r>
    </w:p>
    <w:p w14:paraId="412316BB" w14:textId="0A80E176" w:rsidR="00212D00" w:rsidRPr="00212D00" w:rsidRDefault="00A732C5" w:rsidP="00372A95">
      <w:pPr>
        <w:spacing w:line="480" w:lineRule="auto"/>
        <w:jc w:val="both"/>
        <w:rPr>
          <w:rFonts w:ascii="Times New Roman" w:hAnsi="Times New Roman" w:cs="Times New Roman"/>
          <w:b/>
          <w:sz w:val="24"/>
          <w:szCs w:val="24"/>
        </w:rPr>
      </w:pPr>
      <w:r>
        <w:rPr>
          <w:rFonts w:ascii="Times New Roman" w:hAnsi="Times New Roman" w:cs="Times New Roman"/>
          <w:b/>
          <w:sz w:val="24"/>
          <w:szCs w:val="24"/>
        </w:rPr>
        <w:t>IMPLICATIONS</w:t>
      </w:r>
    </w:p>
    <w:p w14:paraId="14213A06" w14:textId="38AF1091" w:rsidR="00212D00" w:rsidRDefault="00212D00" w:rsidP="00372A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P and </w:t>
      </w:r>
      <w:r w:rsidRPr="00212D00">
        <w:rPr>
          <w:rFonts w:ascii="Times New Roman" w:hAnsi="Times New Roman" w:cs="Times New Roman"/>
          <w:i/>
          <w:sz w:val="24"/>
          <w:szCs w:val="24"/>
        </w:rPr>
        <w:t>W</w:t>
      </w:r>
      <w:r>
        <w:rPr>
          <w:rFonts w:ascii="Times New Roman" w:hAnsi="Times New Roman" w:cs="Times New Roman"/>
          <w:sz w:val="24"/>
          <w:szCs w:val="24"/>
        </w:rPr>
        <w:t xml:space="preserve">’ are highly relevant for athletic performance as they conflate to determine the tolerable duration of exercise over the range of 2-30 minutes. CP and </w:t>
      </w:r>
      <w:r w:rsidRPr="00212D00">
        <w:rPr>
          <w:rFonts w:ascii="Times New Roman" w:hAnsi="Times New Roman" w:cs="Times New Roman"/>
          <w:i/>
          <w:sz w:val="24"/>
          <w:szCs w:val="24"/>
        </w:rPr>
        <w:t>W</w:t>
      </w:r>
      <w:r>
        <w:rPr>
          <w:rFonts w:ascii="Times New Roman" w:hAnsi="Times New Roman" w:cs="Times New Roman"/>
          <w:sz w:val="24"/>
          <w:szCs w:val="24"/>
        </w:rPr>
        <w:t xml:space="preserve">’ can thus be used to prescribe training intensity, monitor the distribution of training intensity, predict competition performance, and monitor the performance of athletes over time. The ramp all-out test proposed by Murgatroyd et al. </w:t>
      </w:r>
      <w:r w:rsidRPr="007F7FCF">
        <w:rPr>
          <w:rFonts w:ascii="Times New Roman" w:hAnsi="Times New Roman" w:cs="Times New Roman"/>
          <w:sz w:val="24"/>
          <w:szCs w:val="24"/>
        </w:rPr>
        <w:fldChar w:fldCharType="begin"/>
      </w:r>
      <w:r w:rsidR="005C40A8">
        <w:rPr>
          <w:rFonts w:ascii="Times New Roman" w:hAnsi="Times New Roman" w:cs="Times New Roman"/>
          <w:sz w:val="24"/>
          <w:szCs w:val="24"/>
        </w:rPr>
        <w:instrText xml:space="preserve"> ADDIN ZOTERO_ITEM CSL_CITATION {"citationID":"hxSb0X1m","properties":{"formattedCitation":"(Murgatroyd et al. 2014)","plainCitation":"(Murgatroyd et al. 2014)","noteIndex":0},"citationItems":[{"id":775,"uris":["http://zotero.org/users/5056530/items/D9BPPKCB"],"uri":["http://zotero.org/users/5056530/items/D9BPPKCB"],"itemData":{"id":775,"type":"article-journal","abstract":"PURPOSE: The lactate threshold (LT), critical power (CP) and maximum oxygen uptake (VO₂max) together partition exercise intensity domains by their common physiological, biochemical and perceptual response characteristics. CP is the greatest power output attainable immediately following intolerance at VO₂peak, and the asymptote of 3 min all-out exercise. Thus we reasoned that a maximal 'sprint' immediately following standard ramp-incremental exercise would allow characterisation of the three aerobic indices in a single test.\nMETHODS: Ten healthy men (23 ± 3 year, mean ± SD) performed 9 cycle-ergometry tests on different days: (A) two ramp-incremental tests to intolerance (20 W min(-1)), immediately followed by a 3 min maximal, variable-power effort ramp-sprint test (RST) for LT, VO₂peak and sprint-phase power (SP) determination; (B) four constant-power tests for CP and VO₂max determination; (C) constant-power tests at 10 W below LT, and 10 W below and above SP to verify intensity domain characterisation. Capillary [lactate] and breath-by-breath VO₂ were measured.\nRESULTS: Reproducibility of LT, SP and VO₂max measurements between RST repeats was within 5% or less (r ≥ 0.991, p &lt; 0.001). CP (257 ± 46 W) was not different (p = 0.72) from SP (258 ± 42 W). Exercise 10 W below LT and SP resulted in steady state VO₂ and [lactate]. VO₂max (4.0 ± 0.6 L min(-1)), peak [lactate] (11 ± 2 mM) and intolerance were reached 19 ± 5 min into exercise at 10 W above SP.\nCONCLUSIONS: These data suggest that the key indices of aerobic function may be accurately and reliably estimated during a single exercise test. This test may provide a basis for simplifying assessment and prescription of exercise training and experimental interventions.","container-title":"European Journal of Applied Physiology","DOI":"10.1007/s00421-014-2908-8","ISSN":"1439-6327","issue":"9","journalAbbreviation":"Eur. J. Appl. Physiol.","language":"eng","note":"PMID: 24888425","page":"1863-1874","source":"PubMed","title":"A 'ramp-sprint' protocol to characterise indices of aerobic function and exercise intensity domains in a single laboratory test","volume":"114","author":[{"family":"Murgatroyd","given":"Scott R."},{"family":"Wylde","given":"Lindsey A."},{"family":"Cannon","given":"Daniel T."},{"family":"Ward","given":"Susan A."},{"family":"Rossiter","given":"Harry B."}],"issued":{"date-parts":[["2014",9]]}}}],"schema":"https://github.com/citation-style-language/schema/raw/master/csl-citation.json"} </w:instrText>
      </w:r>
      <w:r w:rsidRPr="007F7FCF">
        <w:rPr>
          <w:rFonts w:ascii="Times New Roman" w:hAnsi="Times New Roman" w:cs="Times New Roman"/>
          <w:sz w:val="24"/>
          <w:szCs w:val="24"/>
        </w:rPr>
        <w:fldChar w:fldCharType="separate"/>
      </w:r>
      <w:r w:rsidR="00A732C5" w:rsidRPr="00A732C5">
        <w:rPr>
          <w:rFonts w:ascii="Times New Roman" w:hAnsi="Times New Roman" w:cs="Times New Roman"/>
          <w:sz w:val="24"/>
        </w:rPr>
        <w:t>(Murgatroyd et al. 2014)</w:t>
      </w:r>
      <w:r w:rsidRPr="007F7FCF">
        <w:rPr>
          <w:rFonts w:ascii="Times New Roman" w:hAnsi="Times New Roman" w:cs="Times New Roman"/>
          <w:sz w:val="24"/>
          <w:szCs w:val="24"/>
        </w:rPr>
        <w:fldChar w:fldCharType="end"/>
      </w:r>
      <w:r>
        <w:rPr>
          <w:rFonts w:ascii="Times New Roman" w:hAnsi="Times New Roman" w:cs="Times New Roman"/>
          <w:sz w:val="24"/>
          <w:szCs w:val="24"/>
        </w:rPr>
        <w:t xml:space="preserve"> thus represents an attractive alternative to the previously typical 3-5 constant work-rate trials needed to precisely determine the power-time </w:t>
      </w:r>
      <w:r>
        <w:rPr>
          <w:rFonts w:ascii="Times New Roman" w:hAnsi="Times New Roman" w:cs="Times New Roman"/>
          <w:sz w:val="24"/>
          <w:szCs w:val="24"/>
        </w:rPr>
        <w:lastRenderedPageBreak/>
        <w:t>relationship. However, this is the first study to attempt to independently validate the ramp all-out test.</w:t>
      </w:r>
      <w:r w:rsidR="009C71ED">
        <w:rPr>
          <w:rFonts w:ascii="Times New Roman" w:hAnsi="Times New Roman" w:cs="Times New Roman"/>
          <w:sz w:val="24"/>
          <w:szCs w:val="24"/>
        </w:rPr>
        <w:t xml:space="preserve"> </w:t>
      </w:r>
      <w:r>
        <w:rPr>
          <w:rFonts w:ascii="Times New Roman" w:hAnsi="Times New Roman" w:cs="Times New Roman"/>
          <w:sz w:val="24"/>
          <w:szCs w:val="24"/>
        </w:rPr>
        <w:t>The data presented herein suggest that the ramp all-out test may be used to prescribe heavy or severe intensity exercise</w:t>
      </w:r>
      <w:r w:rsidR="00F01CE2">
        <w:rPr>
          <w:rFonts w:ascii="Times New Roman" w:hAnsi="Times New Roman" w:cs="Times New Roman"/>
          <w:sz w:val="24"/>
          <w:szCs w:val="24"/>
        </w:rPr>
        <w:t xml:space="preserve"> for training or testing purposes, provided the intensities selected differ from EP by an appreciable margin (e.g.</w:t>
      </w:r>
      <w:r w:rsidR="00BB1027" w:rsidRPr="00BB1027">
        <w:rPr>
          <w:rFonts w:ascii="Times New Roman" w:hAnsi="Times New Roman" w:cs="Times New Roman"/>
          <w:sz w:val="24"/>
          <w:szCs w:val="24"/>
        </w:rPr>
        <w:t xml:space="preserve"> </w:t>
      </w:r>
      <w:r w:rsidR="00BB1027" w:rsidRPr="008A58AD">
        <w:rPr>
          <w:rFonts w:ascii="Times New Roman" w:hAnsi="Times New Roman" w:cs="Times New Roman"/>
          <w:sz w:val="24"/>
          <w:szCs w:val="24"/>
        </w:rPr>
        <w:t xml:space="preserve">± </w:t>
      </w:r>
      <w:r w:rsidR="00BB1027">
        <w:rPr>
          <w:rFonts w:ascii="Times New Roman" w:hAnsi="Times New Roman" w:cs="Times New Roman"/>
          <w:sz w:val="24"/>
          <w:szCs w:val="24"/>
        </w:rPr>
        <w:t>9-18</w:t>
      </w:r>
      <w:r w:rsidR="00BB1027" w:rsidRPr="008A58AD">
        <w:rPr>
          <w:rFonts w:ascii="Times New Roman" w:hAnsi="Times New Roman" w:cs="Times New Roman"/>
          <w:sz w:val="24"/>
          <w:szCs w:val="24"/>
        </w:rPr>
        <w:t>% EP</w:t>
      </w:r>
      <w:r w:rsidR="00BB1027" w:rsidDel="00BB1027">
        <w:rPr>
          <w:rFonts w:ascii="Times New Roman" w:hAnsi="Times New Roman" w:cs="Times New Roman"/>
          <w:sz w:val="24"/>
          <w:szCs w:val="24"/>
        </w:rPr>
        <w:t xml:space="preserve"> </w:t>
      </w:r>
      <w:r w:rsidR="00BB1027">
        <w:rPr>
          <w:rFonts w:ascii="Times New Roman" w:hAnsi="Times New Roman" w:cs="Times New Roman"/>
          <w:sz w:val="24"/>
          <w:szCs w:val="24"/>
        </w:rPr>
        <w:t xml:space="preserve">using </w:t>
      </w:r>
      <w:r w:rsidR="00B5059E">
        <w:rPr>
          <w:rFonts w:ascii="Times New Roman" w:hAnsi="Times New Roman" w:cs="Times New Roman"/>
          <w:sz w:val="24"/>
          <w:szCs w:val="24"/>
        </w:rPr>
        <w:t>the data of the present study</w:t>
      </w:r>
      <w:r w:rsidR="00F01CE2">
        <w:rPr>
          <w:rFonts w:ascii="Times New Roman" w:hAnsi="Times New Roman" w:cs="Times New Roman"/>
          <w:sz w:val="24"/>
          <w:szCs w:val="24"/>
        </w:rPr>
        <w:t xml:space="preserve">). </w:t>
      </w:r>
      <w:r w:rsidR="00995052">
        <w:rPr>
          <w:rFonts w:ascii="Times New Roman" w:hAnsi="Times New Roman" w:cs="Times New Roman"/>
          <w:sz w:val="24"/>
          <w:szCs w:val="24"/>
        </w:rPr>
        <w:t xml:space="preserve">For instance, it is common practice to prescribe heavy-intensity exercise as 40% of the difference between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995052" w:rsidRPr="00DC3F57">
        <w:rPr>
          <w:rFonts w:ascii="Times New Roman" w:hAnsi="Times New Roman" w:cs="Times New Roman"/>
          <w:sz w:val="24"/>
          <w:szCs w:val="24"/>
        </w:rPr>
        <w:t>O</w:t>
      </w:r>
      <w:r w:rsidR="00995052" w:rsidRPr="00DC3F57">
        <w:rPr>
          <w:rFonts w:ascii="Times New Roman" w:hAnsi="Times New Roman" w:cs="Times New Roman"/>
          <w:sz w:val="24"/>
          <w:szCs w:val="24"/>
          <w:vertAlign w:val="subscript"/>
        </w:rPr>
        <w:t xml:space="preserve">2 </w:t>
      </w:r>
      <w:r w:rsidR="00995052">
        <w:rPr>
          <w:rFonts w:ascii="Times New Roman" w:hAnsi="Times New Roman" w:cs="Times New Roman"/>
          <w:sz w:val="24"/>
          <w:szCs w:val="24"/>
        </w:rPr>
        <w:t xml:space="preserve">max and the GET. However, this method does not take into account inter-individual variation CP and is thus liable to error. Using the ramp all-out test, greater confidence that a prescribed intensity is definitively heavy could be achieved by prescribing a work rate that is 50% of the difference between the GET and EP, for example. </w:t>
      </w:r>
      <w:r w:rsidR="00F01CE2">
        <w:rPr>
          <w:rFonts w:ascii="Times New Roman" w:hAnsi="Times New Roman" w:cs="Times New Roman"/>
          <w:sz w:val="24"/>
          <w:szCs w:val="24"/>
        </w:rPr>
        <w:t xml:space="preserve">However, the wide LoA between CP and EP, along with the inability of WEP to predict </w:t>
      </w:r>
      <w:r w:rsidR="00F01CE2" w:rsidRPr="00F01CE2">
        <w:rPr>
          <w:rFonts w:ascii="Times New Roman" w:hAnsi="Times New Roman" w:cs="Times New Roman"/>
          <w:i/>
          <w:sz w:val="24"/>
          <w:szCs w:val="24"/>
        </w:rPr>
        <w:t>W</w:t>
      </w:r>
      <w:r w:rsidR="00F01CE2">
        <w:rPr>
          <w:rFonts w:ascii="Times New Roman" w:hAnsi="Times New Roman" w:cs="Times New Roman"/>
          <w:sz w:val="24"/>
          <w:szCs w:val="24"/>
        </w:rPr>
        <w:t>’, suggest that the test should not be used for performance prediction and/or athlete monitoring over time due to the unacceptably large error involved in estimation of the power-time relationship from the ramp all-out test. It is therefore recommended that traditional constant work-rate prediction trials are used in favour of the ramp all-out test in applied and practical settings</w:t>
      </w:r>
      <w:r w:rsidR="00995052">
        <w:rPr>
          <w:rFonts w:ascii="Times New Roman" w:hAnsi="Times New Roman" w:cs="Times New Roman"/>
          <w:sz w:val="24"/>
          <w:szCs w:val="24"/>
        </w:rPr>
        <w:t xml:space="preserve"> for these purposes</w:t>
      </w:r>
      <w:r w:rsidR="00F01CE2">
        <w:rPr>
          <w:rFonts w:ascii="Times New Roman" w:hAnsi="Times New Roman" w:cs="Times New Roman"/>
          <w:sz w:val="24"/>
          <w:szCs w:val="24"/>
        </w:rPr>
        <w:t xml:space="preserve">. </w:t>
      </w:r>
      <w:r w:rsidR="0076393C">
        <w:rPr>
          <w:rFonts w:ascii="Times New Roman" w:hAnsi="Times New Roman" w:cs="Times New Roman"/>
          <w:sz w:val="24"/>
          <w:szCs w:val="24"/>
        </w:rPr>
        <w:t>F</w:t>
      </w:r>
      <w:r w:rsidR="00F01CE2">
        <w:rPr>
          <w:rFonts w:ascii="Times New Roman" w:hAnsi="Times New Roman" w:cs="Times New Roman"/>
          <w:sz w:val="24"/>
          <w:szCs w:val="24"/>
        </w:rPr>
        <w:t>uture research should test the robustness of these findings in various populations, e.g. athletes and patient populations.</w:t>
      </w:r>
    </w:p>
    <w:p w14:paraId="29F5CB22" w14:textId="1216C5D9" w:rsidR="00F01CE2" w:rsidRDefault="00F01CE2" w:rsidP="00372A95">
      <w:pPr>
        <w:spacing w:line="480" w:lineRule="auto"/>
        <w:jc w:val="both"/>
        <w:rPr>
          <w:rFonts w:ascii="Times New Roman" w:hAnsi="Times New Roman" w:cs="Times New Roman"/>
          <w:b/>
          <w:sz w:val="24"/>
          <w:szCs w:val="24"/>
        </w:rPr>
      </w:pPr>
      <w:r w:rsidRPr="00F01CE2">
        <w:rPr>
          <w:rFonts w:ascii="Times New Roman" w:hAnsi="Times New Roman" w:cs="Times New Roman"/>
          <w:b/>
          <w:sz w:val="24"/>
          <w:szCs w:val="24"/>
        </w:rPr>
        <w:t>CONCLUSIONS</w:t>
      </w:r>
    </w:p>
    <w:p w14:paraId="6BEACAF0" w14:textId="0F77C445" w:rsidR="00F01CE2" w:rsidRPr="00F01CE2" w:rsidRDefault="00F01CE2" w:rsidP="00372A95">
      <w:pPr>
        <w:spacing w:line="480" w:lineRule="auto"/>
        <w:jc w:val="both"/>
        <w:rPr>
          <w:rFonts w:ascii="Times New Roman" w:hAnsi="Times New Roman" w:cs="Times New Roman"/>
          <w:sz w:val="24"/>
          <w:szCs w:val="24"/>
        </w:rPr>
      </w:pPr>
      <w:r w:rsidRPr="00F01CE2">
        <w:rPr>
          <w:rFonts w:ascii="Times New Roman" w:hAnsi="Times New Roman" w:cs="Times New Roman"/>
          <w:sz w:val="24"/>
          <w:szCs w:val="24"/>
        </w:rPr>
        <w:t>This study demonstrates that EP derived from a single, contiguous ramp all-out test was not different from and highly correlated with CP in both supine and upright exercise positions.</w:t>
      </w:r>
      <w:r>
        <w:rPr>
          <w:rFonts w:ascii="Times New Roman" w:hAnsi="Times New Roman" w:cs="Times New Roman"/>
          <w:sz w:val="24"/>
          <w:szCs w:val="24"/>
        </w:rPr>
        <w:t xml:space="preserve"> Despite this, the 95% LoA between the two parameters were large, suggesting that EP derived from the ramp all-out test does not provide precise estimates of CP</w:t>
      </w:r>
      <w:r w:rsidR="008D2C0C">
        <w:rPr>
          <w:rFonts w:ascii="Times New Roman" w:hAnsi="Times New Roman" w:cs="Times New Roman"/>
          <w:sz w:val="24"/>
          <w:szCs w:val="24"/>
        </w:rPr>
        <w:t xml:space="preserve"> at the individual level</w:t>
      </w:r>
      <w:r>
        <w:rPr>
          <w:rFonts w:ascii="Times New Roman" w:hAnsi="Times New Roman" w:cs="Times New Roman"/>
          <w:sz w:val="24"/>
          <w:szCs w:val="24"/>
        </w:rPr>
        <w:t xml:space="preserve">. Moreover, WEP </w:t>
      </w:r>
      <w:r w:rsidR="008D2C0C">
        <w:rPr>
          <w:rFonts w:ascii="Times New Roman" w:hAnsi="Times New Roman" w:cs="Times New Roman"/>
          <w:sz w:val="24"/>
          <w:szCs w:val="24"/>
        </w:rPr>
        <w:t>could not be used to</w:t>
      </w:r>
      <w:r>
        <w:rPr>
          <w:rFonts w:ascii="Times New Roman" w:hAnsi="Times New Roman" w:cs="Times New Roman"/>
          <w:sz w:val="24"/>
          <w:szCs w:val="24"/>
        </w:rPr>
        <w:t xml:space="preserve"> estimate </w:t>
      </w:r>
      <w:r w:rsidRPr="00F01CE2">
        <w:rPr>
          <w:rFonts w:ascii="Times New Roman" w:hAnsi="Times New Roman" w:cs="Times New Roman"/>
          <w:i/>
          <w:sz w:val="24"/>
          <w:szCs w:val="24"/>
        </w:rPr>
        <w:t>W</w:t>
      </w:r>
      <w:r>
        <w:rPr>
          <w:rFonts w:ascii="Times New Roman" w:hAnsi="Times New Roman" w:cs="Times New Roman"/>
          <w:sz w:val="24"/>
          <w:szCs w:val="24"/>
        </w:rPr>
        <w:t xml:space="preserve">’, limiting the practical utility of the ramp all-out test. </w:t>
      </w:r>
    </w:p>
    <w:p w14:paraId="2E96BA8A" w14:textId="56F60AAC" w:rsidR="00F01CE2" w:rsidRPr="00F01CE2" w:rsidRDefault="00F01CE2" w:rsidP="008A58AD">
      <w:pPr>
        <w:pStyle w:val="Bibliography"/>
        <w:rPr>
          <w:rFonts w:ascii="Times New Roman" w:hAnsi="Times New Roman" w:cs="Times New Roman"/>
          <w:b/>
          <w:sz w:val="24"/>
          <w:szCs w:val="24"/>
        </w:rPr>
      </w:pPr>
      <w:r w:rsidRPr="00F01CE2">
        <w:rPr>
          <w:rFonts w:ascii="Times New Roman" w:hAnsi="Times New Roman" w:cs="Times New Roman"/>
          <w:b/>
          <w:sz w:val="24"/>
          <w:szCs w:val="24"/>
        </w:rPr>
        <w:t>ACKNOWLEDGEMENTS</w:t>
      </w:r>
    </w:p>
    <w:p w14:paraId="0492168D" w14:textId="69285BCC" w:rsidR="00F01CE2" w:rsidRDefault="00F01CE2" w:rsidP="00F01CE2">
      <w:pPr>
        <w:spacing w:line="480" w:lineRule="auto"/>
        <w:jc w:val="both"/>
        <w:rPr>
          <w:rFonts w:ascii="Times New Roman" w:hAnsi="Times New Roman" w:cs="Times New Roman"/>
          <w:sz w:val="24"/>
          <w:szCs w:val="24"/>
        </w:rPr>
      </w:pPr>
      <w:r w:rsidRPr="00F01CE2">
        <w:rPr>
          <w:rFonts w:ascii="Times New Roman" w:hAnsi="Times New Roman" w:cs="Times New Roman"/>
          <w:sz w:val="24"/>
          <w:szCs w:val="24"/>
        </w:rPr>
        <w:lastRenderedPageBreak/>
        <w:t xml:space="preserve">The authors would like to thank all participants for their efforts in this study. The authors would also like to extend thanks to Dr. Marc Wells for his assistance during data collection and insightful discussions regarding data interpretation. </w:t>
      </w:r>
    </w:p>
    <w:p w14:paraId="3A8AAB28" w14:textId="77777777" w:rsidR="001E5E99" w:rsidRDefault="001E5E99" w:rsidP="001E5E99">
      <w:pPr>
        <w:spacing w:line="480" w:lineRule="auto"/>
        <w:rPr>
          <w:rFonts w:ascii="Times New Roman" w:eastAsia="MS Mincho" w:hAnsi="Times New Roman" w:cs="Times New Roman"/>
          <w:b/>
          <w:sz w:val="24"/>
          <w:szCs w:val="24"/>
        </w:rPr>
      </w:pPr>
      <w:r>
        <w:rPr>
          <w:rFonts w:ascii="Times New Roman" w:eastAsia="MS Mincho" w:hAnsi="Times New Roman" w:cs="Times New Roman"/>
          <w:b/>
          <w:sz w:val="24"/>
          <w:szCs w:val="24"/>
        </w:rPr>
        <w:t>COMPETING INTERESTS</w:t>
      </w:r>
    </w:p>
    <w:p w14:paraId="74D4F6EB" w14:textId="77777777" w:rsidR="001E5E99" w:rsidRPr="00FD0AA3" w:rsidRDefault="001E5E99" w:rsidP="001E5E99">
      <w:pPr>
        <w:spacing w:line="480" w:lineRule="auto"/>
        <w:rPr>
          <w:rFonts w:ascii="Times New Roman" w:eastAsia="Calibri" w:hAnsi="Times New Roman" w:cs="Times New Roman"/>
          <w:sz w:val="24"/>
          <w:szCs w:val="24"/>
        </w:rPr>
      </w:pPr>
      <w:r w:rsidRPr="00FD0AA3">
        <w:rPr>
          <w:rFonts w:ascii="Times New Roman" w:eastAsia="Calibri" w:hAnsi="Times New Roman" w:cs="Times New Roman"/>
          <w:sz w:val="24"/>
          <w:szCs w:val="24"/>
        </w:rPr>
        <w:t xml:space="preserve">The authors declare that there is no </w:t>
      </w:r>
      <w:r>
        <w:rPr>
          <w:rFonts w:ascii="Times New Roman" w:eastAsia="Calibri" w:hAnsi="Times New Roman" w:cs="Times New Roman"/>
          <w:sz w:val="24"/>
          <w:szCs w:val="24"/>
        </w:rPr>
        <w:t>conflict</w:t>
      </w:r>
      <w:r w:rsidRPr="00FD0AA3">
        <w:rPr>
          <w:rFonts w:ascii="Times New Roman" w:eastAsia="Calibri" w:hAnsi="Times New Roman" w:cs="Times New Roman"/>
          <w:sz w:val="24"/>
          <w:szCs w:val="24"/>
        </w:rPr>
        <w:t xml:space="preserve"> of interest associated with this manuscript.</w:t>
      </w:r>
    </w:p>
    <w:p w14:paraId="291189F6" w14:textId="77777777" w:rsidR="001E5E99" w:rsidRDefault="001E5E99" w:rsidP="001E5E99">
      <w:pPr>
        <w:spacing w:line="480" w:lineRule="auto"/>
        <w:rPr>
          <w:rFonts w:ascii="Times New Roman" w:eastAsia="MS Mincho" w:hAnsi="Times New Roman" w:cs="Times New Roman"/>
          <w:b/>
          <w:sz w:val="24"/>
          <w:szCs w:val="24"/>
        </w:rPr>
      </w:pPr>
      <w:r>
        <w:rPr>
          <w:rFonts w:ascii="Times New Roman" w:eastAsia="MS Mincho" w:hAnsi="Times New Roman" w:cs="Times New Roman"/>
          <w:b/>
          <w:sz w:val="24"/>
          <w:szCs w:val="24"/>
        </w:rPr>
        <w:t>FUNDING</w:t>
      </w:r>
    </w:p>
    <w:p w14:paraId="20E66E1F" w14:textId="0C49B6FC" w:rsidR="001E5E99" w:rsidRDefault="001E5E99" w:rsidP="001E5E99">
      <w:pPr>
        <w:spacing w:line="480" w:lineRule="auto"/>
        <w:rPr>
          <w:rFonts w:ascii="Times New Roman" w:eastAsia="MS Mincho" w:hAnsi="Times New Roman" w:cs="Times New Roman"/>
          <w:sz w:val="24"/>
          <w:szCs w:val="24"/>
        </w:rPr>
      </w:pPr>
      <w:r>
        <w:rPr>
          <w:rFonts w:ascii="Times New Roman" w:eastAsia="MS Mincho" w:hAnsi="Times New Roman" w:cs="Times New Roman"/>
          <w:sz w:val="24"/>
          <w:szCs w:val="24"/>
        </w:rPr>
        <w:t>RPG was funded by</w:t>
      </w:r>
      <w:r w:rsidRPr="00FD0AA3">
        <w:rPr>
          <w:rFonts w:ascii="Times New Roman" w:eastAsia="MS Mincho" w:hAnsi="Times New Roman" w:cs="Times New Roman"/>
          <w:sz w:val="24"/>
          <w:szCs w:val="24"/>
        </w:rPr>
        <w:t xml:space="preserve"> The Japan Society for the Promotion of Science, the Ministry of Education, Science, and Culture of Japan (JSPS Postdoctoral Fellowships for Research in Japan)</w:t>
      </w:r>
      <w:r>
        <w:rPr>
          <w:rFonts w:ascii="Times New Roman" w:eastAsia="MS Mincho" w:hAnsi="Times New Roman" w:cs="Times New Roman"/>
          <w:sz w:val="24"/>
          <w:szCs w:val="24"/>
        </w:rPr>
        <w:t xml:space="preserve"> and the European Federation for the Study of Diabetes (EFSD </w:t>
      </w:r>
      <w:r w:rsidRPr="001E5E99">
        <w:rPr>
          <w:rFonts w:ascii="Times New Roman" w:eastAsia="MS Mincho" w:hAnsi="Times New Roman" w:cs="Times New Roman"/>
          <w:sz w:val="24"/>
          <w:szCs w:val="24"/>
        </w:rPr>
        <w:t>Boehringer Ingelheim European Research Programme</w:t>
      </w:r>
      <w:r>
        <w:rPr>
          <w:rFonts w:ascii="Times New Roman" w:eastAsia="MS Mincho" w:hAnsi="Times New Roman" w:cs="Times New Roman"/>
          <w:sz w:val="24"/>
          <w:szCs w:val="24"/>
        </w:rPr>
        <w:t>) during the completion of this work</w:t>
      </w:r>
      <w:r w:rsidRPr="00FD0AA3">
        <w:rPr>
          <w:rFonts w:ascii="Times New Roman" w:eastAsia="MS Mincho" w:hAnsi="Times New Roman" w:cs="Times New Roman"/>
          <w:sz w:val="24"/>
          <w:szCs w:val="24"/>
        </w:rPr>
        <w:t>.</w:t>
      </w:r>
    </w:p>
    <w:p w14:paraId="7EA800BC" w14:textId="77777777" w:rsidR="001E5E99" w:rsidRDefault="001E5E99" w:rsidP="001E5E99">
      <w:pPr>
        <w:spacing w:line="480" w:lineRule="auto"/>
        <w:rPr>
          <w:rFonts w:ascii="Times New Roman" w:eastAsia="MS Mincho" w:hAnsi="Times New Roman" w:cs="Times New Roman"/>
          <w:b/>
          <w:sz w:val="24"/>
          <w:szCs w:val="24"/>
        </w:rPr>
      </w:pPr>
      <w:r>
        <w:rPr>
          <w:rFonts w:ascii="Times New Roman" w:eastAsia="MS Mincho" w:hAnsi="Times New Roman" w:cs="Times New Roman"/>
          <w:b/>
          <w:sz w:val="24"/>
          <w:szCs w:val="24"/>
        </w:rPr>
        <w:t>AUTHOR CONTRIBUTIONS</w:t>
      </w:r>
    </w:p>
    <w:p w14:paraId="0E312BC1" w14:textId="01D3D2F9" w:rsidR="001E5E99" w:rsidRPr="00FD0AA3" w:rsidRDefault="001E5E99" w:rsidP="001E5E99">
      <w:pPr>
        <w:spacing w:line="48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RPG and SM were responsible for the design and conception of the work. RPG was responsible for data acquisition and analysis, whereas all authors were responsible for interpretation of the data. RPG drafted the work and all authors revised it critically for important intellectual content, approved the final version to be published, and agree to be accountable for all aspects of the work. </w:t>
      </w:r>
    </w:p>
    <w:p w14:paraId="0F683D8B" w14:textId="77777777" w:rsidR="001E5E99" w:rsidRPr="005B4EE2" w:rsidRDefault="001E5E99" w:rsidP="001E5E99">
      <w:pPr>
        <w:spacing w:line="480" w:lineRule="auto"/>
        <w:rPr>
          <w:rFonts w:ascii="Times New Roman" w:hAnsi="Times New Roman" w:cs="Times New Roman"/>
          <w:b/>
          <w:bCs/>
          <w:sz w:val="24"/>
          <w:szCs w:val="24"/>
        </w:rPr>
      </w:pPr>
      <w:r w:rsidRPr="005B4EE2">
        <w:rPr>
          <w:rFonts w:ascii="Times New Roman" w:hAnsi="Times New Roman" w:cs="Times New Roman"/>
          <w:b/>
          <w:bCs/>
          <w:sz w:val="24"/>
          <w:szCs w:val="24"/>
        </w:rPr>
        <w:t>AVAILABILITY OF DATA AND MATERIAL</w:t>
      </w:r>
    </w:p>
    <w:p w14:paraId="2D0DBA57" w14:textId="77777777" w:rsidR="001E5E99" w:rsidRDefault="001E5E99" w:rsidP="001E5E99">
      <w:pPr>
        <w:spacing w:line="480" w:lineRule="auto"/>
        <w:rPr>
          <w:rFonts w:ascii="Times New Roman" w:hAnsi="Times New Roman" w:cs="Times New Roman"/>
          <w:sz w:val="24"/>
          <w:szCs w:val="24"/>
        </w:rPr>
      </w:pPr>
      <w:r>
        <w:rPr>
          <w:rFonts w:ascii="Times New Roman" w:hAnsi="Times New Roman" w:cs="Times New Roman"/>
          <w:sz w:val="24"/>
          <w:szCs w:val="24"/>
        </w:rPr>
        <w:t>Data are available upon request from the authors.</w:t>
      </w:r>
    </w:p>
    <w:p w14:paraId="02B261F8" w14:textId="77777777" w:rsidR="001E5E99" w:rsidRPr="005B4EE2" w:rsidRDefault="001E5E99" w:rsidP="001E5E99">
      <w:pPr>
        <w:spacing w:line="480" w:lineRule="auto"/>
        <w:rPr>
          <w:rFonts w:ascii="Times New Roman" w:hAnsi="Times New Roman" w:cs="Times New Roman"/>
          <w:b/>
          <w:bCs/>
          <w:sz w:val="24"/>
          <w:szCs w:val="24"/>
        </w:rPr>
      </w:pPr>
      <w:r w:rsidRPr="005B4EE2">
        <w:rPr>
          <w:rFonts w:ascii="Times New Roman" w:hAnsi="Times New Roman" w:cs="Times New Roman"/>
          <w:b/>
          <w:bCs/>
          <w:sz w:val="24"/>
          <w:szCs w:val="24"/>
        </w:rPr>
        <w:t>CODE AVAILABILITY</w:t>
      </w:r>
    </w:p>
    <w:p w14:paraId="106509B7" w14:textId="77777777" w:rsidR="001E5E99" w:rsidRDefault="001E5E99" w:rsidP="001E5E99">
      <w:pPr>
        <w:spacing w:line="480" w:lineRule="auto"/>
        <w:rPr>
          <w:rFonts w:ascii="Times New Roman" w:hAnsi="Times New Roman" w:cs="Times New Roman"/>
          <w:sz w:val="24"/>
          <w:szCs w:val="24"/>
        </w:rPr>
      </w:pPr>
      <w:r>
        <w:rPr>
          <w:rFonts w:ascii="Times New Roman" w:hAnsi="Times New Roman" w:cs="Times New Roman"/>
          <w:sz w:val="24"/>
          <w:szCs w:val="24"/>
        </w:rPr>
        <w:t>Not applicable.</w:t>
      </w:r>
    </w:p>
    <w:p w14:paraId="0F3261D1" w14:textId="77777777" w:rsidR="001E5E99" w:rsidRPr="005B4883" w:rsidRDefault="001E5E99" w:rsidP="001E5E99">
      <w:pPr>
        <w:spacing w:line="480" w:lineRule="auto"/>
        <w:rPr>
          <w:rFonts w:ascii="Times New Roman" w:hAnsi="Times New Roman" w:cs="Times New Roman"/>
          <w:b/>
          <w:bCs/>
          <w:sz w:val="24"/>
          <w:szCs w:val="24"/>
        </w:rPr>
      </w:pPr>
      <w:r w:rsidRPr="005B4883">
        <w:rPr>
          <w:rFonts w:ascii="Times New Roman" w:hAnsi="Times New Roman" w:cs="Times New Roman"/>
          <w:b/>
          <w:bCs/>
          <w:sz w:val="24"/>
          <w:szCs w:val="24"/>
        </w:rPr>
        <w:t>CONSENT TO PARTICIPATE</w:t>
      </w:r>
    </w:p>
    <w:p w14:paraId="1ADF391D" w14:textId="77777777" w:rsidR="001E5E99" w:rsidRDefault="001E5E99" w:rsidP="001E5E99">
      <w:pPr>
        <w:spacing w:line="480" w:lineRule="auto"/>
        <w:rPr>
          <w:rFonts w:ascii="Times New Roman" w:hAnsi="Times New Roman" w:cs="Times New Roman"/>
          <w:sz w:val="24"/>
          <w:szCs w:val="24"/>
        </w:rPr>
      </w:pPr>
      <w:r>
        <w:rPr>
          <w:rFonts w:ascii="Times New Roman" w:hAnsi="Times New Roman" w:cs="Times New Roman"/>
          <w:sz w:val="24"/>
          <w:szCs w:val="24"/>
        </w:rPr>
        <w:t>I</w:t>
      </w:r>
      <w:r w:rsidRPr="005B4883">
        <w:rPr>
          <w:rFonts w:ascii="Times New Roman" w:hAnsi="Times New Roman" w:cs="Times New Roman"/>
          <w:sz w:val="24"/>
          <w:szCs w:val="24"/>
        </w:rPr>
        <w:t>nformed consent was obtained from all individual participants included in the study.</w:t>
      </w:r>
    </w:p>
    <w:p w14:paraId="009ECB21" w14:textId="77777777" w:rsidR="001E5E99" w:rsidRPr="005B4883" w:rsidRDefault="001E5E99" w:rsidP="001E5E99">
      <w:pPr>
        <w:spacing w:line="480" w:lineRule="auto"/>
        <w:rPr>
          <w:rFonts w:ascii="Times New Roman" w:hAnsi="Times New Roman" w:cs="Times New Roman"/>
          <w:b/>
          <w:bCs/>
          <w:sz w:val="24"/>
          <w:szCs w:val="24"/>
        </w:rPr>
      </w:pPr>
      <w:r w:rsidRPr="005B4883">
        <w:rPr>
          <w:rFonts w:ascii="Times New Roman" w:hAnsi="Times New Roman" w:cs="Times New Roman"/>
          <w:b/>
          <w:bCs/>
          <w:sz w:val="24"/>
          <w:szCs w:val="24"/>
        </w:rPr>
        <w:lastRenderedPageBreak/>
        <w:t>CONSENT TO PUBLISH</w:t>
      </w:r>
    </w:p>
    <w:p w14:paraId="66E3704D" w14:textId="77777777" w:rsidR="001E5E99" w:rsidRPr="005B4EE2" w:rsidRDefault="001E5E99" w:rsidP="001E5E99">
      <w:pPr>
        <w:spacing w:line="480" w:lineRule="auto"/>
        <w:rPr>
          <w:rFonts w:ascii="Times New Roman" w:hAnsi="Times New Roman" w:cs="Times New Roman"/>
          <w:sz w:val="24"/>
          <w:szCs w:val="24"/>
        </w:rPr>
      </w:pPr>
      <w:r w:rsidRPr="005B4883">
        <w:rPr>
          <w:rFonts w:ascii="Times New Roman" w:hAnsi="Times New Roman" w:cs="Times New Roman"/>
          <w:sz w:val="24"/>
          <w:szCs w:val="24"/>
        </w:rPr>
        <w:t xml:space="preserve">The authors affirm that </w:t>
      </w:r>
      <w:r>
        <w:rPr>
          <w:rFonts w:ascii="Times New Roman" w:hAnsi="Times New Roman" w:cs="Times New Roman"/>
          <w:sz w:val="24"/>
          <w:szCs w:val="24"/>
        </w:rPr>
        <w:t xml:space="preserve">all </w:t>
      </w:r>
      <w:r w:rsidRPr="005B4883">
        <w:rPr>
          <w:rFonts w:ascii="Times New Roman" w:hAnsi="Times New Roman" w:cs="Times New Roman"/>
          <w:sz w:val="24"/>
          <w:szCs w:val="24"/>
        </w:rPr>
        <w:t xml:space="preserve">human research participants </w:t>
      </w:r>
      <w:r>
        <w:rPr>
          <w:rFonts w:ascii="Times New Roman" w:hAnsi="Times New Roman" w:cs="Times New Roman"/>
          <w:sz w:val="24"/>
          <w:szCs w:val="24"/>
        </w:rPr>
        <w:t xml:space="preserve">involved in this study </w:t>
      </w:r>
      <w:r w:rsidRPr="005B4883">
        <w:rPr>
          <w:rFonts w:ascii="Times New Roman" w:hAnsi="Times New Roman" w:cs="Times New Roman"/>
          <w:sz w:val="24"/>
          <w:szCs w:val="24"/>
        </w:rPr>
        <w:t>provided informed consent for publication of the</w:t>
      </w:r>
      <w:r>
        <w:rPr>
          <w:rFonts w:ascii="Times New Roman" w:hAnsi="Times New Roman" w:cs="Times New Roman"/>
          <w:sz w:val="24"/>
          <w:szCs w:val="24"/>
        </w:rPr>
        <w:t xml:space="preserve"> data contained herein.</w:t>
      </w:r>
    </w:p>
    <w:p w14:paraId="566AD3BE" w14:textId="5B4A00C1" w:rsidR="00F01CE2" w:rsidRDefault="00F01CE2" w:rsidP="00F01CE2">
      <w:pPr>
        <w:spacing w:line="480" w:lineRule="auto"/>
        <w:jc w:val="both"/>
        <w:rPr>
          <w:rFonts w:ascii="Times New Roman" w:hAnsi="Times New Roman" w:cs="Times New Roman"/>
          <w:sz w:val="24"/>
          <w:szCs w:val="24"/>
        </w:rPr>
      </w:pPr>
    </w:p>
    <w:p w14:paraId="410BD90F" w14:textId="26AA2A60" w:rsidR="00F01CE2" w:rsidRPr="00F01CE2" w:rsidRDefault="00F01CE2" w:rsidP="00F01CE2">
      <w:pPr>
        <w:spacing w:line="48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1925EE83" w14:textId="77777777" w:rsidR="009E5E9F" w:rsidRPr="009E5E9F" w:rsidRDefault="007F7FCF" w:rsidP="009E5E9F">
      <w:pPr>
        <w:pStyle w:val="Bibliography"/>
        <w:rPr>
          <w:rFonts w:ascii="Times New Roman" w:hAnsi="Times New Roman" w:cs="Times New Roman"/>
          <w:sz w:val="24"/>
        </w:rPr>
      </w:pPr>
      <w:r>
        <w:fldChar w:fldCharType="begin"/>
      </w:r>
      <w:r w:rsidR="00A732C5">
        <w:instrText xml:space="preserve"> ADDIN ZOTERO_BIBL {"uncited":[],"omitted":[],"custom":[]} CSL_BIBLIOGRAPHY </w:instrText>
      </w:r>
      <w:r>
        <w:fldChar w:fldCharType="separate"/>
      </w:r>
      <w:r w:rsidR="009E5E9F" w:rsidRPr="009E5E9F">
        <w:rPr>
          <w:rFonts w:ascii="Times New Roman" w:hAnsi="Times New Roman" w:cs="Times New Roman"/>
          <w:sz w:val="24"/>
        </w:rPr>
        <w:t>Atkinson G, Nevill AM (1998) Statistical methods for assessing measurement error (reliability) in variables relevant to sports medicine. Sports Med 26:217–238. https://doi.org/10.2165/00007256-199826040-00002</w:t>
      </w:r>
    </w:p>
    <w:p w14:paraId="5F3BE48A"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Barker T, Poole DC, Noble ML, Barstow TJ (2006) Human critical power–oxygen uptake relationship at different pedalling frequencies. Experimental Physiology 91:621–632. https://doi.org/10.1113/expphysiol.2005.032789</w:t>
      </w:r>
    </w:p>
    <w:p w14:paraId="17BB70E1"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Beaver WL, Wasserman K, Whipp BJ (1986) A new method for detecting anaerobic threshold by gas exchange. J Appl Physiol 60:2020–2027</w:t>
      </w:r>
    </w:p>
    <w:p w14:paraId="0CE62D0D"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Bergstrom HC, Housh TJ, Zuniga JM, et al (2012) A New Single Work Bout Test to Estimate Critical Power and Anaerobic Work Capacity. The Journal of Strength &amp; Conditioning Research 26:656–663. https://doi.org/10.1519/JSC.0b013e31822b7304</w:t>
      </w:r>
    </w:p>
    <w:p w14:paraId="755AFFDF"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Black MI, Jones AM, Kelly JA, et al (2016) The constant work rate critical power protocol overestimates ramp incremental exercise performance. Eur J Appl Physiol 116:2415–2422. https://doi.org/10.1007/s00421-016-3491-y</w:t>
      </w:r>
    </w:p>
    <w:p w14:paraId="3F16F809"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Buchfuhrer MJ, Hansen JE, Robinson TE, et al (1983) Optimizing the exercise protocol for cardiopulmonary assessment. J Appl Physiol Respir Environ Exerc Physiol 55:1558–1564. https://doi.org/10.1152/jappl.1983.55.5.1558</w:t>
      </w:r>
    </w:p>
    <w:p w14:paraId="6F364C01"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Burnley M, Doust JH, Vanhatalo A (2006) A 3-min all-out test to determine peak oxygen uptake and the maximal steady state. Med Sci Sports Exerc 38:1995–2003. https://doi.org/10.1249/01.mss.0000232024.06114.a6</w:t>
      </w:r>
    </w:p>
    <w:p w14:paraId="110EC14C"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 xml:space="preserve">Chidnok W, DiMenna FJ, Fulford J, et al (2013) Muscle metabolic responses during high-intensity intermittent exercise measured by </w:t>
      </w:r>
      <w:r w:rsidRPr="009E5E9F">
        <w:rPr>
          <w:rFonts w:ascii="Times New Roman" w:hAnsi="Times New Roman" w:cs="Times New Roman"/>
          <w:sz w:val="24"/>
          <w:vertAlign w:val="superscript"/>
        </w:rPr>
        <w:t>31</w:t>
      </w:r>
      <w:r w:rsidRPr="009E5E9F">
        <w:rPr>
          <w:rFonts w:ascii="Times New Roman" w:hAnsi="Times New Roman" w:cs="Times New Roman"/>
          <w:sz w:val="24"/>
        </w:rPr>
        <w:t>P-MRS: relationship to the critical power concept. American Journal of Physiology - Regulatory, Integrative and Comparative Physiology 305:R1085–R1092. https://doi.org/10.1152/ajpregu.00406.2013</w:t>
      </w:r>
    </w:p>
    <w:p w14:paraId="7E1A28B1"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Clark IE, Murray SR, Pettitt RW (2013) Alternative procedures for the three-minute all-out exercise test. J Strength Cond Res 27:2104–2112. https://doi.org/10.1519/JSC.0b013e3182785041</w:t>
      </w:r>
    </w:p>
    <w:p w14:paraId="4C981552"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lastRenderedPageBreak/>
        <w:t>Coats EM, Rossiter HB, Day JR, et al (2003) Intensity-dependent tolerance to exercise after attaining V̇o</w:t>
      </w:r>
      <w:r w:rsidRPr="009E5E9F">
        <w:rPr>
          <w:rFonts w:ascii="Times New Roman" w:hAnsi="Times New Roman" w:cs="Times New Roman"/>
          <w:sz w:val="24"/>
          <w:vertAlign w:val="subscript"/>
        </w:rPr>
        <w:t>2 max</w:t>
      </w:r>
      <w:r w:rsidRPr="009E5E9F">
        <w:rPr>
          <w:rFonts w:ascii="Times New Roman" w:hAnsi="Times New Roman" w:cs="Times New Roman"/>
          <w:sz w:val="24"/>
        </w:rPr>
        <w:t xml:space="preserve"> in humans. Journal of Applied Physiology 95:483–490. https://doi.org/10.1152/japplphysiol.01142.2002</w:t>
      </w:r>
    </w:p>
    <w:p w14:paraId="0176D0EC"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Constantini K, Sabapathy S, Cross TJ (2014) A single-session testing protocol to determine critical power and W’. Eur J Appl Physiol 114:1153–1161. https://doi.org/10.1007/s00421-014-2827-8</w:t>
      </w:r>
    </w:p>
    <w:p w14:paraId="463990F3"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Fukuba Y, Miura A, Endo M, et al (2003) The curvature constant parameter of the power-duration curve for varied-power exercise. Med Sci Sports Exerc 35:1413–1418. https://doi.org/10.1249/01.MSS.0000079047.84364.70</w:t>
      </w:r>
    </w:p>
    <w:p w14:paraId="297AA25B"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Gaesser GA, Wilson LA (1988) Effects of continuous and interval training on the parameters of the power-endurance time relationship for high-intensity exercise. Int J Sports Med 9:417–421. https://doi.org/10.1055/s-2007-1025043</w:t>
      </w:r>
    </w:p>
    <w:p w14:paraId="60B34776"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Goulding RP, Roche DM, Marwood S (2017) Prior exercise speeds pulmonary oxygen uptake kinetics and increases critical power during supine but not upright cycling. Exp Physiol 102:1158–1176. https://doi.org/10.1113/EP086304</w:t>
      </w:r>
    </w:p>
    <w:p w14:paraId="58C961DE"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Goulding RP, Roche DM, Marwood S (2018a) Elevated baseline work rate slows pulmonary oxygen uptake kinetics and decreases critical power during upright cycle exercise. Physiol Rep 6:. https://doi.org/10.14814/phy2.13802</w:t>
      </w:r>
    </w:p>
    <w:p w14:paraId="40BC5FFC"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Goulding RP, Roche DM, Marwood S (2018b) “Work-to-Work” exercise slows pulmonary oxygen uptake kinetics, decreases critical power, and increases W’ during supine cycling. Physiol Rep 6:e13916. https://doi.org/10.14814/phy2.13916</w:t>
      </w:r>
    </w:p>
    <w:p w14:paraId="15BB1453"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Goulding RP, Roche DM, Marwood S (2019a) Hyperoxia speeds pulmonary oxygen uptake kinetics and increases critical power during supine cycling. Exp Physiol. https://doi.org/10.1113/EP087599</w:t>
      </w:r>
    </w:p>
    <w:p w14:paraId="45077C75"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Goulding RP, Roche DM, Marwood S (2019b) Effect of Hyperoxia on Critical Power and V[Combining Dot Above]O2 Kinetics during Upright Cycling. Med Sci Sports Exerc. https://doi.org/10.1249/MSS.0000000000002234</w:t>
      </w:r>
    </w:p>
    <w:p w14:paraId="4B3E7935"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Green S, Bishop D, Jenkins D (1995) Effect of end-point cadence on the maximal work-time relationship. Eur J Appl Physiol Occup Physiol 71:559–561</w:t>
      </w:r>
    </w:p>
    <w:p w14:paraId="36BCC4E4"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Hill DW (1993) The Critical Power Concept. Sports Medicine 16:237–254. https://doi.org/10.2165/00007256-199316040-00003</w:t>
      </w:r>
    </w:p>
    <w:p w14:paraId="02DA221E"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Jenkins DG, Quigley BM (1992) Endurance training enhances critical power. Med Sci Sports Exerc 24:1283–1289</w:t>
      </w:r>
    </w:p>
    <w:p w14:paraId="055B90B9"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Jones AM, Burnley M, Black MI, et al (2019) The maximal metabolic steady state: redefining the “gold standard.” Physiol Rep 7:e14098. https://doi.org/10.14814/phy2.14098</w:t>
      </w:r>
    </w:p>
    <w:p w14:paraId="24CBC90D"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Jones AM, Vanhatalo A (2017) The ‘Critical Power’ Concept: Applications to Sports Performance with a Focus on Intermittent High-Intensity Exercise. Sports Med 47:65–78. https://doi.org/10.1007/s40279-017-0688-0</w:t>
      </w:r>
    </w:p>
    <w:p w14:paraId="38ECB8E7"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lastRenderedPageBreak/>
        <w:t>Jones AM, Wilkerson DP, DiMenna F, et al (2008) Muscle metabolic responses to exercise above and below the “critical power” assessed using 31P-MRS. Am J Physiol Regul Integr Comp Physiol 294:R585-593. https://doi.org/10.1152/ajpregu.00731.2007</w:t>
      </w:r>
    </w:p>
    <w:p w14:paraId="6C7E418E"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Mattioni Maturana F, Fontana FY, Pogliaghi S, et al (2017) Critical power: How different protocols and models affect its determination. J Sci Med Sport. https://doi.org/10.1016/j.jsams.2017.11.015</w:t>
      </w:r>
    </w:p>
    <w:p w14:paraId="42A5DF9E"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Muniz-Pumares D, Karsten B, Triska C, Glaister M (2018) Methodological Approaches and Related Challenges Associated With the Determination of Critical Power and W’. J Strength Cond Res. https://doi.org/10.1519/JSC.0000000000002977</w:t>
      </w:r>
    </w:p>
    <w:p w14:paraId="70809420"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Murgatroyd SR, Wylde LA, Cannon DT, et al (2014) A “ramp-sprint” protocol to characterise indices of aerobic function and exercise intensity domains in a single laboratory test. Eur J Appl Physiol 114:1863–1874. https://doi.org/10.1007/s00421-014-2908-8</w:t>
      </w:r>
    </w:p>
    <w:p w14:paraId="0FBF86C4"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Poole DC, Burnley M, Vanhatalo A, et al (2016) Critical Power: An Important Fatigue Threshold in Exercise Physiology. Med Sci Sports Exerc 48:2320–2334. https://doi.org/10.1249/MSS.0000000000000939</w:t>
      </w:r>
    </w:p>
    <w:p w14:paraId="41A1B97C"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Poole DC, Ward SA, Gardner GW, Whipp BJ (1988) Metabolic and respiratory profile of the upper limit for prolonged exercise in man. Ergonomics 31:1265–1279. https://doi.org/10.1080/00140138808966766</w:t>
      </w:r>
    </w:p>
    <w:p w14:paraId="7455B14C"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Poole DC, Ward SA, Whipp BJ (1990) The effects of training on the metabolic and respiratory profile of high-intensity cycle ergometer exercise. Eur J Appl Physiol Occup Physiol 59:421–429</w:t>
      </w:r>
    </w:p>
    <w:p w14:paraId="167F95FD"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Smyth B, Muniz-Pumares D (2020) Calculation of Critical Speed from Raw Training Data in Recreational Marathon Runners. Med Sci Sports Exerc. https://doi.org/10.1249/MSS.0000000000002412</w:t>
      </w:r>
    </w:p>
    <w:p w14:paraId="37A9DB9C"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van der Vaart H, Murgatroyd SR, Rossiter HB, et al (2014) Selecting constant work rates for endurance testing in COPD: the role of the power-duration relationship. COPD 11:267–276. https://doi.org/10.3109/15412555.2013.840572</w:t>
      </w:r>
    </w:p>
    <w:p w14:paraId="0A5ABB34"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Vanhatalo A, Doust JH, Burnley M (2008a) A 3-min all-out cycling test is sensitive to a change in critical power. Med Sci Sports Exerc 40:1693–1699. https://doi.org/10.1249/MSS.0b013e318177871a</w:t>
      </w:r>
    </w:p>
    <w:p w14:paraId="55CC70F6"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Vanhatalo A, Doust JH, Burnley M (2007) Determination of critical power using a 3-min all-out cycling test. Med Sci Sports Exerc 39:548–555. https://doi.org/10.1249/mss.0b013e31802dd3e6</w:t>
      </w:r>
    </w:p>
    <w:p w14:paraId="1F167A9D" w14:textId="77777777" w:rsidR="009E5E9F" w:rsidRPr="009E5E9F" w:rsidRDefault="009E5E9F" w:rsidP="009E5E9F">
      <w:pPr>
        <w:pStyle w:val="Bibliography"/>
        <w:rPr>
          <w:rFonts w:ascii="Times New Roman" w:hAnsi="Times New Roman" w:cs="Times New Roman"/>
          <w:sz w:val="24"/>
        </w:rPr>
      </w:pPr>
      <w:r w:rsidRPr="009E5E9F">
        <w:rPr>
          <w:rFonts w:ascii="Times New Roman" w:hAnsi="Times New Roman" w:cs="Times New Roman"/>
          <w:sz w:val="24"/>
        </w:rPr>
        <w:t>Vanhatalo A, Doust JH, Burnley M (2008b) Robustness of a 3 min all-out cycling test to manipulations of power profile and cadence in humans. Exp Physiol 93:383–390. https://doi.org/10.1113/expphysiol.2007.039883</w:t>
      </w:r>
    </w:p>
    <w:p w14:paraId="2BE3CD01" w14:textId="4965946D" w:rsidR="001E5E99" w:rsidRDefault="007F7FCF" w:rsidP="00372A95">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63C7AFCC" w14:textId="77777777" w:rsidR="001E5E99" w:rsidRDefault="001E5E99" w:rsidP="00372A95">
      <w:pPr>
        <w:spacing w:line="480" w:lineRule="auto"/>
        <w:jc w:val="both"/>
        <w:rPr>
          <w:rFonts w:ascii="Times New Roman" w:hAnsi="Times New Roman" w:cs="Times New Roman"/>
          <w:sz w:val="24"/>
          <w:szCs w:val="24"/>
        </w:rPr>
      </w:pPr>
    </w:p>
    <w:p w14:paraId="2B112CDE" w14:textId="77777777" w:rsidR="001E5E99" w:rsidRDefault="001E5E99" w:rsidP="00372A95">
      <w:pPr>
        <w:spacing w:line="480" w:lineRule="auto"/>
        <w:jc w:val="both"/>
        <w:rPr>
          <w:rFonts w:ascii="Times New Roman" w:hAnsi="Times New Roman" w:cs="Times New Roman"/>
          <w:sz w:val="24"/>
          <w:szCs w:val="24"/>
        </w:rPr>
      </w:pPr>
    </w:p>
    <w:p w14:paraId="335ECCA9" w14:textId="77777777" w:rsidR="001E5E99" w:rsidRDefault="001E5E99" w:rsidP="00372A95">
      <w:pPr>
        <w:spacing w:line="480" w:lineRule="auto"/>
        <w:jc w:val="both"/>
        <w:rPr>
          <w:rFonts w:ascii="Times New Roman" w:hAnsi="Times New Roman" w:cs="Times New Roman"/>
          <w:sz w:val="24"/>
          <w:szCs w:val="24"/>
        </w:rPr>
      </w:pPr>
    </w:p>
    <w:p w14:paraId="4B7023A2" w14:textId="77777777" w:rsidR="001E5E99" w:rsidRDefault="001E5E99" w:rsidP="00372A95">
      <w:pPr>
        <w:spacing w:line="480" w:lineRule="auto"/>
        <w:jc w:val="both"/>
        <w:rPr>
          <w:rFonts w:ascii="Times New Roman" w:hAnsi="Times New Roman" w:cs="Times New Roman"/>
          <w:sz w:val="24"/>
          <w:szCs w:val="24"/>
        </w:rPr>
      </w:pPr>
    </w:p>
    <w:p w14:paraId="5FED2638" w14:textId="77777777" w:rsidR="001E5E99" w:rsidRDefault="001E5E99" w:rsidP="00372A95">
      <w:pPr>
        <w:spacing w:line="480" w:lineRule="auto"/>
        <w:jc w:val="both"/>
        <w:rPr>
          <w:rFonts w:ascii="Times New Roman" w:hAnsi="Times New Roman" w:cs="Times New Roman"/>
          <w:sz w:val="24"/>
          <w:szCs w:val="24"/>
        </w:rPr>
      </w:pPr>
    </w:p>
    <w:p w14:paraId="012572D3" w14:textId="367018D5" w:rsidR="00F01CE2" w:rsidRPr="001E5E99" w:rsidRDefault="00F01CE2" w:rsidP="00372A95">
      <w:pPr>
        <w:spacing w:line="480" w:lineRule="auto"/>
        <w:jc w:val="both"/>
        <w:rPr>
          <w:rFonts w:ascii="Times New Roman" w:hAnsi="Times New Roman" w:cs="Times New Roman"/>
          <w:sz w:val="24"/>
          <w:szCs w:val="24"/>
        </w:rPr>
      </w:pPr>
      <w:r w:rsidRPr="00F01CE2">
        <w:rPr>
          <w:rFonts w:ascii="Times New Roman" w:hAnsi="Times New Roman" w:cs="Times New Roman"/>
          <w:b/>
          <w:sz w:val="24"/>
          <w:szCs w:val="24"/>
        </w:rPr>
        <w:t>FIGURE LEGENDS</w:t>
      </w:r>
    </w:p>
    <w:p w14:paraId="5C1BAC84" w14:textId="463C0BC0" w:rsidR="001968EA" w:rsidRPr="001968EA" w:rsidRDefault="001968EA" w:rsidP="001968EA">
      <w:pPr>
        <w:spacing w:line="480" w:lineRule="auto"/>
        <w:jc w:val="both"/>
        <w:rPr>
          <w:rFonts w:ascii="Times New Roman" w:hAnsi="Times New Roman" w:cs="Times New Roman"/>
          <w:iCs/>
          <w:vanish/>
          <w:sz w:val="24"/>
          <w:szCs w:val="24"/>
        </w:rPr>
      </w:pPr>
      <w:bookmarkStart w:id="3" w:name="_Toc536366384"/>
      <w:r w:rsidRPr="001968EA">
        <w:rPr>
          <w:rFonts w:ascii="Times New Roman" w:hAnsi="Times New Roman" w:cs="Times New Roman"/>
          <w:b/>
          <w:iCs/>
          <w:sz w:val="24"/>
          <w:szCs w:val="24"/>
        </w:rPr>
        <w:t>Figure 1</w:t>
      </w:r>
      <w:r>
        <w:rPr>
          <w:rFonts w:ascii="Times New Roman" w:hAnsi="Times New Roman" w:cs="Times New Roman"/>
          <w:b/>
          <w:i/>
          <w:iCs/>
          <w:sz w:val="24"/>
          <w:szCs w:val="24"/>
        </w:rPr>
        <w:t>.</w:t>
      </w:r>
      <w:r w:rsidRPr="001968EA">
        <w:rPr>
          <w:rFonts w:ascii="Times New Roman" w:hAnsi="Times New Roman" w:cs="Times New Roman"/>
          <w:b/>
          <w:iCs/>
          <w:sz w:val="24"/>
          <w:szCs w:val="24"/>
        </w:rPr>
        <w:t xml:space="preserve"> </w:t>
      </w:r>
      <w:r w:rsidRPr="001968EA">
        <w:rPr>
          <w:rFonts w:ascii="Times New Roman" w:hAnsi="Times New Roman" w:cs="Times New Roman"/>
          <w:iCs/>
          <w:sz w:val="24"/>
          <w:szCs w:val="24"/>
        </w:rPr>
        <w:t xml:space="preserve">Group mean (black circles, with SD displayed as error bars) responses of power output (left) and </w:t>
      </w:r>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V</m:t>
            </m:r>
          </m:e>
        </m:acc>
      </m:oMath>
      <w:r w:rsidRPr="001968EA">
        <w:rPr>
          <w:rFonts w:ascii="Times New Roman" w:hAnsi="Times New Roman" w:cs="Times New Roman"/>
          <w:iCs/>
          <w:sz w:val="24"/>
          <w:szCs w:val="24"/>
        </w:rPr>
        <w:t>O</w:t>
      </w:r>
      <w:r w:rsidRPr="001968EA">
        <w:rPr>
          <w:rFonts w:ascii="Times New Roman" w:hAnsi="Times New Roman" w:cs="Times New Roman"/>
          <w:iCs/>
          <w:sz w:val="24"/>
          <w:szCs w:val="24"/>
          <w:vertAlign w:val="subscript"/>
        </w:rPr>
        <w:t xml:space="preserve">2 </w:t>
      </w:r>
      <w:r w:rsidRPr="001968EA">
        <w:rPr>
          <w:rFonts w:ascii="Times New Roman" w:hAnsi="Times New Roman" w:cs="Times New Roman"/>
          <w:iCs/>
          <w:sz w:val="24"/>
          <w:szCs w:val="24"/>
        </w:rPr>
        <w:t xml:space="preserve">(right) during the ramp all-out test for negative </w:t>
      </w:r>
      <w:r w:rsidR="00423DF1">
        <w:rPr>
          <w:rFonts w:ascii="Times New Roman" w:hAnsi="Times New Roman" w:cs="Times New Roman"/>
          <w:iCs/>
          <w:sz w:val="24"/>
          <w:szCs w:val="24"/>
        </w:rPr>
        <w:t xml:space="preserve">pacing in the upright group </w:t>
      </w:r>
      <w:r w:rsidRPr="001968EA">
        <w:rPr>
          <w:rFonts w:ascii="Times New Roman" w:hAnsi="Times New Roman" w:cs="Times New Roman"/>
          <w:iCs/>
          <w:sz w:val="24"/>
          <w:szCs w:val="24"/>
        </w:rPr>
        <w:t>(A, B)</w:t>
      </w:r>
      <w:r w:rsidR="00423DF1">
        <w:rPr>
          <w:rFonts w:ascii="Times New Roman" w:hAnsi="Times New Roman" w:cs="Times New Roman"/>
          <w:iCs/>
          <w:sz w:val="24"/>
          <w:szCs w:val="24"/>
        </w:rPr>
        <w:t>,</w:t>
      </w:r>
      <w:r w:rsidRPr="001968EA">
        <w:rPr>
          <w:rFonts w:ascii="Times New Roman" w:hAnsi="Times New Roman" w:cs="Times New Roman"/>
          <w:iCs/>
          <w:sz w:val="24"/>
          <w:szCs w:val="24"/>
        </w:rPr>
        <w:t xml:space="preserve"> even </w:t>
      </w:r>
      <w:r w:rsidR="00423DF1">
        <w:rPr>
          <w:rFonts w:ascii="Times New Roman" w:hAnsi="Times New Roman" w:cs="Times New Roman"/>
          <w:iCs/>
          <w:sz w:val="24"/>
          <w:szCs w:val="24"/>
        </w:rPr>
        <w:t xml:space="preserve">pacing in the upright group </w:t>
      </w:r>
      <w:r w:rsidRPr="001968EA">
        <w:rPr>
          <w:rFonts w:ascii="Times New Roman" w:hAnsi="Times New Roman" w:cs="Times New Roman"/>
          <w:iCs/>
          <w:sz w:val="24"/>
          <w:szCs w:val="24"/>
        </w:rPr>
        <w:t>(C, D) and the supine group (</w:t>
      </w:r>
      <w:r w:rsidR="00423DF1">
        <w:rPr>
          <w:rFonts w:ascii="Times New Roman" w:hAnsi="Times New Roman" w:cs="Times New Roman"/>
          <w:iCs/>
          <w:sz w:val="24"/>
          <w:szCs w:val="24"/>
        </w:rPr>
        <w:t xml:space="preserve">negative pacing only; </w:t>
      </w:r>
      <w:r w:rsidRPr="001968EA">
        <w:rPr>
          <w:rFonts w:ascii="Times New Roman" w:hAnsi="Times New Roman" w:cs="Times New Roman"/>
          <w:iCs/>
          <w:sz w:val="24"/>
          <w:szCs w:val="24"/>
        </w:rPr>
        <w:t xml:space="preserve">E, F), plotted relative to the start of the </w:t>
      </w:r>
      <w:r w:rsidR="005F6D31" w:rsidRPr="001968EA">
        <w:rPr>
          <w:rFonts w:ascii="Times New Roman" w:hAnsi="Times New Roman" w:cs="Times New Roman"/>
          <w:iCs/>
          <w:sz w:val="24"/>
          <w:szCs w:val="24"/>
        </w:rPr>
        <w:t>3-minute</w:t>
      </w:r>
      <w:r w:rsidRPr="001968EA">
        <w:rPr>
          <w:rFonts w:ascii="Times New Roman" w:hAnsi="Times New Roman" w:cs="Times New Roman"/>
          <w:iCs/>
          <w:sz w:val="24"/>
          <w:szCs w:val="24"/>
        </w:rPr>
        <w:t xml:space="preserve"> sprint phase.</w:t>
      </w:r>
      <w:bookmarkEnd w:id="3"/>
      <w:r w:rsidRPr="001968EA">
        <w:rPr>
          <w:rFonts w:ascii="Times New Roman" w:hAnsi="Times New Roman" w:cs="Times New Roman"/>
          <w:iCs/>
          <w:vanish/>
          <w:sz w:val="24"/>
          <w:szCs w:val="24"/>
        </w:rPr>
        <w:t xml:space="preserve"> </w:t>
      </w:r>
    </w:p>
    <w:p w14:paraId="2CB62BA8" w14:textId="4EEBBDC9" w:rsidR="001968EA" w:rsidRDefault="001968EA" w:rsidP="001968EA">
      <w:pPr>
        <w:spacing w:line="480" w:lineRule="auto"/>
        <w:jc w:val="both"/>
        <w:rPr>
          <w:rFonts w:ascii="Times New Roman" w:hAnsi="Times New Roman" w:cs="Times New Roman"/>
          <w:iCs/>
          <w:sz w:val="24"/>
          <w:szCs w:val="24"/>
        </w:rPr>
      </w:pPr>
      <w:r w:rsidRPr="001968EA">
        <w:rPr>
          <w:rFonts w:ascii="Times New Roman" w:hAnsi="Times New Roman" w:cs="Times New Roman"/>
          <w:iCs/>
          <w:sz w:val="24"/>
          <w:szCs w:val="24"/>
        </w:rPr>
        <w:t xml:space="preserve"> Responses were averaged into 30 second epochs to facilitate comparisons. Following task failure during the ramp phase, the ergometer was switched from its cadence-independent mode to its cadence-dependent mode and participants performed a 3 minute all-out exercise bout. * indicates significantly different from previous 30 seconds (</w:t>
      </w:r>
      <w:r w:rsidRPr="001968EA">
        <w:rPr>
          <w:rFonts w:ascii="Times New Roman" w:hAnsi="Times New Roman" w:cs="Times New Roman"/>
          <w:i/>
          <w:iCs/>
          <w:sz w:val="24"/>
          <w:szCs w:val="24"/>
        </w:rPr>
        <w:t xml:space="preserve">P </w:t>
      </w:r>
      <w:r w:rsidRPr="001968EA">
        <w:rPr>
          <w:rFonts w:ascii="Times New Roman" w:hAnsi="Times New Roman" w:cs="Times New Roman"/>
          <w:iCs/>
          <w:sz w:val="24"/>
          <w:szCs w:val="24"/>
        </w:rPr>
        <w:t xml:space="preserve">&lt; 0.05). </w:t>
      </w:r>
    </w:p>
    <w:p w14:paraId="44DCBA5C" w14:textId="24AA52AA" w:rsidR="001968EA" w:rsidRDefault="001968EA" w:rsidP="001968EA">
      <w:pPr>
        <w:spacing w:line="480" w:lineRule="auto"/>
        <w:jc w:val="both"/>
        <w:rPr>
          <w:rFonts w:ascii="Times New Roman" w:hAnsi="Times New Roman" w:cs="Times New Roman"/>
          <w:iCs/>
          <w:sz w:val="24"/>
          <w:szCs w:val="24"/>
        </w:rPr>
      </w:pPr>
      <w:r w:rsidRPr="001968EA">
        <w:rPr>
          <w:rFonts w:ascii="Times New Roman" w:hAnsi="Times New Roman" w:cs="Times New Roman"/>
          <w:b/>
          <w:iCs/>
          <w:sz w:val="24"/>
          <w:szCs w:val="24"/>
        </w:rPr>
        <w:t>Figure 2.</w:t>
      </w:r>
      <w:r>
        <w:rPr>
          <w:rFonts w:ascii="Times New Roman" w:hAnsi="Times New Roman" w:cs="Times New Roman"/>
          <w:iCs/>
          <w:sz w:val="24"/>
          <w:szCs w:val="24"/>
        </w:rPr>
        <w:t xml:space="preserve"> </w:t>
      </w:r>
      <w:r w:rsidRPr="001968EA">
        <w:rPr>
          <w:rFonts w:ascii="Times New Roman" w:hAnsi="Times New Roman" w:cs="Times New Roman"/>
          <w:iCs/>
          <w:sz w:val="24"/>
          <w:szCs w:val="24"/>
        </w:rPr>
        <w:t>A linear regression (solid black line) demonstrating the degree of relative agreement between end-test power and critical power for the upright group (A). A Bland-Altman analysis showing the degree of agreement between the end-test power and critical power for each participant (B, clear circles), the mean bias (solid black line) and the 95% limits of agreement (LoA, dotted black lines) are also displayed.</w:t>
      </w:r>
    </w:p>
    <w:p w14:paraId="1B1CCD37" w14:textId="77777777" w:rsidR="001968EA" w:rsidRPr="001968EA" w:rsidRDefault="001968EA" w:rsidP="001968EA">
      <w:pPr>
        <w:spacing w:line="480" w:lineRule="auto"/>
        <w:jc w:val="both"/>
        <w:rPr>
          <w:rFonts w:ascii="Times New Roman" w:hAnsi="Times New Roman" w:cs="Times New Roman"/>
          <w:iCs/>
          <w:vanish/>
          <w:sz w:val="24"/>
          <w:szCs w:val="24"/>
        </w:rPr>
      </w:pPr>
      <w:r w:rsidRPr="001968EA">
        <w:rPr>
          <w:rFonts w:ascii="Times New Roman" w:hAnsi="Times New Roman" w:cs="Times New Roman"/>
          <w:b/>
          <w:iCs/>
          <w:sz w:val="24"/>
          <w:szCs w:val="24"/>
        </w:rPr>
        <w:t>Figure 3.</w:t>
      </w:r>
      <w:r>
        <w:rPr>
          <w:rFonts w:ascii="Times New Roman" w:hAnsi="Times New Roman" w:cs="Times New Roman"/>
          <w:iCs/>
          <w:sz w:val="24"/>
          <w:szCs w:val="24"/>
        </w:rPr>
        <w:t xml:space="preserve"> </w:t>
      </w:r>
      <w:r w:rsidRPr="001968EA">
        <w:rPr>
          <w:rFonts w:ascii="Times New Roman" w:hAnsi="Times New Roman" w:cs="Times New Roman"/>
          <w:iCs/>
          <w:sz w:val="24"/>
          <w:szCs w:val="24"/>
        </w:rPr>
        <w:t>A Bland-Altman analysis showing the degree of agreement between W’ and the WEP for each participant (clear circles) for the upright group (A) and the supine group (B).</w:t>
      </w:r>
      <w:r w:rsidRPr="001968EA">
        <w:rPr>
          <w:rFonts w:ascii="Times New Roman" w:hAnsi="Times New Roman" w:cs="Times New Roman"/>
          <w:iCs/>
          <w:vanish/>
          <w:sz w:val="24"/>
          <w:szCs w:val="24"/>
        </w:rPr>
        <w:t xml:space="preserve"> </w:t>
      </w:r>
    </w:p>
    <w:p w14:paraId="3B3B4D98" w14:textId="4E670E76" w:rsidR="001968EA" w:rsidRDefault="001968EA" w:rsidP="001968EA">
      <w:pPr>
        <w:spacing w:line="480" w:lineRule="auto"/>
        <w:jc w:val="both"/>
        <w:rPr>
          <w:rFonts w:ascii="Times New Roman" w:hAnsi="Times New Roman" w:cs="Times New Roman"/>
          <w:iCs/>
          <w:sz w:val="24"/>
          <w:szCs w:val="24"/>
        </w:rPr>
      </w:pPr>
      <w:r w:rsidRPr="001968EA">
        <w:rPr>
          <w:rFonts w:ascii="Times New Roman" w:hAnsi="Times New Roman" w:cs="Times New Roman"/>
          <w:iCs/>
          <w:sz w:val="24"/>
          <w:szCs w:val="24"/>
        </w:rPr>
        <w:t xml:space="preserve"> The mean bias is displayed as a solid black line, whereas dotted black lines indicate the 95% limits of agreement (LoA). </w:t>
      </w:r>
    </w:p>
    <w:p w14:paraId="0007C37B" w14:textId="5FD44783" w:rsidR="001968EA" w:rsidRDefault="001968EA" w:rsidP="00AC7A1F">
      <w:pPr>
        <w:spacing w:line="480" w:lineRule="auto"/>
        <w:jc w:val="both"/>
        <w:rPr>
          <w:rFonts w:ascii="Times New Roman" w:hAnsi="Times New Roman" w:cs="Times New Roman"/>
          <w:iCs/>
          <w:sz w:val="24"/>
          <w:szCs w:val="24"/>
        </w:rPr>
      </w:pPr>
      <w:r w:rsidRPr="001968EA">
        <w:rPr>
          <w:rFonts w:ascii="Times New Roman" w:hAnsi="Times New Roman" w:cs="Times New Roman"/>
          <w:b/>
          <w:iCs/>
          <w:sz w:val="24"/>
          <w:szCs w:val="24"/>
        </w:rPr>
        <w:lastRenderedPageBreak/>
        <w:t>Figure 4.</w:t>
      </w:r>
      <w:r>
        <w:rPr>
          <w:rFonts w:ascii="Times New Roman" w:hAnsi="Times New Roman" w:cs="Times New Roman"/>
          <w:iCs/>
          <w:sz w:val="24"/>
          <w:szCs w:val="24"/>
        </w:rPr>
        <w:t xml:space="preserve"> </w:t>
      </w:r>
      <w:r w:rsidRPr="001968EA">
        <w:rPr>
          <w:rFonts w:ascii="Times New Roman" w:hAnsi="Times New Roman" w:cs="Times New Roman"/>
          <w:iCs/>
          <w:sz w:val="24"/>
          <w:szCs w:val="24"/>
        </w:rPr>
        <w:t>A linear regression (solid black line) demonstrating the degree of relative agreement between end-test power and critical power for the supine group (A). A Bland-Altman analysis showing the degree of agreement between the end-test power and critical power for each participant (B, clear circles), the mean bias (solid black line) and the 95% limits of agreement (LoA, dotted black lines) are also displayed.</w:t>
      </w:r>
    </w:p>
    <w:p w14:paraId="6DC843A7" w14:textId="22F359BE" w:rsidR="00CB7B3D" w:rsidRDefault="00CB7B3D" w:rsidP="00AC7A1F">
      <w:pPr>
        <w:spacing w:line="480" w:lineRule="auto"/>
        <w:jc w:val="both"/>
        <w:rPr>
          <w:rFonts w:ascii="Times New Roman" w:hAnsi="Times New Roman" w:cs="Times New Roman"/>
          <w:iCs/>
          <w:sz w:val="24"/>
          <w:szCs w:val="24"/>
        </w:rPr>
      </w:pPr>
    </w:p>
    <w:p w14:paraId="4132EE5B" w14:textId="77777777" w:rsidR="00CB7B3D" w:rsidRDefault="00CB7B3D" w:rsidP="00CB7B3D">
      <w:pPr>
        <w:rPr>
          <w:rFonts w:ascii="Times New Roman" w:hAnsi="Times New Roman" w:cs="Times New Roman"/>
          <w:b/>
          <w:bCs/>
          <w:sz w:val="24"/>
          <w:szCs w:val="24"/>
        </w:rPr>
      </w:pPr>
      <w:r>
        <w:rPr>
          <w:noProof/>
          <w:lang w:val="en-US"/>
        </w:rPr>
        <mc:AlternateContent>
          <mc:Choice Requires="wpg">
            <w:drawing>
              <wp:anchor distT="0" distB="0" distL="114300" distR="114300" simplePos="0" relativeHeight="251659264" behindDoc="0" locked="0" layoutInCell="1" allowOverlap="1" wp14:anchorId="3D9EA219" wp14:editId="09BD800A">
                <wp:simplePos x="0" y="0"/>
                <wp:positionH relativeFrom="margin">
                  <wp:align>left</wp:align>
                </wp:positionH>
                <wp:positionV relativeFrom="paragraph">
                  <wp:posOffset>289560</wp:posOffset>
                </wp:positionV>
                <wp:extent cx="5646420" cy="6941820"/>
                <wp:effectExtent l="0" t="0" r="0" b="0"/>
                <wp:wrapNone/>
                <wp:docPr id="27" name="Group 27"/>
                <wp:cNvGraphicFramePr/>
                <a:graphic xmlns:a="http://schemas.openxmlformats.org/drawingml/2006/main">
                  <a:graphicData uri="http://schemas.microsoft.com/office/word/2010/wordprocessingGroup">
                    <wpg:wgp>
                      <wpg:cNvGrpSpPr/>
                      <wpg:grpSpPr>
                        <a:xfrm>
                          <a:off x="0" y="0"/>
                          <a:ext cx="5646420" cy="6941820"/>
                          <a:chOff x="0" y="0"/>
                          <a:chExt cx="5292010" cy="6674580"/>
                        </a:xfrm>
                      </wpg:grpSpPr>
                      <wpg:grpSp>
                        <wpg:cNvPr id="2" name="Group 2"/>
                        <wpg:cNvGrpSpPr/>
                        <wpg:grpSpPr>
                          <a:xfrm>
                            <a:off x="0" y="0"/>
                            <a:ext cx="5292010" cy="6674580"/>
                            <a:chOff x="0" y="0"/>
                            <a:chExt cx="7771749" cy="8347393"/>
                          </a:xfrm>
                        </wpg:grpSpPr>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29507" y="5568193"/>
                              <a:ext cx="3895200" cy="2779200"/>
                            </a:xfrm>
                            <a:prstGeom prst="rect">
                              <a:avLst/>
                            </a:prstGeom>
                            <a:noFill/>
                            <a:ln>
                              <a:noFill/>
                            </a:ln>
                          </pic:spPr>
                        </pic:pic>
                        <pic:pic xmlns:pic="http://schemas.openxmlformats.org/drawingml/2006/picture">
                          <pic:nvPicPr>
                            <pic:cNvPr id="8" name="Picture 8"/>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53851" y="2880886"/>
                              <a:ext cx="3896250" cy="2639701"/>
                            </a:xfrm>
                            <a:prstGeom prst="rect">
                              <a:avLst/>
                            </a:prstGeom>
                            <a:noFill/>
                            <a:ln>
                              <a:noFill/>
                            </a:ln>
                          </pic:spPr>
                        </pic:pic>
                        <pic:pic xmlns:pic="http://schemas.openxmlformats.org/drawingml/2006/picture">
                          <pic:nvPicPr>
                            <pic:cNvPr id="9" name="Picture 9"/>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3875499" y="2814672"/>
                              <a:ext cx="3896250" cy="2777659"/>
                            </a:xfrm>
                            <a:prstGeom prst="rect">
                              <a:avLst/>
                            </a:prstGeom>
                            <a:noFill/>
                            <a:ln>
                              <a:noFill/>
                            </a:ln>
                          </pic:spPr>
                        </pic:pic>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95200" cy="2779200"/>
                            </a:xfrm>
                            <a:prstGeom prst="rect">
                              <a:avLst/>
                            </a:prstGeom>
                            <a:noFill/>
                            <a:ln>
                              <a:noFill/>
                            </a:ln>
                          </pic:spPr>
                        </pic:pic>
                        <pic:pic xmlns:pic="http://schemas.openxmlformats.org/drawingml/2006/picture">
                          <pic:nvPicPr>
                            <pic:cNvPr id="11" name="Picture 1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857898" y="57130"/>
                              <a:ext cx="3895200" cy="2779200"/>
                            </a:xfrm>
                            <a:prstGeom prst="rect">
                              <a:avLst/>
                            </a:prstGeom>
                            <a:noFill/>
                            <a:ln>
                              <a:noFill/>
                            </a:ln>
                          </pic:spPr>
                        </pic:pic>
                        <pic:pic xmlns:pic="http://schemas.openxmlformats.org/drawingml/2006/picture">
                          <pic:nvPicPr>
                            <pic:cNvPr id="12" name="Picture 12"/>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838197" y="5565114"/>
                              <a:ext cx="3895200" cy="2779200"/>
                            </a:xfrm>
                            <a:prstGeom prst="rect">
                              <a:avLst/>
                            </a:prstGeom>
                            <a:noFill/>
                            <a:ln>
                              <a:noFill/>
                            </a:ln>
                          </pic:spPr>
                        </pic:pic>
                      </wpg:grpSp>
                      <pic:pic xmlns:pic="http://schemas.openxmlformats.org/drawingml/2006/picture">
                        <pic:nvPicPr>
                          <pic:cNvPr id="3" name="Picture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65100" y="146050"/>
                            <a:ext cx="100330" cy="146050"/>
                          </a:xfrm>
                          <a:prstGeom prst="rect">
                            <a:avLst/>
                          </a:prstGeom>
                        </pic:spPr>
                      </pic:pic>
                      <pic:pic xmlns:pic="http://schemas.openxmlformats.org/drawingml/2006/picture">
                        <pic:nvPicPr>
                          <pic:cNvPr id="4" name="Picture 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2800350" y="196850"/>
                            <a:ext cx="100330" cy="151130"/>
                          </a:xfrm>
                          <a:prstGeom prst="rect">
                            <a:avLst/>
                          </a:prstGeom>
                        </pic:spPr>
                      </pic:pic>
                      <pic:pic xmlns:pic="http://schemas.openxmlformats.org/drawingml/2006/picture">
                        <pic:nvPicPr>
                          <pic:cNvPr id="5" name="Picture 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09550" y="2444750"/>
                            <a:ext cx="100330" cy="165100"/>
                          </a:xfrm>
                          <a:prstGeom prst="rect">
                            <a:avLst/>
                          </a:prstGeom>
                        </pic:spPr>
                      </pic:pic>
                      <pic:pic xmlns:pic="http://schemas.openxmlformats.org/drawingml/2006/picture">
                        <pic:nvPicPr>
                          <pic:cNvPr id="6" name="Picture 6"/>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2819400" y="2425700"/>
                            <a:ext cx="143510" cy="194310"/>
                          </a:xfrm>
                          <a:prstGeom prst="rect">
                            <a:avLst/>
                          </a:prstGeom>
                        </pic:spPr>
                      </pic:pic>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46E1C14C" id="Group 27" o:spid="_x0000_s1026" style="position:absolute;margin-left:0;margin-top:22.8pt;width:444.6pt;height:546.6pt;z-index:251659264;mso-position-horizontal:left;mso-position-horizontal-relative:margin;mso-width-relative:margin;mso-height-relative:margin" coordsize="52920,66745"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">
                <v:group id="Group 2" o:spid="_x0000_s1027" style="position:absolute;width:52920;height:66745" coordsize="77717,83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left:1295;top:55681;width:38952;height:27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">
                    <v:imagedata r:id="rId21" o:title=""/>
                  </v:shape>
                  <v:shape id="Picture 8" o:spid="_x0000_s1029" type="#_x0000_t75" style="position:absolute;left:538;top:28808;width:38963;height:26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">
                    <v:imagedata r:id="rId22" o:title=""/>
                  </v:shape>
                  <v:shape id="Picture 9" o:spid="_x0000_s1030" type="#_x0000_t75" style="position:absolute;left:38754;top:28146;width:38963;height:27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">
                    <v:imagedata r:id="rId23" o:title=""/>
                  </v:shape>
                  <v:shape id="Picture 10" o:spid="_x0000_s1031" type="#_x0000_t75" style="position:absolute;width:38952;height:27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">
                    <v:imagedata r:id="rId24" o:title=""/>
                  </v:shape>
                  <v:shape id="Picture 11" o:spid="_x0000_s1032" type="#_x0000_t75" style="position:absolute;left:38578;top:571;width:38952;height:27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">
                    <v:imagedata r:id="rId25" o:title=""/>
                  </v:shape>
                  <v:shape id="Picture 12" o:spid="_x0000_s1033" type="#_x0000_t75" style="position:absolute;left:38381;top:55651;width:38952;height:27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">
                    <v:imagedata r:id="rId26" o:title=""/>
                  </v:shape>
                </v:group>
                <v:shape id="Picture 3" o:spid="_x0000_s1034" type="#_x0000_t75" style="position:absolute;left:1651;top:1460;width:1003;height:1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">
                  <v:imagedata r:id="rId27" o:title=""/>
                </v:shape>
                <v:shape id="Picture 4" o:spid="_x0000_s1035" type="#_x0000_t75" style="position:absolute;left:28003;top:1968;width:1003;height:15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">
                  <v:imagedata r:id="rId28" o:title=""/>
                </v:shape>
                <v:shape id="Picture 5" o:spid="_x0000_s1036" type="#_x0000_t75" style="position:absolute;left:2095;top:24447;width:1003;height:1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">
                  <v:imagedata r:id="rId29" o:title=""/>
                </v:shape>
                <v:shape id="Picture 6" o:spid="_x0000_s1037" type="#_x0000_t75" style="position:absolute;left:28194;top:24257;width:1435;height:1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">
                  <v:imagedata r:id="rId30" o:title=""/>
                </v:shape>
                <w10:wrap anchorx="margin"/>
              </v:group>
            </w:pict>
          </mc:Fallback>
        </mc:AlternateContent>
      </w:r>
      <w:r w:rsidRPr="00E53083">
        <w:rPr>
          <w:rFonts w:ascii="Times New Roman" w:hAnsi="Times New Roman" w:cs="Times New Roman"/>
          <w:b/>
          <w:bCs/>
          <w:sz w:val="24"/>
          <w:szCs w:val="24"/>
        </w:rPr>
        <w:t>Figure 1.</w:t>
      </w:r>
    </w:p>
    <w:p w14:paraId="59EEEA48" w14:textId="77777777" w:rsidR="00CB7B3D" w:rsidRPr="00E53083" w:rsidRDefault="00CB7B3D" w:rsidP="00CB7B3D">
      <w:pPr>
        <w:rPr>
          <w:rFonts w:ascii="Times New Roman" w:hAnsi="Times New Roman" w:cs="Times New Roman"/>
          <w:b/>
          <w:bCs/>
          <w:sz w:val="24"/>
          <w:szCs w:val="24"/>
        </w:rPr>
      </w:pPr>
    </w:p>
    <w:p w14:paraId="6CC69581" w14:textId="5AA8EB45" w:rsidR="00CB7B3D" w:rsidRDefault="00CB7B3D" w:rsidP="00AC7A1F">
      <w:pPr>
        <w:spacing w:line="480" w:lineRule="auto"/>
        <w:jc w:val="both"/>
        <w:rPr>
          <w:rFonts w:ascii="Times New Roman" w:hAnsi="Times New Roman" w:cs="Times New Roman"/>
          <w:iCs/>
          <w:sz w:val="24"/>
          <w:szCs w:val="24"/>
        </w:rPr>
      </w:pPr>
    </w:p>
    <w:p w14:paraId="1D569873" w14:textId="0D675A33" w:rsidR="00CB7B3D" w:rsidRDefault="00CB7B3D" w:rsidP="00AC7A1F">
      <w:pPr>
        <w:spacing w:line="480" w:lineRule="auto"/>
        <w:jc w:val="both"/>
        <w:rPr>
          <w:rFonts w:ascii="Times New Roman" w:hAnsi="Times New Roman" w:cs="Times New Roman"/>
          <w:iCs/>
          <w:sz w:val="24"/>
          <w:szCs w:val="24"/>
        </w:rPr>
      </w:pPr>
    </w:p>
    <w:p w14:paraId="50FC0761" w14:textId="7249A1FC" w:rsidR="00CB7B3D" w:rsidRDefault="00CB7B3D" w:rsidP="00AC7A1F">
      <w:pPr>
        <w:spacing w:line="480" w:lineRule="auto"/>
        <w:jc w:val="both"/>
        <w:rPr>
          <w:rFonts w:ascii="Times New Roman" w:hAnsi="Times New Roman" w:cs="Times New Roman"/>
          <w:iCs/>
          <w:sz w:val="24"/>
          <w:szCs w:val="24"/>
        </w:rPr>
      </w:pPr>
    </w:p>
    <w:p w14:paraId="0DD82D59" w14:textId="012735FE" w:rsidR="00CB7B3D" w:rsidRDefault="00CB7B3D" w:rsidP="00AC7A1F">
      <w:pPr>
        <w:spacing w:line="480" w:lineRule="auto"/>
        <w:jc w:val="both"/>
        <w:rPr>
          <w:rFonts w:ascii="Times New Roman" w:hAnsi="Times New Roman" w:cs="Times New Roman"/>
          <w:iCs/>
          <w:sz w:val="24"/>
          <w:szCs w:val="24"/>
        </w:rPr>
      </w:pPr>
    </w:p>
    <w:p w14:paraId="584EF2FD" w14:textId="127058F4" w:rsidR="00CB7B3D" w:rsidRDefault="00CB7B3D" w:rsidP="00AC7A1F">
      <w:pPr>
        <w:spacing w:line="480" w:lineRule="auto"/>
        <w:jc w:val="both"/>
        <w:rPr>
          <w:rFonts w:ascii="Times New Roman" w:hAnsi="Times New Roman" w:cs="Times New Roman"/>
          <w:iCs/>
          <w:sz w:val="24"/>
          <w:szCs w:val="24"/>
        </w:rPr>
      </w:pPr>
    </w:p>
    <w:p w14:paraId="7B1151D8" w14:textId="72B26FA5" w:rsidR="00CB7B3D" w:rsidRDefault="00CB7B3D" w:rsidP="00AC7A1F">
      <w:pPr>
        <w:spacing w:line="480" w:lineRule="auto"/>
        <w:jc w:val="both"/>
        <w:rPr>
          <w:rFonts w:ascii="Times New Roman" w:hAnsi="Times New Roman" w:cs="Times New Roman"/>
          <w:iCs/>
          <w:sz w:val="24"/>
          <w:szCs w:val="24"/>
        </w:rPr>
      </w:pPr>
    </w:p>
    <w:p w14:paraId="4271F3F8" w14:textId="77286172" w:rsidR="00CB7B3D" w:rsidRDefault="00CB7B3D" w:rsidP="00AC7A1F">
      <w:pPr>
        <w:spacing w:line="480" w:lineRule="auto"/>
        <w:jc w:val="both"/>
        <w:rPr>
          <w:rFonts w:ascii="Times New Roman" w:hAnsi="Times New Roman" w:cs="Times New Roman"/>
          <w:iCs/>
          <w:sz w:val="24"/>
          <w:szCs w:val="24"/>
        </w:rPr>
      </w:pPr>
    </w:p>
    <w:p w14:paraId="632F5709" w14:textId="730E937E" w:rsidR="00CB7B3D" w:rsidRDefault="00CB7B3D" w:rsidP="00AC7A1F">
      <w:pPr>
        <w:spacing w:line="480" w:lineRule="auto"/>
        <w:jc w:val="both"/>
        <w:rPr>
          <w:rFonts w:ascii="Times New Roman" w:hAnsi="Times New Roman" w:cs="Times New Roman"/>
          <w:iCs/>
          <w:sz w:val="24"/>
          <w:szCs w:val="24"/>
        </w:rPr>
      </w:pPr>
    </w:p>
    <w:p w14:paraId="113D489B" w14:textId="686B506F" w:rsidR="00CB7B3D" w:rsidRDefault="00CB7B3D" w:rsidP="00AC7A1F">
      <w:pPr>
        <w:spacing w:line="480" w:lineRule="auto"/>
        <w:jc w:val="both"/>
        <w:rPr>
          <w:rFonts w:ascii="Times New Roman" w:hAnsi="Times New Roman" w:cs="Times New Roman"/>
          <w:iCs/>
          <w:sz w:val="24"/>
          <w:szCs w:val="24"/>
        </w:rPr>
      </w:pPr>
    </w:p>
    <w:p w14:paraId="77F9AE1A" w14:textId="411E44C8" w:rsidR="00CB7B3D" w:rsidRDefault="00CB7B3D" w:rsidP="00AC7A1F">
      <w:pPr>
        <w:spacing w:line="480" w:lineRule="auto"/>
        <w:jc w:val="both"/>
        <w:rPr>
          <w:rFonts w:ascii="Times New Roman" w:hAnsi="Times New Roman" w:cs="Times New Roman"/>
          <w:iCs/>
          <w:sz w:val="24"/>
          <w:szCs w:val="24"/>
        </w:rPr>
      </w:pPr>
    </w:p>
    <w:p w14:paraId="4141958E" w14:textId="676744C5" w:rsidR="00CB7B3D" w:rsidRDefault="00CB7B3D" w:rsidP="00AC7A1F">
      <w:pPr>
        <w:spacing w:line="480" w:lineRule="auto"/>
        <w:jc w:val="both"/>
        <w:rPr>
          <w:rFonts w:ascii="Times New Roman" w:hAnsi="Times New Roman" w:cs="Times New Roman"/>
          <w:iCs/>
          <w:sz w:val="24"/>
          <w:szCs w:val="24"/>
        </w:rPr>
      </w:pPr>
    </w:p>
    <w:p w14:paraId="7FC639C4" w14:textId="7814068C" w:rsidR="00CB7B3D" w:rsidRDefault="00CB7B3D" w:rsidP="00AC7A1F">
      <w:pPr>
        <w:spacing w:line="480" w:lineRule="auto"/>
        <w:jc w:val="both"/>
        <w:rPr>
          <w:rFonts w:ascii="Times New Roman" w:hAnsi="Times New Roman" w:cs="Times New Roman"/>
          <w:iCs/>
          <w:sz w:val="24"/>
          <w:szCs w:val="24"/>
        </w:rPr>
      </w:pPr>
    </w:p>
    <w:p w14:paraId="334C2551" w14:textId="248D7EDE" w:rsidR="00CB7B3D" w:rsidRDefault="00CB7B3D" w:rsidP="00AC7A1F">
      <w:pPr>
        <w:spacing w:line="480" w:lineRule="auto"/>
        <w:jc w:val="both"/>
        <w:rPr>
          <w:rFonts w:ascii="Times New Roman" w:hAnsi="Times New Roman" w:cs="Times New Roman"/>
          <w:iCs/>
          <w:sz w:val="24"/>
          <w:szCs w:val="24"/>
        </w:rPr>
      </w:pPr>
    </w:p>
    <w:p w14:paraId="6348C5FD" w14:textId="1B91BD97" w:rsidR="00CB7B3D" w:rsidRDefault="00CB7B3D" w:rsidP="00AC7A1F">
      <w:pPr>
        <w:spacing w:line="480" w:lineRule="auto"/>
        <w:jc w:val="both"/>
        <w:rPr>
          <w:rFonts w:ascii="Times New Roman" w:hAnsi="Times New Roman" w:cs="Times New Roman"/>
          <w:iCs/>
          <w:sz w:val="24"/>
          <w:szCs w:val="24"/>
        </w:rPr>
      </w:pPr>
    </w:p>
    <w:p w14:paraId="41230A12" w14:textId="23BFC0D5" w:rsidR="00CB7B3D" w:rsidRDefault="00CB7B3D" w:rsidP="00AC7A1F">
      <w:pPr>
        <w:spacing w:line="480" w:lineRule="auto"/>
        <w:jc w:val="both"/>
        <w:rPr>
          <w:rFonts w:ascii="Times New Roman" w:hAnsi="Times New Roman" w:cs="Times New Roman"/>
          <w:iCs/>
          <w:sz w:val="24"/>
          <w:szCs w:val="24"/>
        </w:rPr>
      </w:pPr>
    </w:p>
    <w:p w14:paraId="0E557FC0" w14:textId="10FC21E5" w:rsidR="00CB7B3D" w:rsidRDefault="00CB7B3D" w:rsidP="00AC7A1F">
      <w:pPr>
        <w:spacing w:line="480" w:lineRule="auto"/>
        <w:jc w:val="both"/>
        <w:rPr>
          <w:rFonts w:ascii="Times New Roman" w:hAnsi="Times New Roman" w:cs="Times New Roman"/>
          <w:iCs/>
          <w:sz w:val="24"/>
          <w:szCs w:val="24"/>
        </w:rPr>
      </w:pPr>
    </w:p>
    <w:p w14:paraId="33AD08B6" w14:textId="6486A584" w:rsidR="00CB7B3D" w:rsidRDefault="00CB7B3D" w:rsidP="00AC7A1F">
      <w:pPr>
        <w:spacing w:line="480" w:lineRule="auto"/>
        <w:jc w:val="both"/>
        <w:rPr>
          <w:rFonts w:ascii="Times New Roman" w:hAnsi="Times New Roman" w:cs="Times New Roman"/>
          <w:iCs/>
          <w:sz w:val="24"/>
          <w:szCs w:val="24"/>
        </w:rPr>
      </w:pPr>
    </w:p>
    <w:p w14:paraId="1C88B077" w14:textId="62C26DE3" w:rsidR="00CB7B3D" w:rsidRDefault="00CB7B3D" w:rsidP="00AC7A1F">
      <w:pPr>
        <w:spacing w:line="480" w:lineRule="auto"/>
        <w:jc w:val="both"/>
        <w:rPr>
          <w:rFonts w:ascii="Times New Roman" w:hAnsi="Times New Roman" w:cs="Times New Roman"/>
          <w:iCs/>
          <w:sz w:val="24"/>
          <w:szCs w:val="24"/>
        </w:rPr>
      </w:pPr>
    </w:p>
    <w:p w14:paraId="19B6827E" w14:textId="77777777" w:rsidR="00CB7B3D" w:rsidRDefault="00CB7B3D" w:rsidP="00CB7B3D">
      <w:pPr>
        <w:rPr>
          <w:rFonts w:ascii="Times New Roman" w:hAnsi="Times New Roman" w:cs="Times New Roman"/>
          <w:b/>
          <w:bCs/>
          <w:sz w:val="24"/>
          <w:szCs w:val="24"/>
        </w:rPr>
      </w:pPr>
      <w:r w:rsidRPr="00550963">
        <w:rPr>
          <w:rFonts w:ascii="Times New Roman" w:hAnsi="Times New Roman" w:cs="Times New Roman"/>
          <w:b/>
          <w:bCs/>
          <w:sz w:val="24"/>
          <w:szCs w:val="24"/>
        </w:rPr>
        <w:t>Figure 2.</w:t>
      </w:r>
    </w:p>
    <w:p w14:paraId="09B8CDAE" w14:textId="77777777" w:rsidR="00CB7B3D" w:rsidRPr="00550963" w:rsidRDefault="00CB7B3D" w:rsidP="00CB7B3D">
      <w:pPr>
        <w:rPr>
          <w:rFonts w:ascii="Times New Roman" w:hAnsi="Times New Roman" w:cs="Times New Roman"/>
          <w:b/>
          <w:bCs/>
          <w:sz w:val="24"/>
          <w:szCs w:val="24"/>
        </w:rPr>
      </w:pPr>
      <w:r>
        <w:rPr>
          <w:noProof/>
          <w:lang w:val="en-US"/>
        </w:rPr>
        <mc:AlternateContent>
          <mc:Choice Requires="wpg">
            <w:drawing>
              <wp:anchor distT="0" distB="0" distL="114300" distR="114300" simplePos="0" relativeHeight="251661312" behindDoc="0" locked="0" layoutInCell="1" allowOverlap="1" wp14:anchorId="11B73EA4" wp14:editId="3DEAD66C">
                <wp:simplePos x="0" y="0"/>
                <wp:positionH relativeFrom="column">
                  <wp:posOffset>0</wp:posOffset>
                </wp:positionH>
                <wp:positionV relativeFrom="paragraph">
                  <wp:posOffset>-635</wp:posOffset>
                </wp:positionV>
                <wp:extent cx="4690745" cy="6839585"/>
                <wp:effectExtent l="0" t="0" r="0" b="0"/>
                <wp:wrapNone/>
                <wp:docPr id="1" name="Group 6"/>
                <wp:cNvGraphicFramePr/>
                <a:graphic xmlns:a="http://schemas.openxmlformats.org/drawingml/2006/main">
                  <a:graphicData uri="http://schemas.microsoft.com/office/word/2010/wordprocessingGroup">
                    <wpg:wgp>
                      <wpg:cNvGrpSpPr/>
                      <wpg:grpSpPr>
                        <a:xfrm>
                          <a:off x="0" y="0"/>
                          <a:ext cx="4690745" cy="6839585"/>
                          <a:chOff x="0" y="0"/>
                          <a:chExt cx="4048594" cy="7228658"/>
                        </a:xfrm>
                      </wpg:grpSpPr>
                      <pic:pic xmlns:pic="http://schemas.openxmlformats.org/drawingml/2006/picture">
                        <pic:nvPicPr>
                          <pic:cNvPr id="13" name="Picture 13"/>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48594" cy="3564366"/>
                          </a:xfrm>
                          <a:prstGeom prst="rect">
                            <a:avLst/>
                          </a:prstGeom>
                          <a:noFill/>
                          <a:ln>
                            <a:noFill/>
                          </a:ln>
                        </pic:spPr>
                      </pic:pic>
                      <pic:pic xmlns:pic="http://schemas.openxmlformats.org/drawingml/2006/picture">
                        <pic:nvPicPr>
                          <pic:cNvPr id="14" name="Picture 14"/>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3564366"/>
                            <a:ext cx="4048594" cy="3664292"/>
                          </a:xfrm>
                          <a:prstGeom prst="rect">
                            <a:avLst/>
                          </a:prstGeom>
                          <a:noFill/>
                          <a:ln>
                            <a:noFill/>
                          </a:ln>
                        </pic:spPr>
                      </pic:pic>
                    </wpg:wg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2DAF4D14" id="Group 6" o:spid="_x0000_s1026" style="position:absolute;margin-left:0;margin-top:-.05pt;width:369.35pt;height:538.55pt;z-index:251661312" coordsize="40485,7228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">
                <v:shape id="Picture 13" o:spid="_x0000_s1027" type="#_x0000_t75" style="position:absolute;width:40485;height:35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">
                  <v:imagedata r:id="rId33" o:title=""/>
                </v:shape>
                <v:shape id="Picture 14" o:spid="_x0000_s1028" type="#_x0000_t75" style="position:absolute;top:35643;width:40485;height:36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">
                  <v:imagedata r:id="rId34" o:title=""/>
                </v:shape>
              </v:group>
            </w:pict>
          </mc:Fallback>
        </mc:AlternateContent>
      </w:r>
    </w:p>
    <w:p w14:paraId="57FE8B3C" w14:textId="52D33554" w:rsidR="00CB7B3D" w:rsidRDefault="00CB7B3D" w:rsidP="00AC7A1F">
      <w:pPr>
        <w:spacing w:line="480" w:lineRule="auto"/>
        <w:jc w:val="both"/>
        <w:rPr>
          <w:rFonts w:ascii="Times New Roman" w:hAnsi="Times New Roman" w:cs="Times New Roman"/>
          <w:iCs/>
          <w:sz w:val="24"/>
          <w:szCs w:val="24"/>
        </w:rPr>
      </w:pPr>
    </w:p>
    <w:p w14:paraId="0BB1B7F4" w14:textId="391CFA18" w:rsidR="00CB7B3D" w:rsidRDefault="00CB7B3D" w:rsidP="00AC7A1F">
      <w:pPr>
        <w:spacing w:line="480" w:lineRule="auto"/>
        <w:jc w:val="both"/>
        <w:rPr>
          <w:rFonts w:ascii="Times New Roman" w:hAnsi="Times New Roman" w:cs="Times New Roman"/>
          <w:iCs/>
          <w:sz w:val="24"/>
          <w:szCs w:val="24"/>
        </w:rPr>
      </w:pPr>
    </w:p>
    <w:p w14:paraId="27B33799" w14:textId="70F3459B" w:rsidR="00CB7B3D" w:rsidRDefault="00CB7B3D" w:rsidP="00AC7A1F">
      <w:pPr>
        <w:spacing w:line="480" w:lineRule="auto"/>
        <w:jc w:val="both"/>
        <w:rPr>
          <w:rFonts w:ascii="Times New Roman" w:hAnsi="Times New Roman" w:cs="Times New Roman"/>
          <w:iCs/>
          <w:sz w:val="24"/>
          <w:szCs w:val="24"/>
        </w:rPr>
      </w:pPr>
    </w:p>
    <w:p w14:paraId="3FC23A94" w14:textId="4613D7CC" w:rsidR="00CB7B3D" w:rsidRDefault="00CB7B3D" w:rsidP="00AC7A1F">
      <w:pPr>
        <w:spacing w:line="480" w:lineRule="auto"/>
        <w:jc w:val="both"/>
        <w:rPr>
          <w:rFonts w:ascii="Times New Roman" w:hAnsi="Times New Roman" w:cs="Times New Roman"/>
          <w:iCs/>
          <w:sz w:val="24"/>
          <w:szCs w:val="24"/>
        </w:rPr>
      </w:pPr>
    </w:p>
    <w:p w14:paraId="024A781E" w14:textId="62F894ED" w:rsidR="00CB7B3D" w:rsidRDefault="00CB7B3D" w:rsidP="00AC7A1F">
      <w:pPr>
        <w:spacing w:line="480" w:lineRule="auto"/>
        <w:jc w:val="both"/>
        <w:rPr>
          <w:rFonts w:ascii="Times New Roman" w:hAnsi="Times New Roman" w:cs="Times New Roman"/>
          <w:iCs/>
          <w:sz w:val="24"/>
          <w:szCs w:val="24"/>
        </w:rPr>
      </w:pPr>
    </w:p>
    <w:p w14:paraId="757635B7" w14:textId="0DD34B67" w:rsidR="00CB7B3D" w:rsidRDefault="00CB7B3D" w:rsidP="00AC7A1F">
      <w:pPr>
        <w:spacing w:line="480" w:lineRule="auto"/>
        <w:jc w:val="both"/>
        <w:rPr>
          <w:rFonts w:ascii="Times New Roman" w:hAnsi="Times New Roman" w:cs="Times New Roman"/>
          <w:iCs/>
          <w:sz w:val="24"/>
          <w:szCs w:val="24"/>
        </w:rPr>
      </w:pPr>
    </w:p>
    <w:p w14:paraId="7E006C61" w14:textId="070C6336" w:rsidR="00CB7B3D" w:rsidRDefault="00CB7B3D" w:rsidP="00AC7A1F">
      <w:pPr>
        <w:spacing w:line="480" w:lineRule="auto"/>
        <w:jc w:val="both"/>
        <w:rPr>
          <w:rFonts w:ascii="Times New Roman" w:hAnsi="Times New Roman" w:cs="Times New Roman"/>
          <w:iCs/>
          <w:sz w:val="24"/>
          <w:szCs w:val="24"/>
        </w:rPr>
      </w:pPr>
    </w:p>
    <w:p w14:paraId="0146BC2E" w14:textId="35E57C75" w:rsidR="00CB7B3D" w:rsidRDefault="00CB7B3D" w:rsidP="00AC7A1F">
      <w:pPr>
        <w:spacing w:line="480" w:lineRule="auto"/>
        <w:jc w:val="both"/>
        <w:rPr>
          <w:rFonts w:ascii="Times New Roman" w:hAnsi="Times New Roman" w:cs="Times New Roman"/>
          <w:iCs/>
          <w:sz w:val="24"/>
          <w:szCs w:val="24"/>
        </w:rPr>
      </w:pPr>
    </w:p>
    <w:p w14:paraId="3FE46FB1" w14:textId="0274D1C7" w:rsidR="00CB7B3D" w:rsidRDefault="00CB7B3D" w:rsidP="00AC7A1F">
      <w:pPr>
        <w:spacing w:line="480" w:lineRule="auto"/>
        <w:jc w:val="both"/>
        <w:rPr>
          <w:rFonts w:ascii="Times New Roman" w:hAnsi="Times New Roman" w:cs="Times New Roman"/>
          <w:iCs/>
          <w:sz w:val="24"/>
          <w:szCs w:val="24"/>
        </w:rPr>
      </w:pPr>
    </w:p>
    <w:p w14:paraId="56A06C66" w14:textId="55A4D896" w:rsidR="00CB7B3D" w:rsidRDefault="00CB7B3D" w:rsidP="00AC7A1F">
      <w:pPr>
        <w:spacing w:line="480" w:lineRule="auto"/>
        <w:jc w:val="both"/>
        <w:rPr>
          <w:rFonts w:ascii="Times New Roman" w:hAnsi="Times New Roman" w:cs="Times New Roman"/>
          <w:iCs/>
          <w:sz w:val="24"/>
          <w:szCs w:val="24"/>
        </w:rPr>
      </w:pPr>
    </w:p>
    <w:p w14:paraId="3015C6A3" w14:textId="5C02AECE" w:rsidR="00CB7B3D" w:rsidRDefault="00CB7B3D" w:rsidP="00AC7A1F">
      <w:pPr>
        <w:spacing w:line="480" w:lineRule="auto"/>
        <w:jc w:val="both"/>
        <w:rPr>
          <w:rFonts w:ascii="Times New Roman" w:hAnsi="Times New Roman" w:cs="Times New Roman"/>
          <w:iCs/>
          <w:sz w:val="24"/>
          <w:szCs w:val="24"/>
        </w:rPr>
      </w:pPr>
    </w:p>
    <w:p w14:paraId="6DF900CE" w14:textId="13593687" w:rsidR="00CB7B3D" w:rsidRDefault="00CB7B3D" w:rsidP="00AC7A1F">
      <w:pPr>
        <w:spacing w:line="480" w:lineRule="auto"/>
        <w:jc w:val="both"/>
        <w:rPr>
          <w:rFonts w:ascii="Times New Roman" w:hAnsi="Times New Roman" w:cs="Times New Roman"/>
          <w:iCs/>
          <w:sz w:val="24"/>
          <w:szCs w:val="24"/>
        </w:rPr>
      </w:pPr>
    </w:p>
    <w:p w14:paraId="608D8C84" w14:textId="7AFEB821" w:rsidR="00CB7B3D" w:rsidRDefault="00CB7B3D" w:rsidP="00AC7A1F">
      <w:pPr>
        <w:spacing w:line="480" w:lineRule="auto"/>
        <w:jc w:val="both"/>
        <w:rPr>
          <w:rFonts w:ascii="Times New Roman" w:hAnsi="Times New Roman" w:cs="Times New Roman"/>
          <w:iCs/>
          <w:sz w:val="24"/>
          <w:szCs w:val="24"/>
        </w:rPr>
      </w:pPr>
    </w:p>
    <w:p w14:paraId="18EAD13D" w14:textId="55B088F1" w:rsidR="00CB7B3D" w:rsidRDefault="00CB7B3D" w:rsidP="00AC7A1F">
      <w:pPr>
        <w:spacing w:line="480" w:lineRule="auto"/>
        <w:jc w:val="both"/>
        <w:rPr>
          <w:rFonts w:ascii="Times New Roman" w:hAnsi="Times New Roman" w:cs="Times New Roman"/>
          <w:iCs/>
          <w:sz w:val="24"/>
          <w:szCs w:val="24"/>
        </w:rPr>
      </w:pPr>
    </w:p>
    <w:p w14:paraId="70826874" w14:textId="39B5A477" w:rsidR="00CB7B3D" w:rsidRDefault="00CB7B3D" w:rsidP="00AC7A1F">
      <w:pPr>
        <w:spacing w:line="480" w:lineRule="auto"/>
        <w:jc w:val="both"/>
        <w:rPr>
          <w:rFonts w:ascii="Times New Roman" w:hAnsi="Times New Roman" w:cs="Times New Roman"/>
          <w:iCs/>
          <w:sz w:val="24"/>
          <w:szCs w:val="24"/>
        </w:rPr>
      </w:pPr>
    </w:p>
    <w:p w14:paraId="08734313" w14:textId="7D8E44AA" w:rsidR="00CB7B3D" w:rsidRDefault="00CB7B3D" w:rsidP="00AC7A1F">
      <w:pPr>
        <w:spacing w:line="480" w:lineRule="auto"/>
        <w:jc w:val="both"/>
        <w:rPr>
          <w:rFonts w:ascii="Times New Roman" w:hAnsi="Times New Roman" w:cs="Times New Roman"/>
          <w:iCs/>
          <w:sz w:val="24"/>
          <w:szCs w:val="24"/>
        </w:rPr>
      </w:pPr>
    </w:p>
    <w:p w14:paraId="55ED3501" w14:textId="63D32F88" w:rsidR="00CB7B3D" w:rsidRDefault="00CB7B3D" w:rsidP="00AC7A1F">
      <w:pPr>
        <w:spacing w:line="480" w:lineRule="auto"/>
        <w:jc w:val="both"/>
        <w:rPr>
          <w:rFonts w:ascii="Times New Roman" w:hAnsi="Times New Roman" w:cs="Times New Roman"/>
          <w:iCs/>
          <w:sz w:val="24"/>
          <w:szCs w:val="24"/>
        </w:rPr>
      </w:pPr>
    </w:p>
    <w:p w14:paraId="37D35D88" w14:textId="18C0FA3F" w:rsidR="00CB7B3D" w:rsidRDefault="00CB7B3D" w:rsidP="00AC7A1F">
      <w:pPr>
        <w:spacing w:line="480" w:lineRule="auto"/>
        <w:jc w:val="both"/>
        <w:rPr>
          <w:rFonts w:ascii="Times New Roman" w:hAnsi="Times New Roman" w:cs="Times New Roman"/>
          <w:iCs/>
          <w:sz w:val="24"/>
          <w:szCs w:val="24"/>
        </w:rPr>
      </w:pPr>
    </w:p>
    <w:p w14:paraId="3AEEEB19" w14:textId="77777777" w:rsidR="00CB7B3D" w:rsidRDefault="00CB7B3D" w:rsidP="00CB7B3D">
      <w:pPr>
        <w:rPr>
          <w:rFonts w:ascii="Times New Roman" w:hAnsi="Times New Roman" w:cs="Times New Roman"/>
          <w:b/>
          <w:bCs/>
          <w:sz w:val="24"/>
          <w:szCs w:val="24"/>
        </w:rPr>
      </w:pPr>
      <w:r w:rsidRPr="00481506">
        <w:rPr>
          <w:rFonts w:ascii="Times New Roman" w:hAnsi="Times New Roman" w:cs="Times New Roman"/>
          <w:b/>
          <w:bCs/>
          <w:sz w:val="24"/>
          <w:szCs w:val="24"/>
        </w:rPr>
        <w:t>Figure 3.</w:t>
      </w:r>
    </w:p>
    <w:p w14:paraId="7ABDF8AB" w14:textId="77777777" w:rsidR="00CB7B3D" w:rsidRPr="00481506" w:rsidRDefault="00CB7B3D" w:rsidP="00CB7B3D">
      <w:pPr>
        <w:rPr>
          <w:rFonts w:ascii="Times New Roman" w:hAnsi="Times New Roman" w:cs="Times New Roman"/>
          <w:b/>
          <w:bCs/>
          <w:sz w:val="24"/>
          <w:szCs w:val="24"/>
        </w:rPr>
      </w:pPr>
      <w:r>
        <w:rPr>
          <w:noProof/>
          <w:lang w:val="en-US"/>
        </w:rPr>
        <mc:AlternateContent>
          <mc:Choice Requires="wpg">
            <w:drawing>
              <wp:anchor distT="0" distB="0" distL="114300" distR="114300" simplePos="0" relativeHeight="251663360" behindDoc="0" locked="0" layoutInCell="1" allowOverlap="1" wp14:anchorId="64F9A91C" wp14:editId="58D99413">
                <wp:simplePos x="0" y="0"/>
                <wp:positionH relativeFrom="column">
                  <wp:posOffset>0</wp:posOffset>
                </wp:positionH>
                <wp:positionV relativeFrom="paragraph">
                  <wp:posOffset>-635</wp:posOffset>
                </wp:positionV>
                <wp:extent cx="4025265" cy="7445375"/>
                <wp:effectExtent l="0" t="0" r="0" b="0"/>
                <wp:wrapNone/>
                <wp:docPr id="15" name="Group 5"/>
                <wp:cNvGraphicFramePr/>
                <a:graphic xmlns:a="http://schemas.openxmlformats.org/drawingml/2006/main">
                  <a:graphicData uri="http://schemas.microsoft.com/office/word/2010/wordprocessingGroup">
                    <wpg:wgp>
                      <wpg:cNvGrpSpPr/>
                      <wpg:grpSpPr>
                        <a:xfrm>
                          <a:off x="0" y="0"/>
                          <a:ext cx="4025265" cy="7445375"/>
                          <a:chOff x="0" y="0"/>
                          <a:chExt cx="3485322" cy="6806760"/>
                        </a:xfrm>
                      </wpg:grpSpPr>
                      <pic:pic xmlns:pic="http://schemas.openxmlformats.org/drawingml/2006/picture">
                        <pic:nvPicPr>
                          <pic:cNvPr id="16" name="Picture 16"/>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85322" cy="3403380"/>
                          </a:xfrm>
                          <a:prstGeom prst="rect">
                            <a:avLst/>
                          </a:prstGeom>
                          <a:noFill/>
                          <a:ln>
                            <a:noFill/>
                          </a:ln>
                        </pic:spPr>
                      </pic:pic>
                      <pic:pic xmlns:pic="http://schemas.openxmlformats.org/drawingml/2006/picture">
                        <pic:nvPicPr>
                          <pic:cNvPr id="17" name="Picture 17"/>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3403380"/>
                            <a:ext cx="3485322" cy="3403380"/>
                          </a:xfrm>
                          <a:prstGeom prst="rect">
                            <a:avLst/>
                          </a:prstGeom>
                          <a:noFill/>
                          <a:ln>
                            <a:noFill/>
                          </a:ln>
                        </pic:spPr>
                      </pic:pic>
                    </wpg:wg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6C99FC88" id="Group 5" o:spid="_x0000_s1026" style="position:absolute;margin-left:0;margin-top:-.05pt;width:316.95pt;height:586.25pt;z-index:251663360" coordsize="34853,680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">
                <v:shape id="Picture 16" o:spid="_x0000_s1027" type="#_x0000_t75" style="position:absolute;width:34853;height:340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">
                  <v:imagedata r:id="rId37" o:title=""/>
                </v:shape>
                <v:shape id="Picture 17" o:spid="_x0000_s1028" type="#_x0000_t75" style="position:absolute;top:34033;width:34853;height:34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">
                  <v:imagedata r:id="rId38" o:title=""/>
                </v:shape>
              </v:group>
            </w:pict>
          </mc:Fallback>
        </mc:AlternateContent>
      </w:r>
    </w:p>
    <w:p w14:paraId="3E4CFBE8" w14:textId="0D4DAC2F" w:rsidR="00CB7B3D" w:rsidRDefault="00CB7B3D" w:rsidP="00AC7A1F">
      <w:pPr>
        <w:spacing w:line="480" w:lineRule="auto"/>
        <w:jc w:val="both"/>
        <w:rPr>
          <w:rFonts w:ascii="Times New Roman" w:hAnsi="Times New Roman" w:cs="Times New Roman"/>
          <w:iCs/>
          <w:sz w:val="24"/>
          <w:szCs w:val="24"/>
        </w:rPr>
      </w:pPr>
    </w:p>
    <w:p w14:paraId="77D332C1" w14:textId="0F129D09" w:rsidR="00CB7B3D" w:rsidRDefault="00CB7B3D" w:rsidP="00AC7A1F">
      <w:pPr>
        <w:spacing w:line="480" w:lineRule="auto"/>
        <w:jc w:val="both"/>
        <w:rPr>
          <w:rFonts w:ascii="Times New Roman" w:hAnsi="Times New Roman" w:cs="Times New Roman"/>
          <w:iCs/>
          <w:sz w:val="24"/>
          <w:szCs w:val="24"/>
        </w:rPr>
      </w:pPr>
    </w:p>
    <w:p w14:paraId="581F0B41" w14:textId="72DF20F8" w:rsidR="00CB7B3D" w:rsidRDefault="00CB7B3D" w:rsidP="00AC7A1F">
      <w:pPr>
        <w:spacing w:line="480" w:lineRule="auto"/>
        <w:jc w:val="both"/>
        <w:rPr>
          <w:rFonts w:ascii="Times New Roman" w:hAnsi="Times New Roman" w:cs="Times New Roman"/>
          <w:iCs/>
          <w:sz w:val="24"/>
          <w:szCs w:val="24"/>
        </w:rPr>
      </w:pPr>
    </w:p>
    <w:p w14:paraId="7500C3ED" w14:textId="4E19A180" w:rsidR="00CB7B3D" w:rsidRDefault="00CB7B3D" w:rsidP="00AC7A1F">
      <w:pPr>
        <w:spacing w:line="480" w:lineRule="auto"/>
        <w:jc w:val="both"/>
        <w:rPr>
          <w:rFonts w:ascii="Times New Roman" w:hAnsi="Times New Roman" w:cs="Times New Roman"/>
          <w:iCs/>
          <w:sz w:val="24"/>
          <w:szCs w:val="24"/>
        </w:rPr>
      </w:pPr>
    </w:p>
    <w:p w14:paraId="485592AD" w14:textId="15E8D543" w:rsidR="00CB7B3D" w:rsidRDefault="00CB7B3D" w:rsidP="00AC7A1F">
      <w:pPr>
        <w:spacing w:line="480" w:lineRule="auto"/>
        <w:jc w:val="both"/>
        <w:rPr>
          <w:rFonts w:ascii="Times New Roman" w:hAnsi="Times New Roman" w:cs="Times New Roman"/>
          <w:iCs/>
          <w:sz w:val="24"/>
          <w:szCs w:val="24"/>
        </w:rPr>
      </w:pPr>
    </w:p>
    <w:p w14:paraId="204A19B9" w14:textId="788032DA" w:rsidR="00CB7B3D" w:rsidRDefault="00CB7B3D" w:rsidP="00AC7A1F">
      <w:pPr>
        <w:spacing w:line="480" w:lineRule="auto"/>
        <w:jc w:val="both"/>
        <w:rPr>
          <w:rFonts w:ascii="Times New Roman" w:hAnsi="Times New Roman" w:cs="Times New Roman"/>
          <w:iCs/>
          <w:sz w:val="24"/>
          <w:szCs w:val="24"/>
        </w:rPr>
      </w:pPr>
    </w:p>
    <w:p w14:paraId="692BD027" w14:textId="17A5F85B" w:rsidR="00CB7B3D" w:rsidRDefault="00CB7B3D" w:rsidP="00AC7A1F">
      <w:pPr>
        <w:spacing w:line="480" w:lineRule="auto"/>
        <w:jc w:val="both"/>
        <w:rPr>
          <w:rFonts w:ascii="Times New Roman" w:hAnsi="Times New Roman" w:cs="Times New Roman"/>
          <w:iCs/>
          <w:sz w:val="24"/>
          <w:szCs w:val="24"/>
        </w:rPr>
      </w:pPr>
    </w:p>
    <w:p w14:paraId="5535774D" w14:textId="5A674DAC" w:rsidR="00CB7B3D" w:rsidRDefault="00CB7B3D" w:rsidP="00AC7A1F">
      <w:pPr>
        <w:spacing w:line="480" w:lineRule="auto"/>
        <w:jc w:val="both"/>
        <w:rPr>
          <w:rFonts w:ascii="Times New Roman" w:hAnsi="Times New Roman" w:cs="Times New Roman"/>
          <w:iCs/>
          <w:sz w:val="24"/>
          <w:szCs w:val="24"/>
        </w:rPr>
      </w:pPr>
    </w:p>
    <w:p w14:paraId="481B961A" w14:textId="03BE9DDF" w:rsidR="00CB7B3D" w:rsidRDefault="00CB7B3D" w:rsidP="00AC7A1F">
      <w:pPr>
        <w:spacing w:line="480" w:lineRule="auto"/>
        <w:jc w:val="both"/>
        <w:rPr>
          <w:rFonts w:ascii="Times New Roman" w:hAnsi="Times New Roman" w:cs="Times New Roman"/>
          <w:iCs/>
          <w:sz w:val="24"/>
          <w:szCs w:val="24"/>
        </w:rPr>
      </w:pPr>
    </w:p>
    <w:p w14:paraId="42BB2AB6" w14:textId="52C28CB4" w:rsidR="00CB7B3D" w:rsidRDefault="00CB7B3D" w:rsidP="00AC7A1F">
      <w:pPr>
        <w:spacing w:line="480" w:lineRule="auto"/>
        <w:jc w:val="both"/>
        <w:rPr>
          <w:rFonts w:ascii="Times New Roman" w:hAnsi="Times New Roman" w:cs="Times New Roman"/>
          <w:iCs/>
          <w:sz w:val="24"/>
          <w:szCs w:val="24"/>
        </w:rPr>
      </w:pPr>
    </w:p>
    <w:p w14:paraId="0C9CBA2C" w14:textId="68CC14DB" w:rsidR="00CB7B3D" w:rsidRDefault="00CB7B3D" w:rsidP="00AC7A1F">
      <w:pPr>
        <w:spacing w:line="480" w:lineRule="auto"/>
        <w:jc w:val="both"/>
        <w:rPr>
          <w:rFonts w:ascii="Times New Roman" w:hAnsi="Times New Roman" w:cs="Times New Roman"/>
          <w:iCs/>
          <w:sz w:val="24"/>
          <w:szCs w:val="24"/>
        </w:rPr>
      </w:pPr>
    </w:p>
    <w:p w14:paraId="7848FBC2" w14:textId="1339EE34" w:rsidR="00CB7B3D" w:rsidRDefault="00CB7B3D" w:rsidP="00AC7A1F">
      <w:pPr>
        <w:spacing w:line="480" w:lineRule="auto"/>
        <w:jc w:val="both"/>
        <w:rPr>
          <w:rFonts w:ascii="Times New Roman" w:hAnsi="Times New Roman" w:cs="Times New Roman"/>
          <w:iCs/>
          <w:sz w:val="24"/>
          <w:szCs w:val="24"/>
        </w:rPr>
      </w:pPr>
    </w:p>
    <w:p w14:paraId="3073FA10" w14:textId="42B07ECF" w:rsidR="00CB7B3D" w:rsidRDefault="00CB7B3D" w:rsidP="00AC7A1F">
      <w:pPr>
        <w:spacing w:line="480" w:lineRule="auto"/>
        <w:jc w:val="both"/>
        <w:rPr>
          <w:rFonts w:ascii="Times New Roman" w:hAnsi="Times New Roman" w:cs="Times New Roman"/>
          <w:iCs/>
          <w:sz w:val="24"/>
          <w:szCs w:val="24"/>
        </w:rPr>
      </w:pPr>
    </w:p>
    <w:p w14:paraId="07FDA15F" w14:textId="639A48D8" w:rsidR="00CB7B3D" w:rsidRDefault="00CB7B3D" w:rsidP="00AC7A1F">
      <w:pPr>
        <w:spacing w:line="480" w:lineRule="auto"/>
        <w:jc w:val="both"/>
        <w:rPr>
          <w:rFonts w:ascii="Times New Roman" w:hAnsi="Times New Roman" w:cs="Times New Roman"/>
          <w:iCs/>
          <w:sz w:val="24"/>
          <w:szCs w:val="24"/>
        </w:rPr>
      </w:pPr>
    </w:p>
    <w:p w14:paraId="30E97EA8" w14:textId="169DFB41" w:rsidR="00CB7B3D" w:rsidRDefault="00CB7B3D" w:rsidP="00AC7A1F">
      <w:pPr>
        <w:spacing w:line="480" w:lineRule="auto"/>
        <w:jc w:val="both"/>
        <w:rPr>
          <w:rFonts w:ascii="Times New Roman" w:hAnsi="Times New Roman" w:cs="Times New Roman"/>
          <w:iCs/>
          <w:sz w:val="24"/>
          <w:szCs w:val="24"/>
        </w:rPr>
      </w:pPr>
    </w:p>
    <w:p w14:paraId="45BC9E84" w14:textId="28CB9144" w:rsidR="00CB7B3D" w:rsidRDefault="00CB7B3D" w:rsidP="00AC7A1F">
      <w:pPr>
        <w:spacing w:line="480" w:lineRule="auto"/>
        <w:jc w:val="both"/>
        <w:rPr>
          <w:rFonts w:ascii="Times New Roman" w:hAnsi="Times New Roman" w:cs="Times New Roman"/>
          <w:iCs/>
          <w:sz w:val="24"/>
          <w:szCs w:val="24"/>
        </w:rPr>
      </w:pPr>
    </w:p>
    <w:p w14:paraId="24909740" w14:textId="256F5004" w:rsidR="00CB7B3D" w:rsidRDefault="00CB7B3D" w:rsidP="00AC7A1F">
      <w:pPr>
        <w:spacing w:line="480" w:lineRule="auto"/>
        <w:jc w:val="both"/>
        <w:rPr>
          <w:rFonts w:ascii="Times New Roman" w:hAnsi="Times New Roman" w:cs="Times New Roman"/>
          <w:iCs/>
          <w:sz w:val="24"/>
          <w:szCs w:val="24"/>
        </w:rPr>
      </w:pPr>
    </w:p>
    <w:p w14:paraId="3A5D6240" w14:textId="222A53B3" w:rsidR="00CB7B3D" w:rsidRDefault="00CB7B3D" w:rsidP="00AC7A1F">
      <w:pPr>
        <w:spacing w:line="480" w:lineRule="auto"/>
        <w:jc w:val="both"/>
        <w:rPr>
          <w:rFonts w:ascii="Times New Roman" w:hAnsi="Times New Roman" w:cs="Times New Roman"/>
          <w:iCs/>
          <w:sz w:val="24"/>
          <w:szCs w:val="24"/>
        </w:rPr>
      </w:pPr>
    </w:p>
    <w:p w14:paraId="10991175" w14:textId="77777777" w:rsidR="00CB7B3D" w:rsidRDefault="00CB7B3D" w:rsidP="00CB7B3D">
      <w:pPr>
        <w:rPr>
          <w:rFonts w:ascii="Times New Roman" w:hAnsi="Times New Roman" w:cs="Times New Roman"/>
          <w:b/>
          <w:bCs/>
          <w:sz w:val="24"/>
          <w:szCs w:val="24"/>
        </w:rPr>
      </w:pPr>
      <w:r>
        <w:rPr>
          <w:rFonts w:ascii="Times New Roman" w:hAnsi="Times New Roman" w:cs="Times New Roman"/>
          <w:b/>
          <w:bCs/>
          <w:sz w:val="24"/>
          <w:szCs w:val="24"/>
        </w:rPr>
        <w:t>Figure 4.</w:t>
      </w:r>
    </w:p>
    <w:p w14:paraId="5B3F811B" w14:textId="77777777" w:rsidR="00CB7B3D" w:rsidRPr="00D22EB0" w:rsidRDefault="00CB7B3D" w:rsidP="00CB7B3D">
      <w:pPr>
        <w:rPr>
          <w:rFonts w:ascii="Times New Roman" w:hAnsi="Times New Roman" w:cs="Times New Roman"/>
          <w:b/>
          <w:bCs/>
          <w:sz w:val="24"/>
          <w:szCs w:val="24"/>
        </w:rPr>
      </w:pPr>
      <w:r>
        <w:rPr>
          <w:rFonts w:ascii="Times New Roman" w:hAnsi="Times New Roman" w:cs="Times New Roman"/>
          <w:noProof/>
          <w:sz w:val="24"/>
          <w:szCs w:val="24"/>
          <w:lang w:val="en-US"/>
        </w:rPr>
        <mc:AlternateContent>
          <mc:Choice Requires="wpg">
            <w:drawing>
              <wp:anchor distT="0" distB="0" distL="114300" distR="114300" simplePos="0" relativeHeight="251665408" behindDoc="0" locked="0" layoutInCell="1" allowOverlap="1" wp14:anchorId="2E48CD37" wp14:editId="39F579BE">
                <wp:simplePos x="0" y="0"/>
                <wp:positionH relativeFrom="column">
                  <wp:posOffset>0</wp:posOffset>
                </wp:positionH>
                <wp:positionV relativeFrom="paragraph">
                  <wp:posOffset>-635</wp:posOffset>
                </wp:positionV>
                <wp:extent cx="4819650" cy="6686550"/>
                <wp:effectExtent l="0" t="0" r="0" b="0"/>
                <wp:wrapNone/>
                <wp:docPr id="21" name="Group 21"/>
                <wp:cNvGraphicFramePr/>
                <a:graphic xmlns:a="http://schemas.openxmlformats.org/drawingml/2006/main">
                  <a:graphicData uri="http://schemas.microsoft.com/office/word/2010/wordprocessingGroup">
                    <wpg:wgp>
                      <wpg:cNvGrpSpPr/>
                      <wpg:grpSpPr>
                        <a:xfrm>
                          <a:off x="0" y="0"/>
                          <a:ext cx="4819650" cy="6686550"/>
                          <a:chOff x="0" y="0"/>
                          <a:chExt cx="4819650" cy="6686550"/>
                        </a:xfrm>
                      </wpg:grpSpPr>
                      <wpg:grpSp>
                        <wpg:cNvPr id="18" name="Group 5"/>
                        <wpg:cNvGrpSpPr/>
                        <wpg:grpSpPr>
                          <a:xfrm>
                            <a:off x="0" y="0"/>
                            <a:ext cx="4819650" cy="6686550"/>
                            <a:chOff x="0" y="0"/>
                            <a:chExt cx="4403007" cy="6561993"/>
                          </a:xfrm>
                        </wpg:grpSpPr>
                        <pic:pic xmlns:pic="http://schemas.openxmlformats.org/drawingml/2006/picture">
                          <pic:nvPicPr>
                            <pic:cNvPr id="19" name="Picture 19"/>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03007" cy="3268358"/>
                            </a:xfrm>
                            <a:prstGeom prst="rect">
                              <a:avLst/>
                            </a:prstGeom>
                            <a:noFill/>
                            <a:ln>
                              <a:noFill/>
                            </a:ln>
                          </pic:spPr>
                        </pic:pic>
                        <pic:pic xmlns:pic="http://schemas.openxmlformats.org/drawingml/2006/picture">
                          <pic:nvPicPr>
                            <pic:cNvPr id="20" name="Picture 20"/>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3268358"/>
                              <a:ext cx="4403007" cy="3293635"/>
                            </a:xfrm>
                            <a:prstGeom prst="rect">
                              <a:avLst/>
                            </a:prstGeom>
                            <a:noFill/>
                            <a:ln>
                              <a:noFill/>
                            </a:ln>
                          </pic:spPr>
                        </pic:pic>
                      </wpg:grpSp>
                      <wps:wsp>
                        <wps:cNvPr id="217" name="Text Box 2"/>
                        <wps:cNvSpPr txBox="1">
                          <a:spLocks noChangeArrowheads="1"/>
                        </wps:cNvSpPr>
                        <wps:spPr bwMode="auto">
                          <a:xfrm>
                            <a:off x="3444240" y="2034540"/>
                            <a:ext cx="1005840" cy="236220"/>
                          </a:xfrm>
                          <a:prstGeom prst="rect">
                            <a:avLst/>
                          </a:prstGeom>
                          <a:solidFill>
                            <a:srgbClr val="FFFFFF"/>
                          </a:solidFill>
                          <a:ln w="9525">
                            <a:noFill/>
                            <a:miter lim="800000"/>
                            <a:headEnd/>
                            <a:tailEnd/>
                          </a:ln>
                        </wps:spPr>
                        <wps:txbx>
                          <w:txbxContent>
                            <w:p w14:paraId="65A1AF42" w14:textId="77777777" w:rsidR="00DB467E" w:rsidRPr="005F6D31" w:rsidRDefault="00DB467E" w:rsidP="00CB7B3D">
                              <w:r w:rsidRPr="005F6D31">
                                <w:t>0.92x + 6.82</w:t>
                              </w:r>
                            </w:p>
                          </w:txbxContent>
                        </wps:txbx>
                        <wps:bodyPr rot="0" vert="horz" wrap="square" lIns="91440" tIns="45720" rIns="91440" bIns="45720" anchor="t" anchorCtr="0">
                          <a:noAutofit/>
                        </wps:bodyPr>
                      </wps:wsp>
                    </wpg:wgp>
                  </a:graphicData>
                </a:graphic>
              </wp:anchor>
            </w:drawing>
          </mc:Choice>
          <mc:Fallback>
            <w:pict>
              <v:group w14:anchorId="2E48CD37" id="Group 21" o:spid="_x0000_s1026" style="position:absolute;margin-left:0;margin-top:-.05pt;width:379.5pt;height:526.5pt;z-index:251665408" coordsize="48196,6686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">
                <v:group id="Group 5" o:spid="_x0000_s1027" style="position:absolute;width:48196;height:66865" coordsize="44030,65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8" type="#_x0000_t75" style="position:absolute;width:44030;height:32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">
                    <v:imagedata r:id="rId41" o:title=""/>
                  </v:shape>
                  <v:shape id="Picture 20" o:spid="_x0000_s1029" type="#_x0000_t75" style="position:absolute;top:32683;width:44030;height:32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">
                    <v:imagedata r:id="rId42" o:title=""/>
                  </v:shape>
                </v:group>
                <v:shapetype id="_x0000_t202" coordsize="21600,21600" o:spt="202" path="m,l,21600r21600,l21600,xe">
                  <v:stroke joinstyle="miter"/>
                  <v:path gradientshapeok="t" o:connecttype="rect"/>
                </v:shapetype>
                <v:shape id="Text Box 2" o:spid="_x0000_s1030" type="#_x0000_t202" style="position:absolute;left:34442;top:20345;width:10058;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65A1AF42" w14:textId="77777777" w:rsidR="00DB467E" w:rsidRPr="005F6D31" w:rsidRDefault="00DB467E" w:rsidP="00CB7B3D">
                        <w:r w:rsidRPr="005F6D31">
                          <w:t>0.92x + 6.82</w:t>
                        </w:r>
                      </w:p>
                    </w:txbxContent>
                  </v:textbox>
                </v:shape>
              </v:group>
            </w:pict>
          </mc:Fallback>
        </mc:AlternateContent>
      </w:r>
    </w:p>
    <w:p w14:paraId="4CD9C674" w14:textId="39FF5947" w:rsidR="00CB7B3D" w:rsidRDefault="00CB7B3D" w:rsidP="00AC7A1F">
      <w:pPr>
        <w:spacing w:line="480" w:lineRule="auto"/>
        <w:jc w:val="both"/>
        <w:rPr>
          <w:rFonts w:ascii="Times New Roman" w:hAnsi="Times New Roman" w:cs="Times New Roman"/>
          <w:iCs/>
          <w:sz w:val="24"/>
          <w:szCs w:val="24"/>
        </w:rPr>
      </w:pPr>
    </w:p>
    <w:p w14:paraId="1410BD48" w14:textId="7DE170A4" w:rsidR="00CB7B3D" w:rsidRDefault="00CB7B3D" w:rsidP="00AC7A1F">
      <w:pPr>
        <w:spacing w:line="480" w:lineRule="auto"/>
        <w:jc w:val="both"/>
        <w:rPr>
          <w:rFonts w:ascii="Times New Roman" w:hAnsi="Times New Roman" w:cs="Times New Roman"/>
          <w:iCs/>
          <w:sz w:val="24"/>
          <w:szCs w:val="24"/>
        </w:rPr>
      </w:pPr>
    </w:p>
    <w:p w14:paraId="4CAB4E0C" w14:textId="365D4337" w:rsidR="00CB7B3D" w:rsidRDefault="00CB7B3D" w:rsidP="00AC7A1F">
      <w:pPr>
        <w:spacing w:line="480" w:lineRule="auto"/>
        <w:jc w:val="both"/>
        <w:rPr>
          <w:rFonts w:ascii="Times New Roman" w:hAnsi="Times New Roman" w:cs="Times New Roman"/>
          <w:iCs/>
          <w:sz w:val="24"/>
          <w:szCs w:val="24"/>
        </w:rPr>
      </w:pPr>
    </w:p>
    <w:p w14:paraId="32E865D4" w14:textId="64B968A5" w:rsidR="00CB7B3D" w:rsidRDefault="00CB7B3D" w:rsidP="00AC7A1F">
      <w:pPr>
        <w:spacing w:line="480" w:lineRule="auto"/>
        <w:jc w:val="both"/>
        <w:rPr>
          <w:rFonts w:ascii="Times New Roman" w:hAnsi="Times New Roman" w:cs="Times New Roman"/>
          <w:iCs/>
          <w:sz w:val="24"/>
          <w:szCs w:val="24"/>
        </w:rPr>
      </w:pPr>
    </w:p>
    <w:p w14:paraId="37F06838" w14:textId="69C85C3B" w:rsidR="00CB7B3D" w:rsidRDefault="00CB7B3D" w:rsidP="00AC7A1F">
      <w:pPr>
        <w:spacing w:line="480" w:lineRule="auto"/>
        <w:jc w:val="both"/>
        <w:rPr>
          <w:rFonts w:ascii="Times New Roman" w:hAnsi="Times New Roman" w:cs="Times New Roman"/>
          <w:iCs/>
          <w:sz w:val="24"/>
          <w:szCs w:val="24"/>
        </w:rPr>
      </w:pPr>
    </w:p>
    <w:p w14:paraId="46872FA1" w14:textId="566A3FA5" w:rsidR="00CB7B3D" w:rsidRDefault="00CB7B3D" w:rsidP="00AC7A1F">
      <w:pPr>
        <w:spacing w:line="480" w:lineRule="auto"/>
        <w:jc w:val="both"/>
        <w:rPr>
          <w:rFonts w:ascii="Times New Roman" w:hAnsi="Times New Roman" w:cs="Times New Roman"/>
          <w:iCs/>
          <w:sz w:val="24"/>
          <w:szCs w:val="24"/>
        </w:rPr>
      </w:pPr>
    </w:p>
    <w:p w14:paraId="45187C40" w14:textId="41F529EA" w:rsidR="00CB7B3D" w:rsidRDefault="00CB7B3D" w:rsidP="00AC7A1F">
      <w:pPr>
        <w:spacing w:line="480" w:lineRule="auto"/>
        <w:jc w:val="both"/>
        <w:rPr>
          <w:rFonts w:ascii="Times New Roman" w:hAnsi="Times New Roman" w:cs="Times New Roman"/>
          <w:iCs/>
          <w:sz w:val="24"/>
          <w:szCs w:val="24"/>
        </w:rPr>
      </w:pPr>
    </w:p>
    <w:p w14:paraId="7555E054" w14:textId="0DAF46C4" w:rsidR="00CB7B3D" w:rsidRDefault="00CB7B3D" w:rsidP="00AC7A1F">
      <w:pPr>
        <w:spacing w:line="480" w:lineRule="auto"/>
        <w:jc w:val="both"/>
        <w:rPr>
          <w:rFonts w:ascii="Times New Roman" w:hAnsi="Times New Roman" w:cs="Times New Roman"/>
          <w:iCs/>
          <w:sz w:val="24"/>
          <w:szCs w:val="24"/>
        </w:rPr>
      </w:pPr>
    </w:p>
    <w:p w14:paraId="183A851A" w14:textId="15DA49B9" w:rsidR="00CB7B3D" w:rsidRDefault="00CB7B3D" w:rsidP="00AC7A1F">
      <w:pPr>
        <w:spacing w:line="480" w:lineRule="auto"/>
        <w:jc w:val="both"/>
        <w:rPr>
          <w:rFonts w:ascii="Times New Roman" w:hAnsi="Times New Roman" w:cs="Times New Roman"/>
          <w:iCs/>
          <w:sz w:val="24"/>
          <w:szCs w:val="24"/>
        </w:rPr>
      </w:pPr>
    </w:p>
    <w:p w14:paraId="724B0217" w14:textId="5CF3C4BA" w:rsidR="00CB7B3D" w:rsidRDefault="00CB7B3D" w:rsidP="00AC7A1F">
      <w:pPr>
        <w:spacing w:line="480" w:lineRule="auto"/>
        <w:jc w:val="both"/>
        <w:rPr>
          <w:rFonts w:ascii="Times New Roman" w:hAnsi="Times New Roman" w:cs="Times New Roman"/>
          <w:iCs/>
          <w:sz w:val="24"/>
          <w:szCs w:val="24"/>
        </w:rPr>
      </w:pPr>
    </w:p>
    <w:p w14:paraId="0ECF0B89" w14:textId="4039EB9A" w:rsidR="00CB7B3D" w:rsidRDefault="00CB7B3D" w:rsidP="00AC7A1F">
      <w:pPr>
        <w:spacing w:line="480" w:lineRule="auto"/>
        <w:jc w:val="both"/>
        <w:rPr>
          <w:rFonts w:ascii="Times New Roman" w:hAnsi="Times New Roman" w:cs="Times New Roman"/>
          <w:iCs/>
          <w:sz w:val="24"/>
          <w:szCs w:val="24"/>
        </w:rPr>
      </w:pPr>
    </w:p>
    <w:p w14:paraId="09104598" w14:textId="4D1B9011" w:rsidR="00CB7B3D" w:rsidRDefault="00CB7B3D" w:rsidP="00AC7A1F">
      <w:pPr>
        <w:spacing w:line="480" w:lineRule="auto"/>
        <w:jc w:val="both"/>
        <w:rPr>
          <w:rFonts w:ascii="Times New Roman" w:hAnsi="Times New Roman" w:cs="Times New Roman"/>
          <w:iCs/>
          <w:sz w:val="24"/>
          <w:szCs w:val="24"/>
        </w:rPr>
      </w:pPr>
    </w:p>
    <w:p w14:paraId="3572C933" w14:textId="37344EC2" w:rsidR="00CB7B3D" w:rsidRDefault="00CB7B3D" w:rsidP="00AC7A1F">
      <w:pPr>
        <w:spacing w:line="480" w:lineRule="auto"/>
        <w:jc w:val="both"/>
        <w:rPr>
          <w:rFonts w:ascii="Times New Roman" w:hAnsi="Times New Roman" w:cs="Times New Roman"/>
          <w:iCs/>
          <w:sz w:val="24"/>
          <w:szCs w:val="24"/>
        </w:rPr>
      </w:pPr>
    </w:p>
    <w:p w14:paraId="6CBE41AD" w14:textId="022C08FA" w:rsidR="00CB7B3D" w:rsidRDefault="00CB7B3D" w:rsidP="00AC7A1F">
      <w:pPr>
        <w:spacing w:line="480" w:lineRule="auto"/>
        <w:jc w:val="both"/>
        <w:rPr>
          <w:rFonts w:ascii="Times New Roman" w:hAnsi="Times New Roman" w:cs="Times New Roman"/>
          <w:iCs/>
          <w:sz w:val="24"/>
          <w:szCs w:val="24"/>
        </w:rPr>
      </w:pPr>
    </w:p>
    <w:p w14:paraId="6E61124B" w14:textId="0A2233E5" w:rsidR="00CB7B3D" w:rsidRDefault="00CB7B3D" w:rsidP="00AC7A1F">
      <w:pPr>
        <w:spacing w:line="480" w:lineRule="auto"/>
        <w:jc w:val="both"/>
        <w:rPr>
          <w:rFonts w:ascii="Times New Roman" w:hAnsi="Times New Roman" w:cs="Times New Roman"/>
          <w:iCs/>
          <w:sz w:val="24"/>
          <w:szCs w:val="24"/>
        </w:rPr>
      </w:pPr>
    </w:p>
    <w:p w14:paraId="5D2D8F30" w14:textId="37181F11" w:rsidR="00CB7B3D" w:rsidRDefault="00CB7B3D" w:rsidP="00AC7A1F">
      <w:pPr>
        <w:spacing w:line="480" w:lineRule="auto"/>
        <w:jc w:val="both"/>
        <w:rPr>
          <w:rFonts w:ascii="Times New Roman" w:hAnsi="Times New Roman" w:cs="Times New Roman"/>
          <w:iCs/>
          <w:sz w:val="24"/>
          <w:szCs w:val="24"/>
        </w:rPr>
      </w:pPr>
    </w:p>
    <w:p w14:paraId="336CA2F2" w14:textId="41703249" w:rsidR="00CB7B3D" w:rsidRDefault="00CB7B3D" w:rsidP="00AC7A1F">
      <w:pPr>
        <w:spacing w:line="480" w:lineRule="auto"/>
        <w:jc w:val="both"/>
        <w:rPr>
          <w:rFonts w:ascii="Times New Roman" w:hAnsi="Times New Roman" w:cs="Times New Roman"/>
          <w:iCs/>
          <w:sz w:val="24"/>
          <w:szCs w:val="24"/>
        </w:rPr>
      </w:pPr>
    </w:p>
    <w:p w14:paraId="0845FD21" w14:textId="77777777" w:rsidR="00CB7B3D" w:rsidRPr="00AC7A1F" w:rsidRDefault="00CB7B3D" w:rsidP="00AC7A1F">
      <w:pPr>
        <w:spacing w:line="480" w:lineRule="auto"/>
        <w:jc w:val="both"/>
        <w:rPr>
          <w:rFonts w:ascii="Times New Roman" w:hAnsi="Times New Roman" w:cs="Times New Roman"/>
          <w:iCs/>
          <w:sz w:val="24"/>
          <w:szCs w:val="24"/>
        </w:rPr>
      </w:pPr>
    </w:p>
    <w:sectPr w:rsidR="00CB7B3D" w:rsidRPr="00AC7A1F" w:rsidSect="00AC7A1F">
      <w:headerReference w:type="default" r:id="rId4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374F83" w14:textId="77777777" w:rsidR="00691336" w:rsidRDefault="00691336" w:rsidP="00AC7A1F">
      <w:pPr>
        <w:spacing w:after="0" w:line="240" w:lineRule="auto"/>
      </w:pPr>
      <w:r>
        <w:separator/>
      </w:r>
    </w:p>
  </w:endnote>
  <w:endnote w:type="continuationSeparator" w:id="0">
    <w:p w14:paraId="1CB028E2" w14:textId="77777777" w:rsidR="00691336" w:rsidRDefault="00691336" w:rsidP="00AC7A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70CCFB" w14:textId="77777777" w:rsidR="00691336" w:rsidRDefault="00691336" w:rsidP="00AC7A1F">
      <w:pPr>
        <w:spacing w:after="0" w:line="240" w:lineRule="auto"/>
      </w:pPr>
      <w:r>
        <w:separator/>
      </w:r>
    </w:p>
  </w:footnote>
  <w:footnote w:type="continuationSeparator" w:id="0">
    <w:p w14:paraId="67F1C49D" w14:textId="77777777" w:rsidR="00691336" w:rsidRDefault="00691336" w:rsidP="00AC7A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2122514"/>
      <w:docPartObj>
        <w:docPartGallery w:val="Page Numbers (Top of Page)"/>
        <w:docPartUnique/>
      </w:docPartObj>
    </w:sdtPr>
    <w:sdtEndPr>
      <w:rPr>
        <w:noProof/>
      </w:rPr>
    </w:sdtEndPr>
    <w:sdtContent>
      <w:p w14:paraId="55122E2D" w14:textId="0D71733C" w:rsidR="00DB467E" w:rsidRDefault="00DB467E">
        <w:pPr>
          <w:pStyle w:val="Header"/>
        </w:pPr>
        <w:r>
          <w:fldChar w:fldCharType="begin"/>
        </w:r>
        <w:r>
          <w:instrText xml:space="preserve"> PAGE   \* MERGEFORMAT </w:instrText>
        </w:r>
        <w:r>
          <w:fldChar w:fldCharType="separate"/>
        </w:r>
        <w:r w:rsidR="00FE752F">
          <w:rPr>
            <w:noProof/>
          </w:rPr>
          <w:t>2</w:t>
        </w:r>
        <w:r>
          <w:rPr>
            <w:noProof/>
          </w:rPr>
          <w:fldChar w:fldCharType="end"/>
        </w:r>
      </w:p>
    </w:sdtContent>
  </w:sdt>
  <w:p w14:paraId="78BE2605" w14:textId="77777777" w:rsidR="00DB467E" w:rsidRDefault="00DB467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88E0D5D"/>
    <w:multiLevelType w:val="hybridMultilevel"/>
    <w:tmpl w:val="0A0E40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A3976AF"/>
    <w:multiLevelType w:val="hybridMultilevel"/>
    <w:tmpl w:val="F3AA8A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2A95"/>
    <w:rsid w:val="000019CE"/>
    <w:rsid w:val="00056DA8"/>
    <w:rsid w:val="00076C25"/>
    <w:rsid w:val="000E6311"/>
    <w:rsid w:val="0010370D"/>
    <w:rsid w:val="001048E9"/>
    <w:rsid w:val="00126753"/>
    <w:rsid w:val="00145990"/>
    <w:rsid w:val="00161E71"/>
    <w:rsid w:val="00177F81"/>
    <w:rsid w:val="001846BF"/>
    <w:rsid w:val="001968EA"/>
    <w:rsid w:val="001C3C59"/>
    <w:rsid w:val="001E51B8"/>
    <w:rsid w:val="001E5E99"/>
    <w:rsid w:val="00212D00"/>
    <w:rsid w:val="0025512B"/>
    <w:rsid w:val="0026127C"/>
    <w:rsid w:val="002C7F5E"/>
    <w:rsid w:val="002D6C36"/>
    <w:rsid w:val="002D7A74"/>
    <w:rsid w:val="002E3BE9"/>
    <w:rsid w:val="0031489C"/>
    <w:rsid w:val="00314927"/>
    <w:rsid w:val="00341B7B"/>
    <w:rsid w:val="00344E0C"/>
    <w:rsid w:val="00356FE2"/>
    <w:rsid w:val="00372A95"/>
    <w:rsid w:val="00390382"/>
    <w:rsid w:val="003F25D1"/>
    <w:rsid w:val="00416D15"/>
    <w:rsid w:val="00423DF1"/>
    <w:rsid w:val="00441877"/>
    <w:rsid w:val="004544FE"/>
    <w:rsid w:val="00462B37"/>
    <w:rsid w:val="00466A44"/>
    <w:rsid w:val="00494B8A"/>
    <w:rsid w:val="0049625E"/>
    <w:rsid w:val="004A1F79"/>
    <w:rsid w:val="004B1B58"/>
    <w:rsid w:val="0050227A"/>
    <w:rsid w:val="005313C3"/>
    <w:rsid w:val="005339BD"/>
    <w:rsid w:val="00585706"/>
    <w:rsid w:val="005A082A"/>
    <w:rsid w:val="005C40A8"/>
    <w:rsid w:val="005E03EE"/>
    <w:rsid w:val="005F6D31"/>
    <w:rsid w:val="00691336"/>
    <w:rsid w:val="0076393C"/>
    <w:rsid w:val="007A37E6"/>
    <w:rsid w:val="007F7FCF"/>
    <w:rsid w:val="00801F00"/>
    <w:rsid w:val="00803EA7"/>
    <w:rsid w:val="00890998"/>
    <w:rsid w:val="008A58AD"/>
    <w:rsid w:val="008D2C0C"/>
    <w:rsid w:val="008E1B37"/>
    <w:rsid w:val="0093581C"/>
    <w:rsid w:val="00956A3A"/>
    <w:rsid w:val="00957DD8"/>
    <w:rsid w:val="00995052"/>
    <w:rsid w:val="009B6CDE"/>
    <w:rsid w:val="009C71ED"/>
    <w:rsid w:val="009E11A3"/>
    <w:rsid w:val="009E1933"/>
    <w:rsid w:val="009E5E9F"/>
    <w:rsid w:val="00A215E9"/>
    <w:rsid w:val="00A40ED4"/>
    <w:rsid w:val="00A732C5"/>
    <w:rsid w:val="00A82120"/>
    <w:rsid w:val="00A9507B"/>
    <w:rsid w:val="00AC2156"/>
    <w:rsid w:val="00AC7A1F"/>
    <w:rsid w:val="00AD758A"/>
    <w:rsid w:val="00B5059E"/>
    <w:rsid w:val="00BB1027"/>
    <w:rsid w:val="00C95658"/>
    <w:rsid w:val="00CB7B3D"/>
    <w:rsid w:val="00CE1C39"/>
    <w:rsid w:val="00D234AB"/>
    <w:rsid w:val="00D400A4"/>
    <w:rsid w:val="00D50510"/>
    <w:rsid w:val="00DB122A"/>
    <w:rsid w:val="00DB467E"/>
    <w:rsid w:val="00DC3F57"/>
    <w:rsid w:val="00DC614E"/>
    <w:rsid w:val="00DC74F0"/>
    <w:rsid w:val="00DE28BC"/>
    <w:rsid w:val="00DE4C9A"/>
    <w:rsid w:val="00DF292A"/>
    <w:rsid w:val="00E67B68"/>
    <w:rsid w:val="00E97178"/>
    <w:rsid w:val="00EB39F5"/>
    <w:rsid w:val="00EC0085"/>
    <w:rsid w:val="00ED7BA4"/>
    <w:rsid w:val="00F01CE2"/>
    <w:rsid w:val="00F52CD5"/>
    <w:rsid w:val="00F53513"/>
    <w:rsid w:val="00F77DF9"/>
    <w:rsid w:val="00F905C4"/>
    <w:rsid w:val="00FE752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1773"/>
  <w15:chartTrackingRefBased/>
  <w15:docId w15:val="{331AB89F-A3E7-4562-BCFE-9AC8F81BB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A95"/>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2A95"/>
    <w:rPr>
      <w:color w:val="0563C1" w:themeColor="hyperlink"/>
      <w:u w:val="single"/>
    </w:rPr>
  </w:style>
  <w:style w:type="character" w:customStyle="1" w:styleId="UnresolvedMention">
    <w:name w:val="Unresolved Mention"/>
    <w:basedOn w:val="DefaultParagraphFont"/>
    <w:uiPriority w:val="99"/>
    <w:semiHidden/>
    <w:unhideWhenUsed/>
    <w:rsid w:val="00372A95"/>
    <w:rPr>
      <w:color w:val="605E5C"/>
      <w:shd w:val="clear" w:color="auto" w:fill="E1DFDD"/>
    </w:rPr>
  </w:style>
  <w:style w:type="paragraph" w:styleId="Bibliography">
    <w:name w:val="Bibliography"/>
    <w:basedOn w:val="Normal"/>
    <w:next w:val="Normal"/>
    <w:uiPriority w:val="37"/>
    <w:unhideWhenUsed/>
    <w:rsid w:val="007F7FCF"/>
    <w:pPr>
      <w:spacing w:after="240" w:line="240" w:lineRule="auto"/>
      <w:ind w:left="720" w:hanging="720"/>
    </w:pPr>
  </w:style>
  <w:style w:type="character" w:styleId="CommentReference">
    <w:name w:val="annotation reference"/>
    <w:basedOn w:val="DefaultParagraphFont"/>
    <w:uiPriority w:val="99"/>
    <w:semiHidden/>
    <w:unhideWhenUsed/>
    <w:rsid w:val="00F01CE2"/>
    <w:rPr>
      <w:sz w:val="16"/>
      <w:szCs w:val="16"/>
    </w:rPr>
  </w:style>
  <w:style w:type="paragraph" w:styleId="CommentText">
    <w:name w:val="annotation text"/>
    <w:basedOn w:val="Normal"/>
    <w:link w:val="CommentTextChar"/>
    <w:uiPriority w:val="99"/>
    <w:semiHidden/>
    <w:unhideWhenUsed/>
    <w:rsid w:val="00F01CE2"/>
    <w:pPr>
      <w:spacing w:line="240" w:lineRule="auto"/>
    </w:pPr>
    <w:rPr>
      <w:sz w:val="20"/>
      <w:szCs w:val="20"/>
    </w:rPr>
  </w:style>
  <w:style w:type="character" w:customStyle="1" w:styleId="CommentTextChar">
    <w:name w:val="Comment Text Char"/>
    <w:basedOn w:val="DefaultParagraphFont"/>
    <w:link w:val="CommentText"/>
    <w:uiPriority w:val="99"/>
    <w:semiHidden/>
    <w:rsid w:val="00F01CE2"/>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F01CE2"/>
    <w:rPr>
      <w:b/>
      <w:bCs/>
    </w:rPr>
  </w:style>
  <w:style w:type="character" w:customStyle="1" w:styleId="CommentSubjectChar">
    <w:name w:val="Comment Subject Char"/>
    <w:basedOn w:val="CommentTextChar"/>
    <w:link w:val="CommentSubject"/>
    <w:uiPriority w:val="99"/>
    <w:semiHidden/>
    <w:rsid w:val="00F01CE2"/>
    <w:rPr>
      <w:rFonts w:eastAsiaTheme="minorHAnsi"/>
      <w:b/>
      <w:bCs/>
      <w:sz w:val="20"/>
      <w:szCs w:val="20"/>
      <w:lang w:eastAsia="en-US"/>
    </w:rPr>
  </w:style>
  <w:style w:type="paragraph" w:styleId="BalloonText">
    <w:name w:val="Balloon Text"/>
    <w:basedOn w:val="Normal"/>
    <w:link w:val="BalloonTextChar"/>
    <w:uiPriority w:val="99"/>
    <w:semiHidden/>
    <w:unhideWhenUsed/>
    <w:rsid w:val="00F01C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1CE2"/>
    <w:rPr>
      <w:rFonts w:ascii="Segoe UI" w:eastAsiaTheme="minorHAnsi" w:hAnsi="Segoe UI" w:cs="Segoe UI"/>
      <w:sz w:val="18"/>
      <w:szCs w:val="18"/>
      <w:lang w:eastAsia="en-US"/>
    </w:rPr>
  </w:style>
  <w:style w:type="paragraph" w:styleId="Caption">
    <w:name w:val="caption"/>
    <w:basedOn w:val="Normal"/>
    <w:next w:val="Normal"/>
    <w:uiPriority w:val="35"/>
    <w:semiHidden/>
    <w:unhideWhenUsed/>
    <w:qFormat/>
    <w:rsid w:val="001968EA"/>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AC7A1F"/>
  </w:style>
  <w:style w:type="paragraph" w:styleId="Header">
    <w:name w:val="header"/>
    <w:basedOn w:val="Normal"/>
    <w:link w:val="HeaderChar"/>
    <w:uiPriority w:val="99"/>
    <w:unhideWhenUsed/>
    <w:rsid w:val="00AC7A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7A1F"/>
    <w:rPr>
      <w:rFonts w:eastAsiaTheme="minorHAnsi"/>
      <w:lang w:eastAsia="en-US"/>
    </w:rPr>
  </w:style>
  <w:style w:type="paragraph" w:styleId="Footer">
    <w:name w:val="footer"/>
    <w:basedOn w:val="Normal"/>
    <w:link w:val="FooterChar"/>
    <w:uiPriority w:val="99"/>
    <w:unhideWhenUsed/>
    <w:rsid w:val="00AC7A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7A1F"/>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262007">
      <w:bodyDiv w:val="1"/>
      <w:marLeft w:val="0"/>
      <w:marRight w:val="0"/>
      <w:marTop w:val="0"/>
      <w:marBottom w:val="0"/>
      <w:divBdr>
        <w:top w:val="none" w:sz="0" w:space="0" w:color="auto"/>
        <w:left w:val="none" w:sz="0" w:space="0" w:color="auto"/>
        <w:bottom w:val="none" w:sz="0" w:space="0" w:color="auto"/>
        <w:right w:val="none" w:sz="0" w:space="0" w:color="auto"/>
      </w:divBdr>
    </w:div>
    <w:div w:id="105124618">
      <w:bodyDiv w:val="1"/>
      <w:marLeft w:val="0"/>
      <w:marRight w:val="0"/>
      <w:marTop w:val="0"/>
      <w:marBottom w:val="0"/>
      <w:divBdr>
        <w:top w:val="none" w:sz="0" w:space="0" w:color="auto"/>
        <w:left w:val="none" w:sz="0" w:space="0" w:color="auto"/>
        <w:bottom w:val="none" w:sz="0" w:space="0" w:color="auto"/>
        <w:right w:val="none" w:sz="0" w:space="0" w:color="auto"/>
      </w:divBdr>
    </w:div>
    <w:div w:id="169414385">
      <w:bodyDiv w:val="1"/>
      <w:marLeft w:val="0"/>
      <w:marRight w:val="0"/>
      <w:marTop w:val="0"/>
      <w:marBottom w:val="0"/>
      <w:divBdr>
        <w:top w:val="none" w:sz="0" w:space="0" w:color="auto"/>
        <w:left w:val="none" w:sz="0" w:space="0" w:color="auto"/>
        <w:bottom w:val="none" w:sz="0" w:space="0" w:color="auto"/>
        <w:right w:val="none" w:sz="0" w:space="0" w:color="auto"/>
      </w:divBdr>
    </w:div>
    <w:div w:id="307251122">
      <w:bodyDiv w:val="1"/>
      <w:marLeft w:val="0"/>
      <w:marRight w:val="0"/>
      <w:marTop w:val="0"/>
      <w:marBottom w:val="0"/>
      <w:divBdr>
        <w:top w:val="none" w:sz="0" w:space="0" w:color="auto"/>
        <w:left w:val="none" w:sz="0" w:space="0" w:color="auto"/>
        <w:bottom w:val="none" w:sz="0" w:space="0" w:color="auto"/>
        <w:right w:val="none" w:sz="0" w:space="0" w:color="auto"/>
      </w:divBdr>
    </w:div>
    <w:div w:id="316807819">
      <w:bodyDiv w:val="1"/>
      <w:marLeft w:val="0"/>
      <w:marRight w:val="0"/>
      <w:marTop w:val="0"/>
      <w:marBottom w:val="0"/>
      <w:divBdr>
        <w:top w:val="none" w:sz="0" w:space="0" w:color="auto"/>
        <w:left w:val="none" w:sz="0" w:space="0" w:color="auto"/>
        <w:bottom w:val="none" w:sz="0" w:space="0" w:color="auto"/>
        <w:right w:val="none" w:sz="0" w:space="0" w:color="auto"/>
      </w:divBdr>
    </w:div>
    <w:div w:id="386806354">
      <w:bodyDiv w:val="1"/>
      <w:marLeft w:val="0"/>
      <w:marRight w:val="0"/>
      <w:marTop w:val="0"/>
      <w:marBottom w:val="0"/>
      <w:divBdr>
        <w:top w:val="none" w:sz="0" w:space="0" w:color="auto"/>
        <w:left w:val="none" w:sz="0" w:space="0" w:color="auto"/>
        <w:bottom w:val="none" w:sz="0" w:space="0" w:color="auto"/>
        <w:right w:val="none" w:sz="0" w:space="0" w:color="auto"/>
      </w:divBdr>
    </w:div>
    <w:div w:id="616563696">
      <w:bodyDiv w:val="1"/>
      <w:marLeft w:val="0"/>
      <w:marRight w:val="0"/>
      <w:marTop w:val="0"/>
      <w:marBottom w:val="0"/>
      <w:divBdr>
        <w:top w:val="none" w:sz="0" w:space="0" w:color="auto"/>
        <w:left w:val="none" w:sz="0" w:space="0" w:color="auto"/>
        <w:bottom w:val="none" w:sz="0" w:space="0" w:color="auto"/>
        <w:right w:val="none" w:sz="0" w:space="0" w:color="auto"/>
      </w:divBdr>
    </w:div>
    <w:div w:id="688144119">
      <w:bodyDiv w:val="1"/>
      <w:marLeft w:val="0"/>
      <w:marRight w:val="0"/>
      <w:marTop w:val="0"/>
      <w:marBottom w:val="0"/>
      <w:divBdr>
        <w:top w:val="none" w:sz="0" w:space="0" w:color="auto"/>
        <w:left w:val="none" w:sz="0" w:space="0" w:color="auto"/>
        <w:bottom w:val="none" w:sz="0" w:space="0" w:color="auto"/>
        <w:right w:val="none" w:sz="0" w:space="0" w:color="auto"/>
      </w:divBdr>
    </w:div>
    <w:div w:id="743911849">
      <w:bodyDiv w:val="1"/>
      <w:marLeft w:val="0"/>
      <w:marRight w:val="0"/>
      <w:marTop w:val="0"/>
      <w:marBottom w:val="0"/>
      <w:divBdr>
        <w:top w:val="none" w:sz="0" w:space="0" w:color="auto"/>
        <w:left w:val="none" w:sz="0" w:space="0" w:color="auto"/>
        <w:bottom w:val="none" w:sz="0" w:space="0" w:color="auto"/>
        <w:right w:val="none" w:sz="0" w:space="0" w:color="auto"/>
      </w:divBdr>
    </w:div>
    <w:div w:id="760415976">
      <w:bodyDiv w:val="1"/>
      <w:marLeft w:val="0"/>
      <w:marRight w:val="0"/>
      <w:marTop w:val="0"/>
      <w:marBottom w:val="0"/>
      <w:divBdr>
        <w:top w:val="none" w:sz="0" w:space="0" w:color="auto"/>
        <w:left w:val="none" w:sz="0" w:space="0" w:color="auto"/>
        <w:bottom w:val="none" w:sz="0" w:space="0" w:color="auto"/>
        <w:right w:val="none" w:sz="0" w:space="0" w:color="auto"/>
      </w:divBdr>
    </w:div>
    <w:div w:id="1202086018">
      <w:bodyDiv w:val="1"/>
      <w:marLeft w:val="0"/>
      <w:marRight w:val="0"/>
      <w:marTop w:val="0"/>
      <w:marBottom w:val="0"/>
      <w:divBdr>
        <w:top w:val="none" w:sz="0" w:space="0" w:color="auto"/>
        <w:left w:val="none" w:sz="0" w:space="0" w:color="auto"/>
        <w:bottom w:val="none" w:sz="0" w:space="0" w:color="auto"/>
        <w:right w:val="none" w:sz="0" w:space="0" w:color="auto"/>
      </w:divBdr>
    </w:div>
    <w:div w:id="1477410797">
      <w:bodyDiv w:val="1"/>
      <w:marLeft w:val="0"/>
      <w:marRight w:val="0"/>
      <w:marTop w:val="0"/>
      <w:marBottom w:val="0"/>
      <w:divBdr>
        <w:top w:val="none" w:sz="0" w:space="0" w:color="auto"/>
        <w:left w:val="none" w:sz="0" w:space="0" w:color="auto"/>
        <w:bottom w:val="none" w:sz="0" w:space="0" w:color="auto"/>
        <w:right w:val="none" w:sz="0" w:space="0" w:color="auto"/>
      </w:divBdr>
    </w:div>
    <w:div w:id="1592928168">
      <w:bodyDiv w:val="1"/>
      <w:marLeft w:val="0"/>
      <w:marRight w:val="0"/>
      <w:marTop w:val="0"/>
      <w:marBottom w:val="0"/>
      <w:divBdr>
        <w:top w:val="none" w:sz="0" w:space="0" w:color="auto"/>
        <w:left w:val="none" w:sz="0" w:space="0" w:color="auto"/>
        <w:bottom w:val="none" w:sz="0" w:space="0" w:color="auto"/>
        <w:right w:val="none" w:sz="0" w:space="0" w:color="auto"/>
      </w:divBdr>
    </w:div>
    <w:div w:id="1622495010">
      <w:bodyDiv w:val="1"/>
      <w:marLeft w:val="0"/>
      <w:marRight w:val="0"/>
      <w:marTop w:val="0"/>
      <w:marBottom w:val="0"/>
      <w:divBdr>
        <w:top w:val="none" w:sz="0" w:space="0" w:color="auto"/>
        <w:left w:val="none" w:sz="0" w:space="0" w:color="auto"/>
        <w:bottom w:val="none" w:sz="0" w:space="0" w:color="auto"/>
        <w:right w:val="none" w:sz="0" w:space="0" w:color="auto"/>
      </w:divBdr>
    </w:div>
    <w:div w:id="1860386589">
      <w:bodyDiv w:val="1"/>
      <w:marLeft w:val="0"/>
      <w:marRight w:val="0"/>
      <w:marTop w:val="0"/>
      <w:marBottom w:val="0"/>
      <w:divBdr>
        <w:top w:val="none" w:sz="0" w:space="0" w:color="auto"/>
        <w:left w:val="none" w:sz="0" w:space="0" w:color="auto"/>
        <w:bottom w:val="none" w:sz="0" w:space="0" w:color="auto"/>
        <w:right w:val="none" w:sz="0" w:space="0" w:color="auto"/>
      </w:divBdr>
    </w:div>
    <w:div w:id="1880698620">
      <w:bodyDiv w:val="1"/>
      <w:marLeft w:val="0"/>
      <w:marRight w:val="0"/>
      <w:marTop w:val="0"/>
      <w:marBottom w:val="0"/>
      <w:divBdr>
        <w:top w:val="none" w:sz="0" w:space="0" w:color="auto"/>
        <w:left w:val="none" w:sz="0" w:space="0" w:color="auto"/>
        <w:bottom w:val="none" w:sz="0" w:space="0" w:color="auto"/>
        <w:right w:val="none" w:sz="0" w:space="0" w:color="auto"/>
      </w:divBdr>
    </w:div>
    <w:div w:id="1907570116">
      <w:bodyDiv w:val="1"/>
      <w:marLeft w:val="0"/>
      <w:marRight w:val="0"/>
      <w:marTop w:val="0"/>
      <w:marBottom w:val="0"/>
      <w:divBdr>
        <w:top w:val="none" w:sz="0" w:space="0" w:color="auto"/>
        <w:left w:val="none" w:sz="0" w:space="0" w:color="auto"/>
        <w:bottom w:val="none" w:sz="0" w:space="0" w:color="auto"/>
        <w:right w:val="none" w:sz="0" w:space="0" w:color="auto"/>
      </w:divBdr>
    </w:div>
    <w:div w:id="2065979438">
      <w:bodyDiv w:val="1"/>
      <w:marLeft w:val="0"/>
      <w:marRight w:val="0"/>
      <w:marTop w:val="0"/>
      <w:marBottom w:val="0"/>
      <w:divBdr>
        <w:top w:val="none" w:sz="0" w:space="0" w:color="auto"/>
        <w:left w:val="none" w:sz="0" w:space="0" w:color="auto"/>
        <w:bottom w:val="none" w:sz="0" w:space="0" w:color="auto"/>
        <w:right w:val="none" w:sz="0" w:space="0" w:color="auto"/>
      </w:divBdr>
    </w:div>
    <w:div w:id="2067221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6.emf"/><Relationship Id="rId39" Type="http://schemas.openxmlformats.org/officeDocument/2006/relationships/image" Target="media/image21.emf"/><Relationship Id="rId21" Type="http://schemas.openxmlformats.org/officeDocument/2006/relationships/image" Target="media/image11.emf"/><Relationship Id="rId34" Type="http://schemas.openxmlformats.org/officeDocument/2006/relationships/image" Target="media/image24.emf"/><Relationship Id="rId42" Type="http://schemas.openxmlformats.org/officeDocument/2006/relationships/image" Target="media/image26.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41"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4.emf"/><Relationship Id="rId32" Type="http://schemas.openxmlformats.org/officeDocument/2006/relationships/image" Target="media/image18.emf"/><Relationship Id="rId37" Type="http://schemas.openxmlformats.org/officeDocument/2006/relationships/image" Target="media/image27.emf"/><Relationship Id="rId40" Type="http://schemas.openxmlformats.org/officeDocument/2006/relationships/image" Target="media/image22.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0.emf"/><Relationship Id="rId10" Type="http://schemas.openxmlformats.org/officeDocument/2006/relationships/image" Target="media/image2.emf"/><Relationship Id="rId31" Type="http://schemas.openxmlformats.org/officeDocument/2006/relationships/image" Target="media/image17.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19.emf"/><Relationship Id="rId43" Type="http://schemas.openxmlformats.org/officeDocument/2006/relationships/header" Target="header1.xml"/><Relationship Id="rId8" Type="http://schemas.openxmlformats.org/officeDocument/2006/relationships/hyperlink" Target="mailto:r.p.goulding@vu.nl"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image" Target="media/image2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17BB0-6C7C-4C8F-AC9E-B4B6ACE02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40528</Words>
  <Characters>231010</Characters>
  <Application>Microsoft Office Word</Application>
  <DocSecurity>0</DocSecurity>
  <Lines>1925</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uld</dc:creator>
  <cp:keywords/>
  <dc:description/>
  <cp:lastModifiedBy>RGG370</cp:lastModifiedBy>
  <cp:revision>2</cp:revision>
  <dcterms:created xsi:type="dcterms:W3CDTF">2021-05-01T10:27:00Z</dcterms:created>
  <dcterms:modified xsi:type="dcterms:W3CDTF">2021-05-01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4fqCHW2e"/&gt;&lt;style id="http://www.zotero.org/styles/european-journal-of-applied-physiology" hasBibliography="1" bibliographyStyleHasBeenSet="1"/&gt;&lt;prefs&gt;&lt;pref name="fieldType" value="Field"/&gt;&lt;/pref</vt:lpwstr>
  </property>
  <property fmtid="{D5CDD505-2E9C-101B-9397-08002B2CF9AE}" pid="3" name="ZOTERO_PREF_2">
    <vt:lpwstr>s&gt;&lt;/data&gt;</vt:lpwstr>
  </property>
</Properties>
</file>